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51B7A9" w14:textId="2E967E8A" w:rsidR="001252A9" w:rsidRPr="001252A9" w:rsidRDefault="00466C9F" w:rsidP="001252A9">
      <w:pPr>
        <w:pStyle w:val="Heading1"/>
        <w:jc w:val="center"/>
      </w:pPr>
      <w:r>
        <w:t>V</w:t>
      </w:r>
      <w:r w:rsidR="001252A9">
        <w:t>isual hallucinations in neurolog</w:t>
      </w:r>
      <w:r w:rsidR="005F1518">
        <w:t xml:space="preserve">ical and </w:t>
      </w:r>
      <w:r w:rsidR="001252A9">
        <w:t>ophthalmolog</w:t>
      </w:r>
      <w:r w:rsidR="005F1518">
        <w:t>ical disease</w:t>
      </w:r>
      <w:r w:rsidR="001252A9">
        <w:t>:  pathophysiology and management</w:t>
      </w:r>
    </w:p>
    <w:p w14:paraId="4FB040B7" w14:textId="7C1F3BE4" w:rsidR="00EB09DE" w:rsidRPr="00B70CA5" w:rsidRDefault="00EB09DE" w:rsidP="00B70CA5">
      <w:r w:rsidRPr="00B70CA5">
        <w:t>O’Brien, JT</w:t>
      </w:r>
      <w:r w:rsidRPr="00466C9F">
        <w:rPr>
          <w:vertAlign w:val="superscript"/>
        </w:rPr>
        <w:t>1*</w:t>
      </w:r>
    </w:p>
    <w:p w14:paraId="37AF8AE4" w14:textId="77777777" w:rsidR="00EB09DE" w:rsidRPr="00B70CA5" w:rsidRDefault="00EB09DE" w:rsidP="00B70CA5">
      <w:r w:rsidRPr="00B70CA5">
        <w:t>Taylor, J-P</w:t>
      </w:r>
      <w:r w:rsidRPr="00466C9F">
        <w:rPr>
          <w:vertAlign w:val="superscript"/>
        </w:rPr>
        <w:t>2</w:t>
      </w:r>
      <w:r w:rsidRPr="00B70CA5">
        <w:t xml:space="preserve"> </w:t>
      </w:r>
    </w:p>
    <w:p w14:paraId="64702192" w14:textId="77777777" w:rsidR="00EB09DE" w:rsidRPr="00B70CA5" w:rsidRDefault="00EB09DE" w:rsidP="00B70CA5">
      <w:r w:rsidRPr="00B70CA5">
        <w:t>Ballard C</w:t>
      </w:r>
      <w:r w:rsidRPr="00466C9F">
        <w:rPr>
          <w:vertAlign w:val="superscript"/>
        </w:rPr>
        <w:t>10</w:t>
      </w:r>
      <w:r w:rsidRPr="00B70CA5">
        <w:t xml:space="preserve"> </w:t>
      </w:r>
    </w:p>
    <w:p w14:paraId="3CC4C896" w14:textId="77777777" w:rsidR="00EB09DE" w:rsidRPr="00B70CA5" w:rsidRDefault="00EB09DE" w:rsidP="00B70CA5">
      <w:r w:rsidRPr="00B70CA5">
        <w:t>Barker, RA</w:t>
      </w:r>
      <w:r w:rsidRPr="00466C9F">
        <w:rPr>
          <w:vertAlign w:val="superscript"/>
        </w:rPr>
        <w:t>11</w:t>
      </w:r>
    </w:p>
    <w:p w14:paraId="64500792" w14:textId="77777777" w:rsidR="00EB09DE" w:rsidRPr="00B70CA5" w:rsidRDefault="00EB09DE" w:rsidP="00B70CA5">
      <w:r w:rsidRPr="00B70CA5">
        <w:t>Bradley, C</w:t>
      </w:r>
      <w:r w:rsidRPr="00466C9F">
        <w:rPr>
          <w:vertAlign w:val="superscript"/>
        </w:rPr>
        <w:t>18</w:t>
      </w:r>
    </w:p>
    <w:p w14:paraId="6D3F4726" w14:textId="77777777" w:rsidR="00EB09DE" w:rsidRPr="00B70CA5" w:rsidRDefault="00EB09DE" w:rsidP="00B70CA5">
      <w:r w:rsidRPr="00B70CA5">
        <w:t>Burns, A</w:t>
      </w:r>
      <w:r w:rsidRPr="00466C9F">
        <w:rPr>
          <w:vertAlign w:val="superscript"/>
        </w:rPr>
        <w:t>12</w:t>
      </w:r>
    </w:p>
    <w:p w14:paraId="2F997837" w14:textId="77777777" w:rsidR="00EB09DE" w:rsidRPr="00B70CA5" w:rsidRDefault="00EB09DE" w:rsidP="00B70CA5">
      <w:r w:rsidRPr="00B70CA5">
        <w:t>Collerton, D</w:t>
      </w:r>
      <w:r w:rsidRPr="00466C9F">
        <w:rPr>
          <w:vertAlign w:val="superscript"/>
        </w:rPr>
        <w:t>3</w:t>
      </w:r>
      <w:r w:rsidRPr="00B70CA5">
        <w:t xml:space="preserve"> </w:t>
      </w:r>
    </w:p>
    <w:p w14:paraId="2DA58FC0" w14:textId="77777777" w:rsidR="00EB09DE" w:rsidRPr="00B70CA5" w:rsidRDefault="00EB09DE" w:rsidP="00B70CA5">
      <w:r w:rsidRPr="00B70CA5">
        <w:t>Dave, S</w:t>
      </w:r>
      <w:r w:rsidRPr="00466C9F">
        <w:rPr>
          <w:vertAlign w:val="superscript"/>
        </w:rPr>
        <w:t>4</w:t>
      </w:r>
      <w:r w:rsidRPr="00B70CA5">
        <w:t xml:space="preserve"> </w:t>
      </w:r>
    </w:p>
    <w:p w14:paraId="43889450" w14:textId="77777777" w:rsidR="00EB09DE" w:rsidRPr="00B70CA5" w:rsidRDefault="00EB09DE" w:rsidP="00B70CA5">
      <w:r w:rsidRPr="00B70CA5">
        <w:t>Dudley, R</w:t>
      </w:r>
      <w:r w:rsidRPr="00466C9F">
        <w:rPr>
          <w:vertAlign w:val="superscript"/>
        </w:rPr>
        <w:t>3</w:t>
      </w:r>
      <w:r w:rsidRPr="00B70CA5">
        <w:t xml:space="preserve"> </w:t>
      </w:r>
    </w:p>
    <w:p w14:paraId="69AE998D" w14:textId="5F003846" w:rsidR="00EB09DE" w:rsidRPr="00B70CA5" w:rsidRDefault="00EB09DE" w:rsidP="00B70CA5">
      <w:r w:rsidRPr="00B70CA5">
        <w:t>Francis, P</w:t>
      </w:r>
      <w:r w:rsidRPr="00466C9F">
        <w:rPr>
          <w:vertAlign w:val="superscript"/>
        </w:rPr>
        <w:t>4,10</w:t>
      </w:r>
    </w:p>
    <w:p w14:paraId="6A45A3EA" w14:textId="77777777" w:rsidR="00EB09DE" w:rsidRPr="00B70CA5" w:rsidRDefault="00EB09DE" w:rsidP="00B70CA5">
      <w:r w:rsidRPr="00B70CA5">
        <w:t>Gibbons, A</w:t>
      </w:r>
      <w:r w:rsidRPr="00466C9F">
        <w:rPr>
          <w:vertAlign w:val="superscript"/>
        </w:rPr>
        <w:t>9</w:t>
      </w:r>
      <w:r w:rsidRPr="00B70CA5">
        <w:t xml:space="preserve"> </w:t>
      </w:r>
    </w:p>
    <w:p w14:paraId="0CAE4537" w14:textId="267BCFA4" w:rsidR="00EB09DE" w:rsidRPr="00B70CA5" w:rsidRDefault="00EB09DE" w:rsidP="00B70CA5">
      <w:r w:rsidRPr="00B70CA5">
        <w:t>Harris, K</w:t>
      </w:r>
      <w:r w:rsidRPr="00466C9F">
        <w:rPr>
          <w:vertAlign w:val="superscript"/>
        </w:rPr>
        <w:t>11</w:t>
      </w:r>
    </w:p>
    <w:p w14:paraId="14A21677" w14:textId="77777777" w:rsidR="00EB09DE" w:rsidRPr="00B70CA5" w:rsidRDefault="00EB09DE" w:rsidP="00B70CA5">
      <w:r w:rsidRPr="00B70CA5">
        <w:t>Lawrence, V</w:t>
      </w:r>
      <w:r w:rsidRPr="00466C9F">
        <w:rPr>
          <w:vertAlign w:val="superscript"/>
        </w:rPr>
        <w:t>4</w:t>
      </w:r>
      <w:r w:rsidRPr="00B70CA5">
        <w:t xml:space="preserve"> </w:t>
      </w:r>
    </w:p>
    <w:p w14:paraId="294491A6" w14:textId="77777777" w:rsidR="00EB09DE" w:rsidRPr="00B70CA5" w:rsidRDefault="00EB09DE" w:rsidP="00B70CA5">
      <w:r w:rsidRPr="00B70CA5">
        <w:t>Leroi, I</w:t>
      </w:r>
      <w:r w:rsidRPr="00466C9F">
        <w:rPr>
          <w:vertAlign w:val="superscript"/>
        </w:rPr>
        <w:t>13</w:t>
      </w:r>
    </w:p>
    <w:p w14:paraId="46944C8B" w14:textId="77777777" w:rsidR="00EB09DE" w:rsidRPr="00B70CA5" w:rsidRDefault="00EB09DE" w:rsidP="00B70CA5">
      <w:r w:rsidRPr="00B70CA5">
        <w:t>McKeith, I</w:t>
      </w:r>
      <w:r w:rsidRPr="00466C9F">
        <w:rPr>
          <w:vertAlign w:val="superscript"/>
        </w:rPr>
        <w:t>2</w:t>
      </w:r>
      <w:r w:rsidRPr="00B70CA5">
        <w:t xml:space="preserve"> </w:t>
      </w:r>
    </w:p>
    <w:p w14:paraId="42495606" w14:textId="76D983DE" w:rsidR="00EB09DE" w:rsidRPr="00B70CA5" w:rsidRDefault="00EB09DE" w:rsidP="00B70CA5">
      <w:r w:rsidRPr="00B70CA5">
        <w:t>Michaelides, M</w:t>
      </w:r>
      <w:r w:rsidRPr="00466C9F">
        <w:rPr>
          <w:vertAlign w:val="superscript"/>
        </w:rPr>
        <w:t>5,8</w:t>
      </w:r>
      <w:r w:rsidRPr="00B70CA5">
        <w:t xml:space="preserve"> </w:t>
      </w:r>
    </w:p>
    <w:p w14:paraId="127602BE" w14:textId="77777777" w:rsidR="00EB09DE" w:rsidRPr="00B70CA5" w:rsidRDefault="00EB09DE" w:rsidP="00B70CA5">
      <w:r w:rsidRPr="00B70CA5">
        <w:t>Naik C</w:t>
      </w:r>
      <w:r w:rsidRPr="00466C9F">
        <w:rPr>
          <w:vertAlign w:val="superscript"/>
        </w:rPr>
        <w:t>5</w:t>
      </w:r>
      <w:r w:rsidRPr="00B70CA5">
        <w:t xml:space="preserve"> </w:t>
      </w:r>
    </w:p>
    <w:p w14:paraId="5453EF57" w14:textId="77777777" w:rsidR="00EB09DE" w:rsidRPr="00B70CA5" w:rsidRDefault="00EB09DE" w:rsidP="00B70CA5">
      <w:r w:rsidRPr="00B70CA5">
        <w:t>O’Callaghan, C</w:t>
      </w:r>
      <w:r w:rsidRPr="00466C9F">
        <w:rPr>
          <w:vertAlign w:val="superscript"/>
        </w:rPr>
        <w:t>14</w:t>
      </w:r>
    </w:p>
    <w:p w14:paraId="3311BEEA" w14:textId="77777777" w:rsidR="00EB09DE" w:rsidRPr="00B70CA5" w:rsidRDefault="00EB09DE" w:rsidP="00B70CA5">
      <w:r w:rsidRPr="00B70CA5">
        <w:t>Olsen, K</w:t>
      </w:r>
      <w:r w:rsidRPr="00466C9F">
        <w:rPr>
          <w:vertAlign w:val="superscript"/>
        </w:rPr>
        <w:t>2</w:t>
      </w:r>
    </w:p>
    <w:p w14:paraId="4AD5D679" w14:textId="77777777" w:rsidR="00EB09DE" w:rsidRPr="00B70CA5" w:rsidRDefault="00EB09DE" w:rsidP="00B70CA5">
      <w:r w:rsidRPr="00B70CA5">
        <w:t>Onofrj, M</w:t>
      </w:r>
      <w:r w:rsidRPr="00466C9F">
        <w:rPr>
          <w:vertAlign w:val="superscript"/>
        </w:rPr>
        <w:t>15</w:t>
      </w:r>
    </w:p>
    <w:p w14:paraId="0891B408" w14:textId="77777777" w:rsidR="00EB09DE" w:rsidRPr="00B70CA5" w:rsidRDefault="00EB09DE" w:rsidP="00B70CA5">
      <w:r w:rsidRPr="00B70CA5">
        <w:t>Pinto, R</w:t>
      </w:r>
      <w:r w:rsidRPr="00466C9F">
        <w:rPr>
          <w:vertAlign w:val="superscript"/>
        </w:rPr>
        <w:t>4</w:t>
      </w:r>
      <w:r w:rsidRPr="00B70CA5">
        <w:t xml:space="preserve"> </w:t>
      </w:r>
    </w:p>
    <w:p w14:paraId="58B442BD" w14:textId="77777777" w:rsidR="00EB09DE" w:rsidRPr="00B70CA5" w:rsidRDefault="00EB09DE" w:rsidP="00B70CA5">
      <w:r w:rsidRPr="00B70CA5">
        <w:t>Russell, G</w:t>
      </w:r>
      <w:r w:rsidRPr="00466C9F">
        <w:rPr>
          <w:vertAlign w:val="superscript"/>
        </w:rPr>
        <w:t>12</w:t>
      </w:r>
      <w:r w:rsidRPr="00B70CA5">
        <w:t xml:space="preserve"> </w:t>
      </w:r>
    </w:p>
    <w:p w14:paraId="16713078" w14:textId="77777777" w:rsidR="00EB09DE" w:rsidRPr="00B70CA5" w:rsidRDefault="00EB09DE" w:rsidP="00B70CA5">
      <w:r w:rsidRPr="00B70CA5">
        <w:t>Swann, P</w:t>
      </w:r>
      <w:r w:rsidRPr="00466C9F">
        <w:rPr>
          <w:vertAlign w:val="superscript"/>
        </w:rPr>
        <w:t>6</w:t>
      </w:r>
      <w:r w:rsidRPr="00B70CA5">
        <w:t xml:space="preserve"> </w:t>
      </w:r>
    </w:p>
    <w:p w14:paraId="0F5D1CFA" w14:textId="77777777" w:rsidR="00EB09DE" w:rsidRPr="00B70CA5" w:rsidRDefault="00EB09DE" w:rsidP="00B70CA5">
      <w:r w:rsidRPr="00B70CA5">
        <w:t>Thomas, AJ</w:t>
      </w:r>
      <w:r w:rsidRPr="00466C9F">
        <w:rPr>
          <w:vertAlign w:val="superscript"/>
        </w:rPr>
        <w:t>2</w:t>
      </w:r>
    </w:p>
    <w:p w14:paraId="022D4AD6" w14:textId="11A4CBD2" w:rsidR="00EB09DE" w:rsidRPr="00B70CA5" w:rsidRDefault="00EB09DE" w:rsidP="00B70CA5">
      <w:r w:rsidRPr="00B70CA5">
        <w:t>Urwyler, P</w:t>
      </w:r>
      <w:r w:rsidRPr="00466C9F">
        <w:rPr>
          <w:vertAlign w:val="superscript"/>
        </w:rPr>
        <w:t>16,17</w:t>
      </w:r>
      <w:r w:rsidRPr="00B70CA5">
        <w:t xml:space="preserve"> </w:t>
      </w:r>
    </w:p>
    <w:p w14:paraId="1E9CA712" w14:textId="77777777" w:rsidR="00EB09DE" w:rsidRPr="00B70CA5" w:rsidRDefault="00EB09DE" w:rsidP="00B70CA5">
      <w:r w:rsidRPr="00B70CA5">
        <w:t>Weil RS</w:t>
      </w:r>
      <w:r w:rsidRPr="00466C9F">
        <w:rPr>
          <w:vertAlign w:val="superscript"/>
        </w:rPr>
        <w:t>7</w:t>
      </w:r>
      <w:r w:rsidRPr="00B70CA5">
        <w:t xml:space="preserve"> </w:t>
      </w:r>
    </w:p>
    <w:p w14:paraId="7AC22146" w14:textId="77777777" w:rsidR="00EB09DE" w:rsidRPr="00B70CA5" w:rsidRDefault="00EB09DE" w:rsidP="00B70CA5">
      <w:r w:rsidRPr="00B70CA5">
        <w:t>ffytche, DH</w:t>
      </w:r>
      <w:r w:rsidRPr="00466C9F">
        <w:rPr>
          <w:vertAlign w:val="superscript"/>
        </w:rPr>
        <w:t>4</w:t>
      </w:r>
    </w:p>
    <w:p w14:paraId="5F846011" w14:textId="77777777" w:rsidR="00EB09DE" w:rsidRPr="0043520F" w:rsidRDefault="00EB09DE" w:rsidP="00EB09DE">
      <w:pPr>
        <w:spacing w:after="0" w:line="360" w:lineRule="auto"/>
        <w:rPr>
          <w:rFonts w:ascii="Times New Roman" w:eastAsia="Calibri" w:hAnsi="Times New Roman" w:cs="Times New Roman"/>
          <w:b/>
          <w:sz w:val="24"/>
          <w:szCs w:val="24"/>
        </w:rPr>
      </w:pPr>
    </w:p>
    <w:p w14:paraId="74664317" w14:textId="3773E0DE" w:rsidR="00EB09DE" w:rsidRPr="00100FD4" w:rsidRDefault="00EB09DE" w:rsidP="00DF6350">
      <w:pPr>
        <w:numPr>
          <w:ilvl w:val="0"/>
          <w:numId w:val="1"/>
        </w:numPr>
        <w:spacing w:after="0" w:line="360" w:lineRule="auto"/>
        <w:contextualSpacing/>
        <w:rPr>
          <w:rFonts w:eastAsia="Times New Roman" w:cstheme="minorHAnsi"/>
          <w:lang w:eastAsia="zh-CN"/>
        </w:rPr>
      </w:pPr>
      <w:r w:rsidRPr="00100FD4">
        <w:rPr>
          <w:rFonts w:eastAsia="Times New Roman" w:cstheme="minorHAnsi"/>
          <w:lang w:eastAsia="zh-CN"/>
        </w:rPr>
        <w:lastRenderedPageBreak/>
        <w:t xml:space="preserve">Department of Psychiatry, University of Cambridge School of Clinical Medicine, Box 189, </w:t>
      </w:r>
      <w:r w:rsidR="00DF6350">
        <w:rPr>
          <w:rFonts w:eastAsia="Times New Roman" w:cstheme="minorHAnsi"/>
          <w:lang w:eastAsia="zh-CN"/>
        </w:rPr>
        <w:t xml:space="preserve">Level E4, Cambridge CB2 0QQ, UK. </w:t>
      </w:r>
      <w:hyperlink r:id="rId8" w:history="1">
        <w:r w:rsidR="00DF6350" w:rsidRPr="00353648">
          <w:rPr>
            <w:rStyle w:val="Hyperlink"/>
            <w:rFonts w:eastAsia="Times New Roman" w:cstheme="minorHAnsi"/>
            <w:lang w:eastAsia="zh-CN"/>
          </w:rPr>
          <w:t>john.obrien@medschl.cam.ac.uk</w:t>
        </w:r>
      </w:hyperlink>
      <w:r w:rsidR="00DF6350">
        <w:rPr>
          <w:rFonts w:eastAsia="Times New Roman" w:cstheme="minorHAnsi"/>
          <w:lang w:eastAsia="zh-CN"/>
        </w:rPr>
        <w:t xml:space="preserve"> </w:t>
      </w:r>
      <w:bookmarkStart w:id="0" w:name="_GoBack"/>
      <w:bookmarkEnd w:id="0"/>
    </w:p>
    <w:p w14:paraId="2D583244" w14:textId="77777777" w:rsidR="00793231" w:rsidRPr="00793231" w:rsidRDefault="00793231" w:rsidP="00793231">
      <w:pPr>
        <w:numPr>
          <w:ilvl w:val="0"/>
          <w:numId w:val="1"/>
        </w:numPr>
        <w:spacing w:after="0" w:line="360" w:lineRule="auto"/>
        <w:contextualSpacing/>
        <w:rPr>
          <w:rFonts w:eastAsia="Times New Roman" w:cstheme="minorHAnsi"/>
          <w:lang w:eastAsia="zh-CN"/>
        </w:rPr>
      </w:pPr>
      <w:r w:rsidRPr="00793231">
        <w:rPr>
          <w:rFonts w:eastAsia="Times New Roman" w:cstheme="minorHAnsi"/>
          <w:lang w:eastAsia="zh-CN"/>
        </w:rPr>
        <w:t>Translational and Clinical Research Institute, Newcastle University, Newcastle upon Tyne. NE4 5PL. UK.</w:t>
      </w:r>
    </w:p>
    <w:p w14:paraId="4014585B" w14:textId="2B8D24F6" w:rsidR="00EB09DE" w:rsidRPr="00793231" w:rsidRDefault="00EB09DE" w:rsidP="00793231">
      <w:pPr>
        <w:numPr>
          <w:ilvl w:val="0"/>
          <w:numId w:val="1"/>
        </w:numPr>
        <w:spacing w:after="0" w:line="360" w:lineRule="auto"/>
        <w:contextualSpacing/>
        <w:rPr>
          <w:rFonts w:eastAsia="Times New Roman" w:cstheme="minorHAnsi"/>
          <w:lang w:eastAsia="zh-CN"/>
        </w:rPr>
      </w:pPr>
      <w:r w:rsidRPr="00793231">
        <w:rPr>
          <w:rFonts w:eastAsia="Times New Roman" w:cstheme="minorHAnsi"/>
          <w:lang w:eastAsia="zh-CN"/>
        </w:rPr>
        <w:t>Northumberland, Tyne and Wear NHS Foundation Trust, UK</w:t>
      </w:r>
    </w:p>
    <w:p w14:paraId="678E61A4" w14:textId="77777777" w:rsidR="00EB09DE" w:rsidRPr="00100FD4" w:rsidRDefault="00EB09DE" w:rsidP="00EB09DE">
      <w:pPr>
        <w:numPr>
          <w:ilvl w:val="0"/>
          <w:numId w:val="1"/>
        </w:numPr>
        <w:spacing w:after="0" w:line="360" w:lineRule="auto"/>
        <w:contextualSpacing/>
        <w:rPr>
          <w:rFonts w:eastAsia="Times New Roman" w:cstheme="minorHAnsi"/>
          <w:lang w:eastAsia="zh-CN"/>
        </w:rPr>
      </w:pPr>
      <w:r w:rsidRPr="00100FD4">
        <w:rPr>
          <w:rFonts w:eastAsia="Times New Roman" w:cstheme="minorHAnsi"/>
          <w:lang w:eastAsia="zh-CN"/>
        </w:rPr>
        <w:t>Institute of Psychiatry, Psychology, and Neuroscience,  King’s College London, 16 De Crespigny Park, London SE5 8AF, UK</w:t>
      </w:r>
    </w:p>
    <w:p w14:paraId="5C44AE76" w14:textId="77777777" w:rsidR="00EB09DE" w:rsidRPr="00100FD4" w:rsidRDefault="00EB09DE" w:rsidP="00EB09DE">
      <w:pPr>
        <w:numPr>
          <w:ilvl w:val="0"/>
          <w:numId w:val="1"/>
        </w:numPr>
        <w:spacing w:after="0" w:line="360" w:lineRule="auto"/>
        <w:contextualSpacing/>
        <w:rPr>
          <w:rFonts w:eastAsia="Times New Roman" w:cstheme="minorHAnsi"/>
          <w:lang w:eastAsia="zh-CN"/>
        </w:rPr>
      </w:pPr>
      <w:r w:rsidRPr="00100FD4">
        <w:rPr>
          <w:rFonts w:eastAsia="Times New Roman" w:cstheme="minorHAnsi"/>
          <w:lang w:eastAsia="zh-CN"/>
        </w:rPr>
        <w:t xml:space="preserve"> Moorfields Eye Hospital NHS Foundation Trust, 162 City Road, London EC1V 2PD, UK</w:t>
      </w:r>
    </w:p>
    <w:p w14:paraId="51E5D58F" w14:textId="77777777" w:rsidR="00EB09DE" w:rsidRPr="00100FD4" w:rsidRDefault="00EB09DE" w:rsidP="00EB09DE">
      <w:pPr>
        <w:numPr>
          <w:ilvl w:val="0"/>
          <w:numId w:val="1"/>
        </w:numPr>
        <w:spacing w:after="0" w:line="360" w:lineRule="auto"/>
        <w:contextualSpacing/>
        <w:rPr>
          <w:rFonts w:eastAsia="Times New Roman" w:cstheme="minorHAnsi"/>
          <w:lang w:eastAsia="zh-CN"/>
        </w:rPr>
      </w:pPr>
      <w:r w:rsidRPr="00100FD4">
        <w:rPr>
          <w:rFonts w:eastAsia="Times New Roman" w:cstheme="minorHAnsi"/>
          <w:lang w:eastAsia="zh-CN"/>
        </w:rPr>
        <w:t>Addenbrooke’s Hospital, Cambridge University Hospitals NHS Foundation Trust, Hills Road, Cambridge CB2 0QQ, UK</w:t>
      </w:r>
    </w:p>
    <w:p w14:paraId="793EAFFA" w14:textId="77777777" w:rsidR="00EB09DE" w:rsidRPr="00100FD4" w:rsidRDefault="00EB09DE" w:rsidP="00EB09DE">
      <w:pPr>
        <w:numPr>
          <w:ilvl w:val="0"/>
          <w:numId w:val="1"/>
        </w:numPr>
        <w:spacing w:after="0" w:line="360" w:lineRule="auto"/>
        <w:contextualSpacing/>
        <w:rPr>
          <w:rFonts w:eastAsia="Times New Roman" w:cstheme="minorHAnsi"/>
          <w:lang w:eastAsia="zh-CN"/>
        </w:rPr>
      </w:pPr>
      <w:r w:rsidRPr="00100FD4">
        <w:rPr>
          <w:rFonts w:eastAsia="Times New Roman" w:cstheme="minorHAnsi"/>
          <w:lang w:eastAsia="zh-CN"/>
        </w:rPr>
        <w:t>Dementia Research Centre, University College London, London, UK</w:t>
      </w:r>
    </w:p>
    <w:p w14:paraId="74F212A3" w14:textId="77777777" w:rsidR="00EB09DE" w:rsidRPr="00100FD4" w:rsidRDefault="00EB09DE" w:rsidP="00EB09DE">
      <w:pPr>
        <w:numPr>
          <w:ilvl w:val="0"/>
          <w:numId w:val="1"/>
        </w:numPr>
        <w:spacing w:after="0" w:line="360" w:lineRule="auto"/>
        <w:contextualSpacing/>
        <w:rPr>
          <w:rFonts w:eastAsia="Times New Roman" w:cstheme="minorHAnsi"/>
          <w:lang w:eastAsia="zh-CN"/>
        </w:rPr>
      </w:pPr>
      <w:r w:rsidRPr="00100FD4">
        <w:rPr>
          <w:rFonts w:eastAsia="Times New Roman" w:cstheme="minorHAnsi"/>
          <w:lang w:eastAsia="zh-CN"/>
        </w:rPr>
        <w:t>Institute of Ophthalmology, University College London, 11-43 Bath Street, London EC1V 9EL, UK</w:t>
      </w:r>
    </w:p>
    <w:p w14:paraId="05C1EB22" w14:textId="77777777" w:rsidR="00EB09DE" w:rsidRPr="00100FD4" w:rsidRDefault="00EB09DE" w:rsidP="00EB09DE">
      <w:pPr>
        <w:numPr>
          <w:ilvl w:val="0"/>
          <w:numId w:val="1"/>
        </w:numPr>
        <w:spacing w:after="0" w:line="360" w:lineRule="auto"/>
        <w:contextualSpacing/>
        <w:rPr>
          <w:rFonts w:eastAsia="Times New Roman" w:cstheme="minorHAnsi"/>
          <w:lang w:eastAsia="zh-CN"/>
        </w:rPr>
      </w:pPr>
      <w:r w:rsidRPr="00100FD4">
        <w:rPr>
          <w:rFonts w:eastAsia="Times New Roman" w:cstheme="minorHAnsi"/>
          <w:lang w:eastAsia="zh-CN"/>
        </w:rPr>
        <w:t>Health Psychology Research Unit, Royal Holloway University of London, Egham, Surrey, TW20 0EX, UK</w:t>
      </w:r>
    </w:p>
    <w:p w14:paraId="7B662AD3" w14:textId="77777777" w:rsidR="00EB09DE" w:rsidRPr="00100FD4" w:rsidRDefault="00EB09DE" w:rsidP="00EB09DE">
      <w:pPr>
        <w:numPr>
          <w:ilvl w:val="0"/>
          <w:numId w:val="1"/>
        </w:numPr>
        <w:spacing w:after="0" w:line="360" w:lineRule="auto"/>
        <w:contextualSpacing/>
        <w:rPr>
          <w:rFonts w:eastAsia="Times New Roman" w:cstheme="minorHAnsi"/>
          <w:lang w:eastAsia="zh-CN"/>
        </w:rPr>
      </w:pPr>
      <w:r w:rsidRPr="00100FD4">
        <w:rPr>
          <w:rFonts w:eastAsia="Times New Roman" w:cstheme="minorHAnsi"/>
          <w:lang w:eastAsia="zh-CN"/>
        </w:rPr>
        <w:t xml:space="preserve">University of Exeter Medical School, Medical School Building, St Luke’s Campus, Magdalen Road, Exeter EX1 2LU, UK </w:t>
      </w:r>
    </w:p>
    <w:p w14:paraId="1985D8B1" w14:textId="3549FBEF" w:rsidR="00EB09DE" w:rsidRPr="00D93967" w:rsidRDefault="00D93967" w:rsidP="00D93967">
      <w:pPr>
        <w:numPr>
          <w:ilvl w:val="0"/>
          <w:numId w:val="1"/>
        </w:numPr>
        <w:spacing w:after="0" w:line="360" w:lineRule="auto"/>
        <w:contextualSpacing/>
        <w:rPr>
          <w:rFonts w:eastAsia="Times New Roman" w:cstheme="minorHAnsi"/>
          <w:lang w:eastAsia="zh-CN"/>
        </w:rPr>
      </w:pPr>
      <w:r w:rsidRPr="00D93967">
        <w:rPr>
          <w:rFonts w:eastAsia="Times New Roman" w:cstheme="minorHAnsi"/>
          <w:lang w:eastAsia="zh-CN"/>
        </w:rPr>
        <w:t xml:space="preserve">Department of Clinical Neurosciences, WT-MRC Cambridge Stem Cell Institute, University of Cambridge School of Clinical Medicine, Van Geest Building, Forvie Site, Cambridge CB2 0QQ, UK </w:t>
      </w:r>
    </w:p>
    <w:p w14:paraId="3ED6B17A" w14:textId="77777777" w:rsidR="00EB09DE" w:rsidRPr="00100FD4" w:rsidRDefault="00EB09DE" w:rsidP="00EB09DE">
      <w:pPr>
        <w:numPr>
          <w:ilvl w:val="0"/>
          <w:numId w:val="1"/>
        </w:numPr>
        <w:spacing w:after="0" w:line="360" w:lineRule="auto"/>
        <w:contextualSpacing/>
        <w:rPr>
          <w:rFonts w:eastAsia="Times New Roman" w:cstheme="minorHAnsi"/>
          <w:lang w:eastAsia="zh-CN"/>
        </w:rPr>
      </w:pPr>
      <w:r w:rsidRPr="00100FD4">
        <w:rPr>
          <w:rFonts w:eastAsia="Times New Roman" w:cstheme="minorHAnsi"/>
          <w:lang w:eastAsia="zh-CN"/>
        </w:rPr>
        <w:t>Bradford District Care NHS Foundation Trust, Lynfield Mount Hospital, Bradford BD9 6DP</w:t>
      </w:r>
    </w:p>
    <w:p w14:paraId="4D63717B" w14:textId="77777777" w:rsidR="00EB09DE" w:rsidRPr="00100FD4" w:rsidRDefault="00EB09DE" w:rsidP="00EB09DE">
      <w:pPr>
        <w:numPr>
          <w:ilvl w:val="0"/>
          <w:numId w:val="1"/>
        </w:numPr>
        <w:spacing w:after="0" w:line="360" w:lineRule="auto"/>
        <w:contextualSpacing/>
        <w:rPr>
          <w:rFonts w:eastAsia="Times New Roman" w:cstheme="minorHAnsi"/>
          <w:lang w:eastAsia="zh-CN"/>
        </w:rPr>
      </w:pPr>
      <w:r w:rsidRPr="00100FD4">
        <w:rPr>
          <w:rFonts w:eastAsia="Times New Roman" w:cstheme="minorHAnsi"/>
          <w:lang w:eastAsia="zh-CN"/>
        </w:rPr>
        <w:t>Global Brain Health Institute, Department of Psychiatry, School of Medicine, Trinity College Dublin, Dublin, Ireland</w:t>
      </w:r>
    </w:p>
    <w:p w14:paraId="7B05658E" w14:textId="77777777" w:rsidR="00EB09DE" w:rsidRPr="00100FD4" w:rsidRDefault="00EB09DE" w:rsidP="00EB09DE">
      <w:pPr>
        <w:pStyle w:val="ListParagraph"/>
        <w:numPr>
          <w:ilvl w:val="0"/>
          <w:numId w:val="1"/>
        </w:numPr>
        <w:spacing w:after="0" w:line="360" w:lineRule="auto"/>
        <w:rPr>
          <w:rFonts w:cstheme="minorHAnsi"/>
        </w:rPr>
      </w:pPr>
      <w:r w:rsidRPr="00100FD4">
        <w:rPr>
          <w:rFonts w:eastAsia="Times New Roman" w:cstheme="minorHAnsi"/>
          <w:color w:val="333333"/>
          <w:shd w:val="clear" w:color="auto" w:fill="FCFCFC"/>
          <w:lang w:val="en-AU"/>
        </w:rPr>
        <w:t>Brain and Mind Centre and Central Clinical School, Faculty of Medicine and Health, University of Sydney, Sydney, Australia</w:t>
      </w:r>
    </w:p>
    <w:p w14:paraId="1915EBAE" w14:textId="77777777" w:rsidR="00EB09DE" w:rsidRPr="00100FD4" w:rsidRDefault="00EB09DE" w:rsidP="00EB09DE">
      <w:pPr>
        <w:numPr>
          <w:ilvl w:val="0"/>
          <w:numId w:val="1"/>
        </w:numPr>
        <w:spacing w:after="0" w:line="360" w:lineRule="auto"/>
        <w:contextualSpacing/>
        <w:rPr>
          <w:rFonts w:eastAsia="Times New Roman" w:cstheme="minorHAnsi"/>
          <w:lang w:eastAsia="zh-CN"/>
        </w:rPr>
      </w:pPr>
      <w:r w:rsidRPr="00100FD4">
        <w:rPr>
          <w:rFonts w:eastAsia="Times New Roman" w:cstheme="minorHAnsi"/>
          <w:lang w:eastAsia="zh-CN"/>
        </w:rPr>
        <w:t>Clinical Neurologica, Dipartimento di Neuroscienze, Imaging e Scienze Cliniche, Università “G.D’Annunzio”, Chieti-Pescara, Italy</w:t>
      </w:r>
    </w:p>
    <w:p w14:paraId="78FF25AF" w14:textId="77777777" w:rsidR="00EB09DE" w:rsidRPr="00100FD4" w:rsidRDefault="00EB09DE" w:rsidP="00EB09DE">
      <w:pPr>
        <w:pStyle w:val="ListParagraph"/>
        <w:numPr>
          <w:ilvl w:val="0"/>
          <w:numId w:val="1"/>
        </w:numPr>
        <w:spacing w:after="0" w:line="360" w:lineRule="auto"/>
        <w:rPr>
          <w:rFonts w:cstheme="minorHAnsi"/>
          <w:b/>
        </w:rPr>
      </w:pPr>
      <w:r w:rsidRPr="00100FD4">
        <w:rPr>
          <w:rFonts w:cstheme="minorHAnsi"/>
        </w:rPr>
        <w:t>Gerontechnology and Rehabilitation Group, ARTORG Center for Biomedical Engineering Research, University of Bern, 3008 Bern, Switzerland</w:t>
      </w:r>
    </w:p>
    <w:p w14:paraId="6F55A29B" w14:textId="77777777" w:rsidR="00EB09DE" w:rsidRPr="00100FD4" w:rsidRDefault="00EB09DE" w:rsidP="00EB09DE">
      <w:pPr>
        <w:pStyle w:val="ListParagraph"/>
        <w:numPr>
          <w:ilvl w:val="0"/>
          <w:numId w:val="1"/>
        </w:numPr>
        <w:spacing w:after="0" w:line="360" w:lineRule="auto"/>
        <w:rPr>
          <w:rFonts w:eastAsia="Times New Roman" w:cstheme="minorHAnsi"/>
        </w:rPr>
      </w:pPr>
      <w:r w:rsidRPr="00100FD4">
        <w:rPr>
          <w:rFonts w:cstheme="minorHAnsi"/>
        </w:rPr>
        <w:t>University Neurorehabilitation Unit, Department of Neurology, University Hospital Inselspital, 3010 Bern, Switzerland</w:t>
      </w:r>
    </w:p>
    <w:p w14:paraId="434C1436" w14:textId="77777777" w:rsidR="00EB09DE" w:rsidRPr="00100FD4" w:rsidRDefault="00EB09DE" w:rsidP="00EB09DE">
      <w:pPr>
        <w:pStyle w:val="ListParagraph"/>
        <w:numPr>
          <w:ilvl w:val="0"/>
          <w:numId w:val="1"/>
        </w:numPr>
        <w:spacing w:after="0" w:line="360" w:lineRule="auto"/>
        <w:rPr>
          <w:rFonts w:eastAsia="Times New Roman" w:cstheme="minorHAnsi"/>
        </w:rPr>
      </w:pPr>
      <w:r w:rsidRPr="00100FD4">
        <w:rPr>
          <w:rFonts w:cstheme="minorHAnsi"/>
        </w:rPr>
        <w:t>Health Psychology Research Ltd, 188 High Street, Egham, Surrey, TW20 9ED, UK</w:t>
      </w:r>
    </w:p>
    <w:p w14:paraId="7A757C10" w14:textId="77777777" w:rsidR="00B70CA5" w:rsidRDefault="00B70CA5" w:rsidP="00EB09DE">
      <w:pPr>
        <w:spacing w:after="0" w:line="360" w:lineRule="auto"/>
        <w:rPr>
          <w:rFonts w:ascii="Times New Roman" w:eastAsia="Calibri" w:hAnsi="Times New Roman" w:cs="Times New Roman"/>
          <w:b/>
          <w:sz w:val="24"/>
          <w:szCs w:val="24"/>
        </w:rPr>
      </w:pPr>
    </w:p>
    <w:p w14:paraId="58B037DA" w14:textId="6049635B" w:rsidR="00EB09DE" w:rsidRPr="00B70CA5" w:rsidRDefault="00EB09DE" w:rsidP="00B70CA5">
      <w:pPr>
        <w:spacing w:line="360" w:lineRule="auto"/>
        <w:rPr>
          <w:b/>
          <w:bCs/>
        </w:rPr>
      </w:pPr>
      <w:r w:rsidRPr="00B70CA5">
        <w:t>* Corresponding author</w:t>
      </w:r>
      <w:r w:rsidRPr="00B70CA5">
        <w:rPr>
          <w:b/>
          <w:bCs/>
        </w:rPr>
        <w:br w:type="page"/>
      </w:r>
    </w:p>
    <w:p w14:paraId="7B5B9709" w14:textId="77777777" w:rsidR="00EB09DE" w:rsidRPr="0043520F" w:rsidRDefault="00EB09DE" w:rsidP="00EB09DE">
      <w:pPr>
        <w:pStyle w:val="Heading1"/>
      </w:pPr>
      <w:r w:rsidRPr="0043520F">
        <w:t xml:space="preserve">Abstract </w:t>
      </w:r>
    </w:p>
    <w:p w14:paraId="135F3A8A" w14:textId="7181E7D7" w:rsidR="00197EFD" w:rsidRDefault="00EB09DE" w:rsidP="00EB09DE">
      <w:pPr>
        <w:spacing w:line="360" w:lineRule="auto"/>
      </w:pPr>
      <w:bookmarkStart w:id="1" w:name="_Hlk23770004"/>
      <w:r w:rsidRPr="00EB09DE">
        <w:t xml:space="preserve">Visual hallucinations are common in older people and are especially associated with ophthalmological </w:t>
      </w:r>
      <w:r w:rsidR="0002485B">
        <w:t xml:space="preserve">and neurological </w:t>
      </w:r>
      <w:r w:rsidRPr="00EB09DE">
        <w:t xml:space="preserve">disorders, including dementia and Parkinson’s disease. </w:t>
      </w:r>
      <w:bookmarkEnd w:id="1"/>
      <w:r w:rsidRPr="00EB09DE">
        <w:t xml:space="preserve">Uncertainties remain whether there is a single underlying mechanism for visual hallucinations or they have different disease-dependent causes. However, irrespective of mechanism, visual hallucinations are difficult to </w:t>
      </w:r>
      <w:r w:rsidRPr="00595061">
        <w:t>treat.</w:t>
      </w:r>
      <w:r w:rsidR="00197EFD" w:rsidRPr="00595061">
        <w:t xml:space="preserve"> </w:t>
      </w:r>
      <w:r w:rsidR="0013232B" w:rsidRPr="00595061">
        <w:t xml:space="preserve">The National Institute for Health Research (NIHR) funded a research programme </w:t>
      </w:r>
      <w:r w:rsidR="00E40484" w:rsidRPr="00595061">
        <w:t xml:space="preserve">to investigate </w:t>
      </w:r>
      <w:r w:rsidR="00197EFD" w:rsidRPr="00595061">
        <w:t xml:space="preserve">visual hallucinations </w:t>
      </w:r>
      <w:r w:rsidR="0013232B" w:rsidRPr="00595061">
        <w:t>in the key and high burden areas of eye disease, dementia and Parkinson’s disease</w:t>
      </w:r>
      <w:r w:rsidR="00197EFD" w:rsidRPr="00595061">
        <w:t xml:space="preserve">, </w:t>
      </w:r>
      <w:r w:rsidR="0013232B" w:rsidRPr="00595061">
        <w:t>culminating in a workshop</w:t>
      </w:r>
      <w:r w:rsidR="00E40484" w:rsidRPr="00595061">
        <w:t xml:space="preserve"> to develop a unified framework for their clinical management</w:t>
      </w:r>
      <w:r w:rsidR="0013232B" w:rsidRPr="00595061">
        <w:t>.</w:t>
      </w:r>
      <w:r w:rsidR="0013232B" w:rsidRPr="00595061">
        <w:rPr>
          <w:b/>
        </w:rPr>
        <w:t xml:space="preserve"> </w:t>
      </w:r>
      <w:r w:rsidRPr="00595061">
        <w:t xml:space="preserve">Here we </w:t>
      </w:r>
      <w:r w:rsidR="00197EFD" w:rsidRPr="00595061">
        <w:t xml:space="preserve">summarise the evidence base, </w:t>
      </w:r>
      <w:r w:rsidRPr="00595061">
        <w:t>current practice</w:t>
      </w:r>
      <w:r w:rsidR="00197EFD" w:rsidRPr="00595061">
        <w:t xml:space="preserve"> and consensus guidelines that emerged from the workshop</w:t>
      </w:r>
      <w:r w:rsidRPr="00595061">
        <w:t>.</w:t>
      </w:r>
      <w:r w:rsidRPr="00EB09DE">
        <w:t xml:space="preserve"> </w:t>
      </w:r>
    </w:p>
    <w:p w14:paraId="22EFD1E6" w14:textId="5FCD3851" w:rsidR="00EB09DE" w:rsidRPr="0013232B" w:rsidRDefault="00E40484" w:rsidP="00EB09DE">
      <w:pPr>
        <w:spacing w:line="360" w:lineRule="auto"/>
        <w:rPr>
          <w:b/>
        </w:rPr>
      </w:pPr>
      <w:r>
        <w:t>Irrespective of clinical condition, c</w:t>
      </w:r>
      <w:r w:rsidR="00EB09DE" w:rsidRPr="00EB09DE">
        <w:t>ase ascertainment strategies are required to overcome reporting stigma</w:t>
      </w:r>
      <w:r>
        <w:t>. O</w:t>
      </w:r>
      <w:r w:rsidR="00EB09DE" w:rsidRPr="00EB09DE">
        <w:t xml:space="preserve">nce hallucinations are identified, physical, cognitive and ophthalmological health should be reviewed, with education and self-help techniques provided. Not all hallucinations require intervention but for those that are clinically significant, current evidence supports pharmacological modification of cholinergic, GABAergic, serotonergic or dopaminergic systems, or reduction of cortical excitability. A broad treatment perspective is needed, including carer support. </w:t>
      </w:r>
      <w:r w:rsidR="00EB09DE" w:rsidRPr="00595061">
        <w:t xml:space="preserve">Despite their frequency and clinical significance, </w:t>
      </w:r>
      <w:r w:rsidR="009F1661" w:rsidRPr="00595061">
        <w:t xml:space="preserve">there is a paucity </w:t>
      </w:r>
      <w:r w:rsidR="00FD24A5" w:rsidRPr="00595061">
        <w:t>of</w:t>
      </w:r>
      <w:r w:rsidR="009F1661" w:rsidRPr="00595061">
        <w:t xml:space="preserve"> randomised, placebo-controlled clinical trial</w:t>
      </w:r>
      <w:r w:rsidR="00FD24A5" w:rsidRPr="00595061">
        <w:t xml:space="preserve"> evidence </w:t>
      </w:r>
      <w:r w:rsidRPr="00595061">
        <w:t xml:space="preserve">where the primary outcome is </w:t>
      </w:r>
      <w:r w:rsidR="00941161" w:rsidRPr="00595061">
        <w:t xml:space="preserve">an improvement in </w:t>
      </w:r>
      <w:r w:rsidR="00FD24A5" w:rsidRPr="00595061">
        <w:t>visual hallucination</w:t>
      </w:r>
      <w:r w:rsidR="00941161" w:rsidRPr="00595061">
        <w:t>s</w:t>
      </w:r>
      <w:r w:rsidR="00EB09DE" w:rsidRPr="00595061">
        <w:t>. Key areas for</w:t>
      </w:r>
      <w:r w:rsidR="00EB09DE" w:rsidRPr="00EB09DE">
        <w:t xml:space="preserve"> future research include the development of valid and reliable assessment tools for use in mechanistic studies and clinical trials</w:t>
      </w:r>
      <w:r>
        <w:t xml:space="preserve">, transdiagnostic studies of shared and distinct mechanisms and </w:t>
      </w:r>
      <w:r w:rsidR="00EB09DE" w:rsidRPr="00EB09DE">
        <w:t xml:space="preserve">when and how to treat </w:t>
      </w:r>
      <w:r w:rsidR="00AA5055">
        <w:t>visual hallucinations</w:t>
      </w:r>
      <w:r w:rsidR="00EB09DE" w:rsidRPr="00EB09DE">
        <w:t xml:space="preserve">.    </w:t>
      </w:r>
    </w:p>
    <w:p w14:paraId="5F1FCCB6" w14:textId="77777777" w:rsidR="004D3F56" w:rsidRDefault="004D3F56">
      <w:pPr>
        <w:rPr>
          <w:rStyle w:val="Strong"/>
          <w:rFonts w:ascii="Source Sans Pro" w:hAnsi="Source Sans Pro"/>
          <w:color w:val="2A2A2A"/>
          <w:sz w:val="23"/>
          <w:szCs w:val="23"/>
          <w:bdr w:val="none" w:sz="0" w:space="0" w:color="auto" w:frame="1"/>
          <w:shd w:val="clear" w:color="auto" w:fill="FFFFFF"/>
        </w:rPr>
      </w:pPr>
      <w:r>
        <w:rPr>
          <w:rStyle w:val="Strong"/>
          <w:rFonts w:ascii="Source Sans Pro" w:hAnsi="Source Sans Pro"/>
          <w:color w:val="2A2A2A"/>
          <w:sz w:val="23"/>
          <w:szCs w:val="23"/>
          <w:bdr w:val="none" w:sz="0" w:space="0" w:color="auto" w:frame="1"/>
          <w:shd w:val="clear" w:color="auto" w:fill="FFFFFF"/>
        </w:rPr>
        <w:br w:type="page"/>
      </w:r>
    </w:p>
    <w:p w14:paraId="0563EC6B" w14:textId="7F8262EA" w:rsidR="00F11481" w:rsidRPr="0083401C" w:rsidRDefault="00F11481" w:rsidP="00D6700A">
      <w:pPr>
        <w:pStyle w:val="Heading1"/>
      </w:pPr>
      <w:r w:rsidRPr="0083401C">
        <w:t>Introduction</w:t>
      </w:r>
    </w:p>
    <w:p w14:paraId="4EB54359" w14:textId="4F0D2E1D" w:rsidR="00EB237F" w:rsidRDefault="006B703E" w:rsidP="00F11481">
      <w:pPr>
        <w:spacing w:line="360" w:lineRule="auto"/>
      </w:pPr>
      <w:r>
        <w:t xml:space="preserve">Visual hallucinations (VH) </w:t>
      </w:r>
      <w:r w:rsidR="00D3402E">
        <w:t>and closely-</w:t>
      </w:r>
      <w:r w:rsidR="00C20CD1">
        <w:t xml:space="preserve">related visual perceptual symptoms </w:t>
      </w:r>
      <w:r>
        <w:t>(Table</w:t>
      </w:r>
      <w:r w:rsidR="00994D40">
        <w:t xml:space="preserve"> </w:t>
      </w:r>
      <w:r>
        <w:t xml:space="preserve">1) </w:t>
      </w:r>
      <w:r w:rsidR="00F11481">
        <w:t xml:space="preserve">are common in </w:t>
      </w:r>
      <w:r w:rsidR="00C20CD1">
        <w:t xml:space="preserve">degenerative </w:t>
      </w:r>
      <w:r w:rsidR="00F11481">
        <w:t>disease</w:t>
      </w:r>
      <w:r w:rsidR="00AD20E5">
        <w:t>s</w:t>
      </w:r>
      <w:r w:rsidR="00C20CD1">
        <w:t xml:space="preserve"> of the brain and eye</w:t>
      </w:r>
      <w:r w:rsidR="005841A0">
        <w:t>, and their p</w:t>
      </w:r>
      <w:r w:rsidR="00B70411">
        <w:t>revalence varies depending on the condition and symptom type</w:t>
      </w:r>
      <w:r w:rsidR="00E705BF">
        <w:t xml:space="preserve">. The three predominant clinical contexts in which </w:t>
      </w:r>
      <w:r w:rsidR="00635A9B">
        <w:t xml:space="preserve">VH </w:t>
      </w:r>
      <w:r w:rsidR="00E705BF">
        <w:t xml:space="preserve">occur as </w:t>
      </w:r>
      <w:r w:rsidR="00635A9B">
        <w:t>repeated episodes over a prolonged</w:t>
      </w:r>
      <w:r w:rsidR="00EB237F">
        <w:t xml:space="preserve"> </w:t>
      </w:r>
      <w:r w:rsidR="00635A9B">
        <w:t>course</w:t>
      </w:r>
      <w:r w:rsidR="005841A0">
        <w:t xml:space="preserve"> </w:t>
      </w:r>
      <w:r w:rsidR="00E705BF">
        <w:t xml:space="preserve">are the </w:t>
      </w:r>
      <w:r w:rsidR="00EB237F">
        <w:t xml:space="preserve">(i) </w:t>
      </w:r>
      <w:r w:rsidR="00E705BF">
        <w:t xml:space="preserve">dementias, </w:t>
      </w:r>
      <w:r w:rsidR="00EB237F">
        <w:t xml:space="preserve">(ii) </w:t>
      </w:r>
      <w:r w:rsidR="00E705BF">
        <w:t>Parkinson’s disease</w:t>
      </w:r>
      <w:r w:rsidR="008252CA">
        <w:t xml:space="preserve"> (PD)</w:t>
      </w:r>
      <w:r w:rsidR="00E40AB4">
        <w:t>,</w:t>
      </w:r>
      <w:r w:rsidR="008252CA">
        <w:t xml:space="preserve"> both in its early stages and after progression to PD dementia (PDD)</w:t>
      </w:r>
      <w:r w:rsidR="00EB237F">
        <w:t>,</w:t>
      </w:r>
      <w:r w:rsidR="00E705BF">
        <w:t xml:space="preserve"> and </w:t>
      </w:r>
      <w:r w:rsidR="00EB237F" w:rsidRPr="00595061">
        <w:t xml:space="preserve">(iii) </w:t>
      </w:r>
      <w:r w:rsidR="00E705BF" w:rsidRPr="00595061">
        <w:t xml:space="preserve">eye </w:t>
      </w:r>
      <w:r w:rsidR="00847F70" w:rsidRPr="00595061">
        <w:t>or visual pathway disease</w:t>
      </w:r>
      <w:r w:rsidR="00E705BF" w:rsidRPr="00595061">
        <w:t xml:space="preserve">. </w:t>
      </w:r>
      <w:r w:rsidR="002612F1" w:rsidRPr="00595061">
        <w:t>Prevale</w:t>
      </w:r>
      <w:r w:rsidR="00203DC1" w:rsidRPr="00595061">
        <w:t>nce varies across di</w:t>
      </w:r>
      <w:r w:rsidR="002612F1" w:rsidRPr="00595061">
        <w:t xml:space="preserve">fferent dementia subtypes with recent estimates of </w:t>
      </w:r>
      <w:r w:rsidR="00203DC1" w:rsidRPr="00595061">
        <w:t xml:space="preserve">55-78% </w:t>
      </w:r>
      <w:r w:rsidR="00B70411" w:rsidRPr="00595061">
        <w:t>in dementia with Lewy bodies</w:t>
      </w:r>
      <w:r w:rsidRPr="00595061">
        <w:t xml:space="preserve"> (DLB)</w:t>
      </w:r>
      <w:r w:rsidR="002612F1" w:rsidRPr="00595061">
        <w:t xml:space="preserve">, </w:t>
      </w:r>
      <w:r w:rsidR="001A7277" w:rsidRPr="00595061">
        <w:t>32-63% in PDD</w:t>
      </w:r>
      <w:r w:rsidR="004E6291" w:rsidRPr="00595061">
        <w:t xml:space="preserve">, </w:t>
      </w:r>
      <w:r w:rsidR="002612F1" w:rsidRPr="00595061">
        <w:t>11-17% in Alzheimer’s disease (AD)</w:t>
      </w:r>
      <w:r w:rsidR="004E6291" w:rsidRPr="00595061">
        <w:t xml:space="preserve"> and 5-14% in vascular dementia</w:t>
      </w:r>
      <w:r w:rsidR="00426D7D" w:rsidRPr="00595061">
        <w:t xml:space="preserve"> </w:t>
      </w:r>
      <w:r w:rsidR="00426D7D" w:rsidRPr="00595061">
        <w:fldChar w:fldCharType="begin">
          <w:fldData xml:space="preserve">PEVuZE5vdGU+PENpdGU+PEF1dGhvcj5DdW1taW5nczwvQXV0aG9yPjxZZWFyPjIwMTg8L1llYXI+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</w:fldData>
        </w:fldChar>
      </w:r>
      <w:r w:rsidR="00426D7D" w:rsidRPr="00595061">
        <w:instrText xml:space="preserve"> ADDIN EN.CITE </w:instrText>
      </w:r>
      <w:r w:rsidR="00426D7D" w:rsidRPr="00595061">
        <w:fldChar w:fldCharType="begin">
          <w:fldData xml:space="preserve">PEVuZE5vdGU+PENpdGU+PEF1dGhvcj5DdW1taW5nczwvQXV0aG9yPjxZZWFyPjIwMTg8L1llYXI+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</w:fldData>
        </w:fldChar>
      </w:r>
      <w:r w:rsidR="00426D7D" w:rsidRPr="00595061">
        <w:instrText xml:space="preserve"> ADDIN EN.CITE.DATA </w:instrText>
      </w:r>
      <w:r w:rsidR="00426D7D" w:rsidRPr="00595061">
        <w:fldChar w:fldCharType="end"/>
      </w:r>
      <w:r w:rsidR="00426D7D" w:rsidRPr="00595061">
        <w:fldChar w:fldCharType="separate"/>
      </w:r>
      <w:r w:rsidR="00426D7D" w:rsidRPr="00595061">
        <w:rPr>
          <w:noProof/>
        </w:rPr>
        <w:t>[1]</w:t>
      </w:r>
      <w:r w:rsidR="00426D7D" w:rsidRPr="00595061">
        <w:fldChar w:fldCharType="end"/>
      </w:r>
      <w:r w:rsidR="004E6291" w:rsidRPr="00595061">
        <w:t xml:space="preserve">. </w:t>
      </w:r>
      <w:r w:rsidR="00B70411" w:rsidRPr="00595061">
        <w:t xml:space="preserve"> </w:t>
      </w:r>
      <w:r w:rsidR="004E6291" w:rsidRPr="00595061">
        <w:t xml:space="preserve">In DLB, </w:t>
      </w:r>
      <w:r w:rsidR="007E1A7A" w:rsidRPr="00595061">
        <w:t xml:space="preserve">well-formed and detailed </w:t>
      </w:r>
      <w:r w:rsidR="004E6291" w:rsidRPr="00595061">
        <w:t xml:space="preserve">VH </w:t>
      </w:r>
      <w:r w:rsidR="00B70411" w:rsidRPr="00595061">
        <w:t>are a core feature and incorporated in</w:t>
      </w:r>
      <w:r w:rsidR="004E6291" w:rsidRPr="00595061">
        <w:t>to</w:t>
      </w:r>
      <w:r w:rsidR="00B70411" w:rsidRPr="00595061">
        <w:t xml:space="preserve"> diagnostic</w:t>
      </w:r>
      <w:r w:rsidR="00E705BF" w:rsidRPr="00595061">
        <w:t xml:space="preserve"> criteria</w:t>
      </w:r>
      <w:r w:rsidR="00C57E24" w:rsidRPr="00595061">
        <w:t xml:space="preserve"> </w:t>
      </w:r>
      <w:r w:rsidR="00116601" w:rsidRPr="00595061">
        <w:fldChar w:fldCharType="begin">
          <w:fldData xml:space="preserve">PEVuZE5vdGU+PENpdGU+PEF1dGhvcj5NY0tlaXRoPC9BdXRob3I+PFllYXI+MjAxNzwvWWVhcj48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</w:fldData>
        </w:fldChar>
      </w:r>
      <w:r w:rsidR="00426D7D" w:rsidRPr="00595061">
        <w:instrText xml:space="preserve"> ADDIN EN.CITE </w:instrText>
      </w:r>
      <w:r w:rsidR="00426D7D" w:rsidRPr="00595061">
        <w:fldChar w:fldCharType="begin">
          <w:fldData xml:space="preserve">PEVuZE5vdGU+PENpdGU+PEF1dGhvcj5NY0tlaXRoPC9BdXRob3I+PFllYXI+MjAxNzwvWWVhcj48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</w:fldData>
        </w:fldChar>
      </w:r>
      <w:r w:rsidR="00426D7D" w:rsidRPr="00595061">
        <w:instrText xml:space="preserve"> ADDIN EN.CITE.DATA </w:instrText>
      </w:r>
      <w:r w:rsidR="00426D7D" w:rsidRPr="00595061">
        <w:fldChar w:fldCharType="end"/>
      </w:r>
      <w:r w:rsidR="00116601" w:rsidRPr="00595061">
        <w:fldChar w:fldCharType="separate"/>
      </w:r>
      <w:r w:rsidR="00426D7D" w:rsidRPr="00595061">
        <w:rPr>
          <w:noProof/>
        </w:rPr>
        <w:t>[2]</w:t>
      </w:r>
      <w:r w:rsidR="00116601" w:rsidRPr="00595061">
        <w:fldChar w:fldCharType="end"/>
      </w:r>
      <w:r w:rsidR="00426D7D" w:rsidRPr="00595061">
        <w:t>.</w:t>
      </w:r>
      <w:r w:rsidR="0089587E" w:rsidRPr="00595061">
        <w:t xml:space="preserve"> </w:t>
      </w:r>
      <w:r w:rsidR="001A7277" w:rsidRPr="00595061">
        <w:t>T</w:t>
      </w:r>
      <w:r w:rsidR="0089587E" w:rsidRPr="00595061">
        <w:t xml:space="preserve">he term Charles Bonnet syndrome is used to describe </w:t>
      </w:r>
      <w:r w:rsidR="001A7277" w:rsidRPr="00595061">
        <w:t>VH in visual impairment due to eye or visual pathway disease, with prevalence ranging</w:t>
      </w:r>
      <w:r w:rsidR="0089587E" w:rsidRPr="00595061">
        <w:t xml:space="preserve"> from 15</w:t>
      </w:r>
      <w:r w:rsidR="0089587E">
        <w:t xml:space="preserve">-60% depending on </w:t>
      </w:r>
      <w:r w:rsidR="00832B12">
        <w:t xml:space="preserve">the </w:t>
      </w:r>
      <w:r w:rsidR="0089587E">
        <w:t>degree of visual loss</w:t>
      </w:r>
      <w:r w:rsidR="007101C6">
        <w:t xml:space="preserve"> </w:t>
      </w:r>
      <w:r w:rsidR="007101C6">
        <w:fldChar w:fldCharType="begin"/>
      </w:r>
      <w:r w:rsidR="00426D7D">
        <w:instrText xml:space="preserve"> ADDIN EN.CITE &lt;EndNote&gt;&lt;Cite&gt;&lt;Author&gt;ffytche&lt;/Author&gt;&lt;Year&gt;2009&lt;/Year&gt;&lt;RecNum&gt;1963&lt;/RecNum&gt;&lt;DisplayText&gt;[3]&lt;/DisplayText&gt;&lt;record&gt;&lt;rec-number&gt;1963&lt;/rec-number&gt;&lt;foreign-keys&gt;&lt;key app="EN" db-id="xt9se5xsczv20herpeupp9dhppxp55wpswde" timestamp="0"&gt;1963&lt;/key&gt;&lt;/foreign-keys&gt;&lt;ref-type name="Journal Article"&gt;17&lt;/ref-type&gt;&lt;contributors&gt;&lt;authors&gt;&lt;author&gt;ffytche, D. H.&lt;/author&gt;&lt;/authors&gt;&lt;/contributors&gt;&lt;auth-address&gt;Section of Old Age Psychiatry and Centre for Neuroimaging Sciences, Institute of Psychiatry, King&amp;apos;s College London, London, UK. d.ffytche@iop.kcl.ac.uk&lt;/auth-address&gt;&lt;titles&gt;&lt;title&gt;Visual hallucinations in eye disease&lt;/title&gt;&lt;secondary-title&gt;Curr Opin Neurol&lt;/secondary-title&gt;&lt;/titles&gt;&lt;periodical&gt;&lt;full-title&gt;Curr Opin Neurol&lt;/full-title&gt;&lt;/periodical&gt;&lt;pages&gt;28-35&lt;/pages&gt;&lt;volume&gt;22&lt;/volume&gt;&lt;number&gt;1&lt;/number&gt;&lt;keywords&gt;&lt;keyword&gt;Age Factors&lt;/keyword&gt;&lt;keyword&gt;Eye Diseases/*complications/diagnosis/*physiopathology/therapy&lt;/keyword&gt;&lt;keyword&gt;Hallucinations/diagnosis/*etiology/*physiopathology/therapy&lt;/keyword&gt;&lt;keyword&gt;Humans&lt;/keyword&gt;&lt;keyword&gt;Photic Stimulation&lt;/keyword&gt;&lt;keyword&gt;Prognosis&lt;/keyword&gt;&lt;keyword&gt;Review Literature as Topic&lt;/keyword&gt;&lt;keyword&gt;Risk Factors&lt;/keyword&gt;&lt;keyword&gt;Syndrome&lt;/keyword&gt;&lt;/keywords&gt;&lt;dates&gt;&lt;year&gt;2009&lt;/year&gt;&lt;pub-dates&gt;&lt;date&gt;Feb&lt;/date&gt;&lt;/pub-dates&gt;&lt;/dates&gt;&lt;accession-num&gt;19165953&lt;/accession-num&gt;&lt;urls&gt;&lt;related-urls&gt;&lt;url&gt;http://www.ncbi.nlm.nih.gov/entrez/query.fcgi?cmd=Retrieve&amp;amp;db=PubMed&amp;amp;dopt=Citation&amp;amp;list_uids=19165953 &lt;/url&gt;&lt;/related-urls&gt;&lt;/urls&gt;&lt;/record&gt;&lt;/Cite&gt;&lt;/EndNote&gt;</w:instrText>
      </w:r>
      <w:r w:rsidR="007101C6">
        <w:fldChar w:fldCharType="separate"/>
      </w:r>
      <w:r w:rsidR="00426D7D">
        <w:rPr>
          <w:noProof/>
        </w:rPr>
        <w:t>[3]</w:t>
      </w:r>
      <w:r w:rsidR="007101C6">
        <w:fldChar w:fldCharType="end"/>
      </w:r>
      <w:r w:rsidR="00B70411">
        <w:t>. In P</w:t>
      </w:r>
      <w:r>
        <w:t>arkinson’s disease (P</w:t>
      </w:r>
      <w:r w:rsidR="00B70411">
        <w:t>D</w:t>
      </w:r>
      <w:r>
        <w:t>)</w:t>
      </w:r>
      <w:r w:rsidR="00B70411">
        <w:t xml:space="preserve">, prevalence </w:t>
      </w:r>
      <w:r w:rsidR="00994D40">
        <w:t xml:space="preserve">of </w:t>
      </w:r>
      <w:r w:rsidR="00EB237F">
        <w:t xml:space="preserve">VH </w:t>
      </w:r>
      <w:r w:rsidR="00B70411">
        <w:t>is linked to disease duration</w:t>
      </w:r>
      <w:r w:rsidR="000A1BBB">
        <w:t xml:space="preserve"> and dopamine</w:t>
      </w:r>
      <w:r w:rsidR="00054A61">
        <w:t xml:space="preserve"> medication</w:t>
      </w:r>
      <w:r w:rsidR="00387306">
        <w:t>,</w:t>
      </w:r>
      <w:r w:rsidR="00483F61">
        <w:t xml:space="preserve"> </w:t>
      </w:r>
      <w:r w:rsidR="00DB6E76">
        <w:t xml:space="preserve">with </w:t>
      </w:r>
      <w:r w:rsidR="00604561">
        <w:t xml:space="preserve">a </w:t>
      </w:r>
      <w:r w:rsidR="00DB6E76">
        <w:t xml:space="preserve">more than </w:t>
      </w:r>
      <w:r>
        <w:t xml:space="preserve">80% </w:t>
      </w:r>
      <w:r w:rsidR="00DB6E76">
        <w:t xml:space="preserve">cumulative prevalence </w:t>
      </w:r>
      <w:r w:rsidR="00EB237F">
        <w:t>over time</w:t>
      </w:r>
      <w:r w:rsidR="00DB6E76">
        <w:t xml:space="preserve"> </w:t>
      </w:r>
      <w:r w:rsidR="00DB6E76">
        <w:fldChar w:fldCharType="begin">
          <w:fldData xml:space="preserve">PEVuZE5vdGU+PENpdGU+PEF1dGhvcj5HaWJzb248L0F1dGhvcj48WWVhcj4yMDEzPC9ZZWFyPjxS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</w:fldData>
        </w:fldChar>
      </w:r>
      <w:r w:rsidR="00426D7D">
        <w:instrText xml:space="preserve"> ADDIN EN.CITE </w:instrText>
      </w:r>
      <w:r w:rsidR="00426D7D">
        <w:fldChar w:fldCharType="begin">
          <w:fldData xml:space="preserve">PEVuZE5vdGU+PENpdGU+PEF1dGhvcj5HaWJzb248L0F1dGhvcj48WWVhcj4yMDEzPC9ZZWFyPjxS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</w:fldData>
        </w:fldChar>
      </w:r>
      <w:r w:rsidR="00426D7D">
        <w:instrText xml:space="preserve"> ADDIN EN.CITE.DATA </w:instrText>
      </w:r>
      <w:r w:rsidR="00426D7D">
        <w:fldChar w:fldCharType="end"/>
      </w:r>
      <w:r w:rsidR="00DB6E76">
        <w:fldChar w:fldCharType="separate"/>
      </w:r>
      <w:r w:rsidR="00426D7D">
        <w:rPr>
          <w:noProof/>
        </w:rPr>
        <w:t>[4]</w:t>
      </w:r>
      <w:r w:rsidR="00DB6E76">
        <w:fldChar w:fldCharType="end"/>
      </w:r>
      <w:r w:rsidR="00DB6E76">
        <w:t>.</w:t>
      </w:r>
    </w:p>
    <w:p w14:paraId="12DC995E" w14:textId="77777777" w:rsidR="00596B20" w:rsidRPr="00264F59" w:rsidRDefault="00596B20" w:rsidP="00596B20">
      <w:pPr>
        <w:spacing w:line="360" w:lineRule="auto"/>
        <w:rPr>
          <w:b/>
          <w:highlight w:val="yellow"/>
        </w:rPr>
      </w:pPr>
      <w:r w:rsidRPr="00264F59">
        <w:rPr>
          <w:b/>
        </w:rPr>
        <w:t xml:space="preserve">Table 1 </w:t>
      </w:r>
      <w:r>
        <w:rPr>
          <w:b/>
        </w:rPr>
        <w:t xml:space="preserve">Glossary of </w:t>
      </w:r>
      <w:r w:rsidRPr="00264F59">
        <w:rPr>
          <w:b/>
        </w:rPr>
        <w:t>terms</w:t>
      </w:r>
    </w:p>
    <w:p w14:paraId="33F45615" w14:textId="77777777" w:rsidR="00596B20" w:rsidRDefault="00596B20" w:rsidP="00596B20">
      <w:pPr>
        <w:pStyle w:val="ListParagraph"/>
        <w:numPr>
          <w:ilvl w:val="0"/>
          <w:numId w:val="2"/>
        </w:numPr>
        <w:pBdr>
          <w:top w:val="single" w:sz="4" w:space="1" w:color="auto"/>
          <w:left w:val="single" w:sz="4" w:space="4" w:color="auto"/>
          <w:bottom w:val="single" w:sz="4" w:space="1" w:color="auto"/>
          <w:right w:val="single" w:sz="4" w:space="4" w:color="auto"/>
        </w:pBdr>
        <w:spacing w:line="360" w:lineRule="auto"/>
      </w:pPr>
      <w:r>
        <w:t>Visual hallucination - visual percept not associated with a real object.</w:t>
      </w:r>
    </w:p>
    <w:p w14:paraId="3F97408A" w14:textId="77777777" w:rsidR="00596B20" w:rsidRDefault="00596B20" w:rsidP="00596B20">
      <w:pPr>
        <w:pStyle w:val="ListParagraph"/>
        <w:numPr>
          <w:ilvl w:val="0"/>
          <w:numId w:val="2"/>
        </w:numPr>
        <w:pBdr>
          <w:top w:val="single" w:sz="4" w:space="1" w:color="auto"/>
          <w:left w:val="single" w:sz="4" w:space="4" w:color="auto"/>
          <w:bottom w:val="single" w:sz="4" w:space="1" w:color="auto"/>
          <w:right w:val="single" w:sz="4" w:space="4" w:color="auto"/>
        </w:pBdr>
        <w:spacing w:line="360" w:lineRule="auto"/>
      </w:pPr>
      <w:r>
        <w:t xml:space="preserve">Complex visual hallucination – subtype of visual hallucination whose content is a formed object, face, animal, figure etc. </w:t>
      </w:r>
    </w:p>
    <w:p w14:paraId="2893D0F7" w14:textId="77777777" w:rsidR="00596B20" w:rsidRDefault="00596B20" w:rsidP="00596B20">
      <w:pPr>
        <w:pStyle w:val="ListParagraph"/>
        <w:numPr>
          <w:ilvl w:val="0"/>
          <w:numId w:val="2"/>
        </w:numPr>
        <w:pBdr>
          <w:top w:val="single" w:sz="4" w:space="1" w:color="auto"/>
          <w:left w:val="single" w:sz="4" w:space="4" w:color="auto"/>
          <w:bottom w:val="single" w:sz="4" w:space="1" w:color="auto"/>
          <w:right w:val="single" w:sz="4" w:space="4" w:color="auto"/>
        </w:pBdr>
        <w:spacing w:line="360" w:lineRule="auto"/>
      </w:pPr>
      <w:r>
        <w:t xml:space="preserve">Visual illusion – real object perceived incorrectly. Traditionally used to refer to errors of category identity (e.g. pile of cloths seen as a cat). </w:t>
      </w:r>
    </w:p>
    <w:p w14:paraId="49C45D9C" w14:textId="77777777" w:rsidR="00596B20" w:rsidRDefault="00596B20" w:rsidP="00596B20">
      <w:pPr>
        <w:pStyle w:val="ListParagraph"/>
        <w:numPr>
          <w:ilvl w:val="0"/>
          <w:numId w:val="2"/>
        </w:numPr>
        <w:pBdr>
          <w:top w:val="single" w:sz="4" w:space="1" w:color="auto"/>
          <w:left w:val="single" w:sz="4" w:space="4" w:color="auto"/>
          <w:bottom w:val="single" w:sz="4" w:space="1" w:color="auto"/>
          <w:right w:val="single" w:sz="4" w:space="4" w:color="auto"/>
        </w:pBdr>
        <w:spacing w:line="360" w:lineRule="auto"/>
      </w:pPr>
      <w:r>
        <w:t xml:space="preserve">Pareidolia – specific subtype of illusion in which faces, objects etc. are perceived when viewing formless visual stimuli such as clouds, tree-bark, flames or in patterned visual stimuli such as carpets, wallpaper. </w:t>
      </w:r>
    </w:p>
    <w:p w14:paraId="0D480743" w14:textId="77777777" w:rsidR="00596B20" w:rsidRDefault="00596B20" w:rsidP="00596B20">
      <w:pPr>
        <w:pStyle w:val="ListParagraph"/>
        <w:numPr>
          <w:ilvl w:val="0"/>
          <w:numId w:val="2"/>
        </w:numPr>
        <w:pBdr>
          <w:top w:val="single" w:sz="4" w:space="1" w:color="auto"/>
          <w:left w:val="single" w:sz="4" w:space="4" w:color="auto"/>
          <w:bottom w:val="single" w:sz="4" w:space="1" w:color="auto"/>
          <w:right w:val="single" w:sz="4" w:space="4" w:color="auto"/>
        </w:pBdr>
        <w:spacing w:line="360" w:lineRule="auto"/>
      </w:pPr>
      <w:r>
        <w:t xml:space="preserve">Metamorphopsia – a subtype of illusion used to refer to errors of spatial, temporal perception (e.g. seeing a real object distorted, seeing a real object persist in time or at the wrong spatial location). </w:t>
      </w:r>
    </w:p>
    <w:p w14:paraId="1F4B43CC" w14:textId="77777777" w:rsidR="00596B20" w:rsidRDefault="00596B20" w:rsidP="00596B20">
      <w:pPr>
        <w:pStyle w:val="ListParagraph"/>
        <w:numPr>
          <w:ilvl w:val="0"/>
          <w:numId w:val="2"/>
        </w:numPr>
        <w:pBdr>
          <w:top w:val="single" w:sz="4" w:space="1" w:color="auto"/>
          <w:left w:val="single" w:sz="4" w:space="4" w:color="auto"/>
          <w:bottom w:val="single" w:sz="4" w:space="1" w:color="auto"/>
          <w:right w:val="single" w:sz="4" w:space="4" w:color="auto"/>
        </w:pBdr>
        <w:spacing w:line="360" w:lineRule="auto"/>
      </w:pPr>
      <w:r>
        <w:t xml:space="preserve">Passage hallucination – animal or person passing (en passage), typically brief and in peripheral visual field. Characteristic of Parkinson’s disease psychosis. </w:t>
      </w:r>
    </w:p>
    <w:p w14:paraId="2574B444" w14:textId="77777777" w:rsidR="00596B20" w:rsidRDefault="00596B20" w:rsidP="00596B20">
      <w:pPr>
        <w:pStyle w:val="ListParagraph"/>
        <w:numPr>
          <w:ilvl w:val="0"/>
          <w:numId w:val="2"/>
        </w:numPr>
        <w:pBdr>
          <w:top w:val="single" w:sz="4" w:space="1" w:color="auto"/>
          <w:left w:val="single" w:sz="4" w:space="4" w:color="auto"/>
          <w:bottom w:val="single" w:sz="4" w:space="1" w:color="auto"/>
          <w:right w:val="single" w:sz="4" w:space="4" w:color="auto"/>
        </w:pBdr>
        <w:spacing w:line="360" w:lineRule="auto"/>
      </w:pPr>
      <w:r>
        <w:t xml:space="preserve">Presence hallucination – sense of someone being close by or beside without an associated visual, auditory or tactile experience.  Characteristic of Parkinson’s disease psychosis. </w:t>
      </w:r>
    </w:p>
    <w:p w14:paraId="09344F4D" w14:textId="77777777" w:rsidR="00596B20" w:rsidRDefault="00596B20" w:rsidP="00596B20">
      <w:pPr>
        <w:pStyle w:val="ListParagraph"/>
        <w:numPr>
          <w:ilvl w:val="0"/>
          <w:numId w:val="2"/>
        </w:numPr>
        <w:pBdr>
          <w:top w:val="single" w:sz="4" w:space="1" w:color="auto"/>
          <w:left w:val="single" w:sz="4" w:space="4" w:color="auto"/>
          <w:bottom w:val="single" w:sz="4" w:space="1" w:color="auto"/>
          <w:right w:val="single" w:sz="4" w:space="4" w:color="auto"/>
        </w:pBdr>
        <w:spacing w:line="360" w:lineRule="auto"/>
      </w:pPr>
      <w:r>
        <w:t xml:space="preserve">Minor hallucination – collective term used in Parkinson’s disease to describe illusions, passage hallucinations and presence hallucinations. </w:t>
      </w:r>
    </w:p>
    <w:p w14:paraId="36D2F219" w14:textId="77777777" w:rsidR="00596B20" w:rsidRDefault="00596B20" w:rsidP="00596B20">
      <w:pPr>
        <w:pStyle w:val="ListParagraph"/>
        <w:numPr>
          <w:ilvl w:val="0"/>
          <w:numId w:val="2"/>
        </w:numPr>
        <w:pBdr>
          <w:top w:val="single" w:sz="4" w:space="1" w:color="auto"/>
          <w:left w:val="single" w:sz="4" w:space="4" w:color="auto"/>
          <w:bottom w:val="single" w:sz="4" w:space="1" w:color="auto"/>
          <w:right w:val="single" w:sz="4" w:space="4" w:color="auto"/>
        </w:pBdr>
        <w:spacing w:line="360" w:lineRule="auto"/>
      </w:pPr>
      <w:r>
        <w:t xml:space="preserve">Multimodality hallucination – visual hallucination combined with hallucinations in other senses. Content in different modalities may be perceptually related (e.g. figure talking to you) or perceptually unrelated (disembodied voice with content unrelated to figure). </w:t>
      </w:r>
    </w:p>
    <w:p w14:paraId="559E7A9A" w14:textId="4B7DED9E" w:rsidR="00596B20" w:rsidRDefault="00596B20" w:rsidP="00596B20">
      <w:pPr>
        <w:pStyle w:val="ListParagraph"/>
        <w:numPr>
          <w:ilvl w:val="0"/>
          <w:numId w:val="2"/>
        </w:numPr>
        <w:pBdr>
          <w:top w:val="single" w:sz="4" w:space="1" w:color="auto"/>
          <w:left w:val="single" w:sz="4" w:space="4" w:color="auto"/>
          <w:bottom w:val="single" w:sz="4" w:space="1" w:color="auto"/>
          <w:right w:val="single" w:sz="4" w:space="4" w:color="auto"/>
        </w:pBdr>
        <w:spacing w:line="360" w:lineRule="auto"/>
      </w:pPr>
      <w:r>
        <w:t xml:space="preserve">Pseudohallucination – In neurological literature, a hallucination with insight. In psychiatric literature, a hallucination in </w:t>
      </w:r>
      <w:r w:rsidR="004270A5">
        <w:t xml:space="preserve">the </w:t>
      </w:r>
      <w:r>
        <w:t xml:space="preserve">mind’s eye rather than externally projected and related to imagery. </w:t>
      </w:r>
    </w:p>
    <w:p w14:paraId="3BD257C3" w14:textId="34458032" w:rsidR="00596B20" w:rsidRDefault="00596B20" w:rsidP="00596B20">
      <w:pPr>
        <w:pStyle w:val="ListParagraph"/>
        <w:numPr>
          <w:ilvl w:val="0"/>
          <w:numId w:val="2"/>
        </w:numPr>
        <w:pBdr>
          <w:top w:val="single" w:sz="4" w:space="1" w:color="auto"/>
          <w:left w:val="single" w:sz="4" w:space="4" w:color="auto"/>
          <w:bottom w:val="single" w:sz="4" w:space="1" w:color="auto"/>
          <w:right w:val="single" w:sz="4" w:space="4" w:color="auto"/>
        </w:pBdr>
        <w:spacing w:line="360" w:lineRule="auto"/>
      </w:pPr>
      <w:r>
        <w:t xml:space="preserve">Full insight – In </w:t>
      </w:r>
      <w:r w:rsidR="002C778E">
        <w:t xml:space="preserve">the </w:t>
      </w:r>
      <w:r>
        <w:t>context of visual hallucinations, an understanding that the experience is not real. Insight may be absent on the first occasion a hallucination occurs because of its compelling nature but with repeated instances the experience is recognised as false.</w:t>
      </w:r>
    </w:p>
    <w:p w14:paraId="0F7DAA4F" w14:textId="72500E83" w:rsidR="00596B20" w:rsidRDefault="00596B20" w:rsidP="00596B20">
      <w:pPr>
        <w:pStyle w:val="ListParagraph"/>
        <w:numPr>
          <w:ilvl w:val="0"/>
          <w:numId w:val="2"/>
        </w:numPr>
        <w:pBdr>
          <w:top w:val="single" w:sz="4" w:space="1" w:color="auto"/>
          <w:left w:val="single" w:sz="4" w:space="4" w:color="auto"/>
          <w:bottom w:val="single" w:sz="4" w:space="1" w:color="auto"/>
          <w:right w:val="single" w:sz="4" w:space="4" w:color="auto"/>
        </w:pBdr>
        <w:spacing w:line="360" w:lineRule="auto"/>
      </w:pPr>
      <w:r>
        <w:t xml:space="preserve">Partial or fluctuating insight – In </w:t>
      </w:r>
      <w:r w:rsidR="00E07A63">
        <w:t xml:space="preserve">the </w:t>
      </w:r>
      <w:r>
        <w:t xml:space="preserve">context of visual hallucinations, insight is variable and frequently absent at the time the hallucination occurs. Insight may be restored in retrospect. </w:t>
      </w:r>
    </w:p>
    <w:p w14:paraId="62FB63B3" w14:textId="77777777" w:rsidR="00596B20" w:rsidRDefault="00596B20" w:rsidP="00596B20">
      <w:pPr>
        <w:pStyle w:val="ListParagraph"/>
        <w:numPr>
          <w:ilvl w:val="0"/>
          <w:numId w:val="2"/>
        </w:numPr>
        <w:pBdr>
          <w:top w:val="single" w:sz="4" w:space="1" w:color="auto"/>
          <w:left w:val="single" w:sz="4" w:space="4" w:color="auto"/>
          <w:bottom w:val="single" w:sz="4" w:space="1" w:color="auto"/>
          <w:right w:val="single" w:sz="4" w:space="4" w:color="auto"/>
        </w:pBdr>
        <w:spacing w:line="360" w:lineRule="auto"/>
      </w:pPr>
      <w:r>
        <w:t xml:space="preserve">Secondary delusion – a false belief related to the visual hallucination (e.g. people have been let into the house). Secondary delusions imply impaired insight.  </w:t>
      </w:r>
    </w:p>
    <w:p w14:paraId="27A1C1B6" w14:textId="77777777" w:rsidR="00596B20" w:rsidRDefault="00596B20" w:rsidP="00F11481">
      <w:pPr>
        <w:spacing w:line="360" w:lineRule="auto"/>
      </w:pPr>
    </w:p>
    <w:p w14:paraId="007B2F08" w14:textId="170341DB" w:rsidR="0018775D" w:rsidRDefault="006B703E" w:rsidP="00F11481">
      <w:pPr>
        <w:spacing w:line="360" w:lineRule="auto"/>
        <w:rPr>
          <w:b/>
        </w:rPr>
      </w:pPr>
      <w:r>
        <w:t xml:space="preserve">To date, research into </w:t>
      </w:r>
      <w:r w:rsidR="0062157E">
        <w:t xml:space="preserve">the mechanism and treatment of </w:t>
      </w:r>
      <w:r>
        <w:t xml:space="preserve">VH has </w:t>
      </w:r>
      <w:r w:rsidR="00483F61">
        <w:t xml:space="preserve">focussed </w:t>
      </w:r>
      <w:r w:rsidR="00635A9B">
        <w:t xml:space="preserve">predominantly </w:t>
      </w:r>
      <w:r w:rsidR="00483F61">
        <w:t xml:space="preserve">on these three </w:t>
      </w:r>
      <w:r w:rsidR="0062157E">
        <w:t xml:space="preserve">clinical </w:t>
      </w:r>
      <w:r w:rsidR="00483F61">
        <w:t>contexts</w:t>
      </w:r>
      <w:r w:rsidR="00635A9B">
        <w:t xml:space="preserve">, </w:t>
      </w:r>
      <w:r>
        <w:t xml:space="preserve">with </w:t>
      </w:r>
      <w:r w:rsidR="00483F61">
        <w:t xml:space="preserve">the emergence of </w:t>
      </w:r>
      <w:r>
        <w:t>parallel, often contradictory</w:t>
      </w:r>
      <w:r w:rsidR="0062157E">
        <w:t>,</w:t>
      </w:r>
      <w:r>
        <w:t xml:space="preserve"> literature</w:t>
      </w:r>
      <w:r w:rsidR="00483F61">
        <w:t>. L</w:t>
      </w:r>
      <w:r>
        <w:t xml:space="preserve">ittle consideration </w:t>
      </w:r>
      <w:r w:rsidR="00483F61">
        <w:t xml:space="preserve">has been given to </w:t>
      </w:r>
      <w:r>
        <w:t xml:space="preserve">factors </w:t>
      </w:r>
      <w:r w:rsidR="0062157E">
        <w:t xml:space="preserve">common to </w:t>
      </w:r>
      <w:r w:rsidR="00483F61">
        <w:t xml:space="preserve">each </w:t>
      </w:r>
      <w:r w:rsidR="00994D40">
        <w:t xml:space="preserve">condition </w:t>
      </w:r>
      <w:r w:rsidR="00483F61">
        <w:t xml:space="preserve">or </w:t>
      </w:r>
      <w:r>
        <w:t xml:space="preserve">how mechanisms </w:t>
      </w:r>
      <w:r w:rsidR="00483F61">
        <w:t xml:space="preserve">might </w:t>
      </w:r>
      <w:r w:rsidR="0062157E">
        <w:t xml:space="preserve">interact </w:t>
      </w:r>
      <w:r w:rsidR="00635A9B">
        <w:t xml:space="preserve">when </w:t>
      </w:r>
      <w:r>
        <w:t>eye disease</w:t>
      </w:r>
      <w:r w:rsidR="0062157E">
        <w:t xml:space="preserve"> </w:t>
      </w:r>
      <w:r w:rsidR="00635A9B">
        <w:t xml:space="preserve">combines with </w:t>
      </w:r>
      <w:r>
        <w:t xml:space="preserve">dementia or </w:t>
      </w:r>
      <w:r w:rsidR="0062157E">
        <w:t>PD.</w:t>
      </w:r>
      <w:r w:rsidR="00635A9B">
        <w:t xml:space="preserve"> The National Institute for Health Research (</w:t>
      </w:r>
      <w:r w:rsidR="0062157E">
        <w:t>NIHR</w:t>
      </w:r>
      <w:r w:rsidR="00635A9B">
        <w:t xml:space="preserve">) </w:t>
      </w:r>
      <w:r w:rsidR="0062157E">
        <w:t xml:space="preserve">funded a </w:t>
      </w:r>
      <w:r w:rsidR="00BA4EFE">
        <w:t>5-year</w:t>
      </w:r>
      <w:r w:rsidR="0062157E">
        <w:t xml:space="preserve"> research programme </w:t>
      </w:r>
      <w:r w:rsidR="00E01974">
        <w:t xml:space="preserve">(SHAPED: Study of visual Hallucinations in Parkinson’s disease, Eye disease and Dementia) </w:t>
      </w:r>
      <w:r w:rsidR="00483F61">
        <w:t xml:space="preserve">to examine VH from a trans-diagnostic perspective </w:t>
      </w:r>
      <w:r w:rsidR="00B665A3">
        <w:t xml:space="preserve">focussing on these conditions </w:t>
      </w:r>
      <w:r w:rsidR="00483F61">
        <w:t xml:space="preserve">and </w:t>
      </w:r>
      <w:r w:rsidR="00B665A3">
        <w:t xml:space="preserve">to </w:t>
      </w:r>
      <w:r w:rsidR="00285862">
        <w:t>develop</w:t>
      </w:r>
      <w:r w:rsidR="00483F61">
        <w:t xml:space="preserve"> a unified framework for clinical management based on </w:t>
      </w:r>
      <w:r w:rsidR="00635A9B">
        <w:t xml:space="preserve">combined </w:t>
      </w:r>
      <w:r w:rsidR="00483F61">
        <w:t xml:space="preserve">current best practice and treatment evidence. </w:t>
      </w:r>
      <w:r w:rsidR="005244CD">
        <w:t xml:space="preserve">As part of this </w:t>
      </w:r>
      <w:r w:rsidR="00387306">
        <w:t>programme</w:t>
      </w:r>
      <w:r w:rsidR="005244CD">
        <w:t xml:space="preserve">, we </w:t>
      </w:r>
      <w:r w:rsidR="00506F5F">
        <w:t>undertook an expert</w:t>
      </w:r>
      <w:r w:rsidR="00387306">
        <w:t>-</w:t>
      </w:r>
      <w:r w:rsidR="00506F5F">
        <w:t>led review process of recent literature</w:t>
      </w:r>
      <w:r w:rsidR="00387306">
        <w:t xml:space="preserve"> and current practice</w:t>
      </w:r>
      <w:r w:rsidR="00506F5F">
        <w:t xml:space="preserve">, culminating in a </w:t>
      </w:r>
      <w:r w:rsidR="0062157E">
        <w:t>workshop held in April 2018 to formulate consensus guidelines</w:t>
      </w:r>
      <w:bookmarkStart w:id="2" w:name="_Toc426967842"/>
      <w:bookmarkStart w:id="3" w:name="_Toc445479630"/>
      <w:r w:rsidR="00513035">
        <w:t xml:space="preserve"> for the clinical management of VH</w:t>
      </w:r>
      <w:r w:rsidR="0062157E">
        <w:t>.</w:t>
      </w:r>
      <w:bookmarkEnd w:id="2"/>
      <w:bookmarkEnd w:id="3"/>
      <w:r w:rsidR="00DF70B7" w:rsidRPr="0062371B">
        <w:rPr>
          <w:b/>
        </w:rPr>
        <w:t xml:space="preserve"> </w:t>
      </w:r>
    </w:p>
    <w:p w14:paraId="1F718EB4" w14:textId="1833D198" w:rsidR="00F11481" w:rsidRPr="004926D7" w:rsidRDefault="00C24D50" w:rsidP="00D6700A">
      <w:pPr>
        <w:pStyle w:val="Heading2"/>
      </w:pPr>
      <w:r>
        <w:t xml:space="preserve">The </w:t>
      </w:r>
      <w:r w:rsidR="002A49BD">
        <w:t xml:space="preserve">underlying </w:t>
      </w:r>
      <w:r w:rsidR="006D7B1F">
        <w:t>mechanism of visual hallucinations</w:t>
      </w:r>
      <w:r w:rsidR="00226430">
        <w:t xml:space="preserve"> </w:t>
      </w:r>
      <w:r>
        <w:t xml:space="preserve"> </w:t>
      </w:r>
    </w:p>
    <w:p w14:paraId="31FA520D" w14:textId="70078CCF" w:rsidR="00226430" w:rsidRDefault="002A49BD" w:rsidP="00F11481">
      <w:pPr>
        <w:spacing w:line="360" w:lineRule="auto"/>
      </w:pPr>
      <w:r>
        <w:t xml:space="preserve">The workgroup highlighted two related </w:t>
      </w:r>
      <w:r w:rsidR="00506F5F">
        <w:t>b</w:t>
      </w:r>
      <w:r>
        <w:t xml:space="preserve">ut distinct aspects of </w:t>
      </w:r>
      <w:r w:rsidR="00DA6A43">
        <w:t>VH m</w:t>
      </w:r>
      <w:r>
        <w:t xml:space="preserve">echanism that might inform treatment. One </w:t>
      </w:r>
      <w:r w:rsidR="00994D40">
        <w:t xml:space="preserve">was what </w:t>
      </w:r>
      <w:r w:rsidR="009F0716">
        <w:t xml:space="preserve">brain changes </w:t>
      </w:r>
      <w:r w:rsidR="00DA6A43">
        <w:t xml:space="preserve">occur </w:t>
      </w:r>
      <w:r w:rsidR="009F0716">
        <w:t xml:space="preserve">at the time of </w:t>
      </w:r>
      <w:r w:rsidR="00EB237F">
        <w:t>VH</w:t>
      </w:r>
      <w:r w:rsidR="009F0716">
        <w:t xml:space="preserve"> (the hallucinating state)</w:t>
      </w:r>
      <w:r w:rsidR="00843422">
        <w:t xml:space="preserve">; the </w:t>
      </w:r>
      <w:r w:rsidR="00DA6A43">
        <w:t xml:space="preserve">other </w:t>
      </w:r>
      <w:r w:rsidR="004112F2">
        <w:t xml:space="preserve">being </w:t>
      </w:r>
      <w:r w:rsidR="00994D40">
        <w:t>what</w:t>
      </w:r>
      <w:r w:rsidR="00DA6A43">
        <w:t xml:space="preserve"> </w:t>
      </w:r>
      <w:r w:rsidR="009F0716">
        <w:t>brain change</w:t>
      </w:r>
      <w:r w:rsidR="00D51BA6">
        <w:t xml:space="preserve">s </w:t>
      </w:r>
      <w:r w:rsidR="00994D40">
        <w:t>are</w:t>
      </w:r>
      <w:r w:rsidR="009F0716">
        <w:t xml:space="preserve"> associated with </w:t>
      </w:r>
      <w:r w:rsidR="00EB237F">
        <w:t>a</w:t>
      </w:r>
      <w:r w:rsidR="009F0716">
        <w:t xml:space="preserve"> susceptibility to </w:t>
      </w:r>
      <w:r w:rsidR="00EB237F">
        <w:t xml:space="preserve">VH </w:t>
      </w:r>
      <w:r w:rsidR="009F0716">
        <w:t xml:space="preserve">(the hallucination trait). Studies of the hallucinating state </w:t>
      </w:r>
      <w:r w:rsidR="00EB237F">
        <w:t xml:space="preserve">ideally </w:t>
      </w:r>
      <w:r w:rsidR="009F0716">
        <w:t xml:space="preserve">require </w:t>
      </w:r>
      <w:r w:rsidR="00994D40">
        <w:t xml:space="preserve">the </w:t>
      </w:r>
      <w:r w:rsidR="00EB237F">
        <w:t>examination of</w:t>
      </w:r>
      <w:r w:rsidR="00177BF1">
        <w:t xml:space="preserve"> real-time brain changes coincident with </w:t>
      </w:r>
      <w:r w:rsidR="00EB237F">
        <w:t xml:space="preserve">VH. </w:t>
      </w:r>
      <w:r w:rsidR="00F44A7C">
        <w:t>T</w:t>
      </w:r>
      <w:r w:rsidR="007D2122">
        <w:t xml:space="preserve">ransient activation of </w:t>
      </w:r>
      <w:r w:rsidR="00AA6DF7">
        <w:t xml:space="preserve">the </w:t>
      </w:r>
      <w:r w:rsidR="006A7646">
        <w:t xml:space="preserve">visual association cortex </w:t>
      </w:r>
      <w:r w:rsidR="007D2122">
        <w:t xml:space="preserve">has been found in </w:t>
      </w:r>
      <w:r w:rsidR="008252CA">
        <w:t xml:space="preserve">Charles Bonnet syndrome </w:t>
      </w:r>
      <w:r w:rsidR="004B0A9D">
        <w:t xml:space="preserve">around the time of onset of VH </w:t>
      </w:r>
      <w:r w:rsidR="007101C6">
        <w:fldChar w:fldCharType="begin"/>
      </w:r>
      <w:r w:rsidR="00426D7D">
        <w:instrText xml:space="preserve"> ADDIN EN.CITE &lt;EndNote&gt;&lt;Cite&gt;&lt;Author&gt;ffytche&lt;/Author&gt;&lt;Year&gt;1998&lt;/Year&gt;&lt;RecNum&gt;1106&lt;/RecNum&gt;&lt;DisplayText&gt;[5]&lt;/DisplayText&gt;&lt;record&gt;&lt;rec-number&gt;1106&lt;/rec-number&gt;&lt;foreign-keys&gt;&lt;key app="EN" db-id="xt9se5xsczv20herpeupp9dhppxp55wpswde" timestamp="0"&gt;1106&lt;/key&gt;&lt;/foreign-keys&gt;&lt;ref-type name="Journal Article"&gt;17&lt;/ref-type&gt;&lt;contributors&gt;&lt;authors&gt;&lt;author&gt;ffytche, D.H.&lt;/author&gt;&lt;author&gt;Howard, R.J.&lt;/author&gt;&lt;author&gt;Brammer, M.J.&lt;/author&gt;&lt;author&gt;David, A.&lt;/author&gt;&lt;author&gt;Woodruff, P.&lt;/author&gt;&lt;author&gt;Williams, S.&lt;/author&gt;&lt;/authors&gt;&lt;/contributors&gt;&lt;titles&gt;&lt;title&gt;The anatomy of conscious vision: an fMRI study of visual hallucinations&lt;/title&gt;&lt;secondary-title&gt;Nature Neuroscience&lt;/secondary-title&gt;&lt;/titles&gt;&lt;periodical&gt;&lt;full-title&gt;Nature Neuroscience&lt;/full-title&gt;&lt;abbr-1&gt;Nature Neurosci.&lt;/abbr-1&gt;&lt;abbr-2&gt;Nature Neurosci&lt;/abbr-2&gt;&lt;/periodical&gt;&lt;pages&gt;738-742&lt;/pages&gt;&lt;volume&gt;1&lt;/volume&gt;&lt;number&gt;8&lt;/number&gt;&lt;dates&gt;&lt;year&gt;1998&lt;/year&gt;&lt;/dates&gt;&lt;urls&gt;&lt;/urls&gt;&lt;/record&gt;&lt;/Cite&gt;&lt;/EndNote&gt;</w:instrText>
      </w:r>
      <w:r w:rsidR="007101C6">
        <w:fldChar w:fldCharType="separate"/>
      </w:r>
      <w:r w:rsidR="00426D7D">
        <w:rPr>
          <w:noProof/>
        </w:rPr>
        <w:t>[5]</w:t>
      </w:r>
      <w:r w:rsidR="007101C6">
        <w:fldChar w:fldCharType="end"/>
      </w:r>
      <w:r w:rsidR="00EB237F">
        <w:t>,</w:t>
      </w:r>
      <w:r w:rsidR="007D2122">
        <w:t xml:space="preserve"> while more widespread changes have been found in </w:t>
      </w:r>
      <w:r w:rsidR="006A7646">
        <w:t xml:space="preserve">PD </w:t>
      </w:r>
      <w:r w:rsidR="007D2122">
        <w:t xml:space="preserve">with de-activation of </w:t>
      </w:r>
      <w:r w:rsidR="00AA6DF7">
        <w:t xml:space="preserve">the </w:t>
      </w:r>
      <w:r w:rsidR="007D2122">
        <w:t xml:space="preserve">visual association cortex and activation of </w:t>
      </w:r>
      <w:r w:rsidR="00AA6DF7">
        <w:t xml:space="preserve">the </w:t>
      </w:r>
      <w:r w:rsidR="00F56E4D">
        <w:t xml:space="preserve">frontal </w:t>
      </w:r>
      <w:r w:rsidR="007D2122">
        <w:t>cortex</w:t>
      </w:r>
      <w:r w:rsidR="00F56E4D">
        <w:t xml:space="preserve"> </w:t>
      </w:r>
      <w:r w:rsidR="007101C6">
        <w:fldChar w:fldCharType="begin"/>
      </w:r>
      <w:r w:rsidR="00426D7D">
        <w:instrText xml:space="preserve"> ADDIN EN.CITE &lt;EndNote&gt;&lt;Cite&gt;&lt;Author&gt;Stebbins&lt;/Author&gt;&lt;Year&gt;2004&lt;/Year&gt;&lt;RecNum&gt;1615&lt;/RecNum&gt;&lt;DisplayText&gt;[6]&lt;/DisplayText&gt;&lt;record&gt;&lt;rec-number&gt;1615&lt;/rec-number&gt;&lt;foreign-keys&gt;&lt;key app="EN" db-id="xt9se5xsczv20herpeupp9dhppxp55wpswde" timestamp="0"&gt;1615&lt;/key&gt;&lt;/foreign-keys&gt;&lt;ref-type name="Journal Article"&gt;17&lt;/ref-type&gt;&lt;contributors&gt;&lt;authors&gt;&lt;author&gt;Stebbins, G. T.&lt;/author&gt;&lt;author&gt;Goetz, C. G.&lt;/author&gt;&lt;author&gt;Carrillo, M. C.&lt;/author&gt;&lt;author&gt;Bangen, K. J.&lt;/author&gt;&lt;author&gt;Turner, D. A.&lt;/author&gt;&lt;author&gt;Glover, G. H.&lt;/author&gt;&lt;author&gt;Gabrieli, J. D.&lt;/author&gt;&lt;/authors&gt;&lt;/contributors&gt;&lt;auth-address&gt;Department of Neurological Sciences, Rush University Medical Center, 1725 West Harrison Street, Suite 309, Chicago, IL 60612, USA. gstebbin@rush.edu&lt;/auth-address&gt;&lt;titles&gt;&lt;title&gt;Altered cortical visual processing in PD with hallucinations: an fMRI study&lt;/title&gt;&lt;secondary-title&gt;Neurology&lt;/secondary-title&gt;&lt;/titles&gt;&lt;periodical&gt;&lt;full-title&gt;Neurology&lt;/full-title&gt;&lt;abbr-1&gt;Neurology&lt;/abbr-1&gt;&lt;abbr-2&gt;Neurology&lt;/abbr-2&gt;&lt;/periodical&gt;&lt;pages&gt;1409-16&lt;/pages&gt;&lt;volume&gt;63&lt;/volume&gt;&lt;number&gt;8&lt;/number&gt;&lt;dates&gt;&lt;year&gt;2004&lt;/year&gt;&lt;pub-dates&gt;&lt;date&gt;Oct 26&lt;/date&gt;&lt;/pub-dates&gt;&lt;/dates&gt;&lt;accession-num&gt;15505157&lt;/accession-num&gt;&lt;urls&gt;&lt;related-urls&gt;&lt;url&gt;http://www.ncbi.nlm.nih.gov/entrez/query.fcgi?cmd=Retrieve&amp;amp;db=PubMed&amp;amp;dopt=Citation&amp;amp;list_uids=15505157&lt;/url&gt;&lt;/related-urls&gt;&lt;/urls&gt;&lt;/record&gt;&lt;/Cite&gt;&lt;/EndNote&gt;</w:instrText>
      </w:r>
      <w:r w:rsidR="007101C6">
        <w:fldChar w:fldCharType="separate"/>
      </w:r>
      <w:r w:rsidR="00426D7D">
        <w:rPr>
          <w:noProof/>
        </w:rPr>
        <w:t>[6]</w:t>
      </w:r>
      <w:r w:rsidR="007101C6">
        <w:fldChar w:fldCharType="end"/>
      </w:r>
      <w:r w:rsidR="005F570D">
        <w:t>. D</w:t>
      </w:r>
      <w:r w:rsidR="00F56E4D">
        <w:t>ifferences in methodology make it difficult</w:t>
      </w:r>
      <w:r w:rsidR="005F570D">
        <w:t xml:space="preserve"> to conclude whe</w:t>
      </w:r>
      <w:r w:rsidR="007D2122">
        <w:t xml:space="preserve">ther this </w:t>
      </w:r>
      <w:r w:rsidR="005F570D">
        <w:t>reflect</w:t>
      </w:r>
      <w:r w:rsidR="007D2122">
        <w:t xml:space="preserve">s a </w:t>
      </w:r>
      <w:r w:rsidR="005F570D">
        <w:t xml:space="preserve">difference in the mechanism </w:t>
      </w:r>
      <w:r w:rsidR="004B0A9D">
        <w:t xml:space="preserve">underlying the VH state in </w:t>
      </w:r>
      <w:r w:rsidR="00F44A7C">
        <w:t>the</w:t>
      </w:r>
      <w:r w:rsidR="00EB237F">
        <w:t>se disorders</w:t>
      </w:r>
      <w:r w:rsidR="00F56E4D">
        <w:t xml:space="preserve">. </w:t>
      </w:r>
    </w:p>
    <w:p w14:paraId="673C632B" w14:textId="714076B8" w:rsidR="005841A0" w:rsidRDefault="00EB237F" w:rsidP="00F11481">
      <w:pPr>
        <w:spacing w:line="360" w:lineRule="auto"/>
      </w:pPr>
      <w:r>
        <w:t>However, most attention</w:t>
      </w:r>
      <w:r w:rsidR="007644FA">
        <w:t xml:space="preserve"> </w:t>
      </w:r>
      <w:r w:rsidR="00E02A29">
        <w:t xml:space="preserve">has </w:t>
      </w:r>
      <w:r w:rsidR="007644FA">
        <w:t xml:space="preserve">been on brain changes associated with </w:t>
      </w:r>
      <w:r w:rsidR="00F56E4D">
        <w:t>susceptibility</w:t>
      </w:r>
      <w:r>
        <w:t xml:space="preserve"> to VH</w:t>
      </w:r>
      <w:r w:rsidR="00D51BA6">
        <w:t>.</w:t>
      </w:r>
      <w:r w:rsidR="00F93901">
        <w:t xml:space="preserve"> </w:t>
      </w:r>
      <w:r>
        <w:t>There are 3 mechanistic models</w:t>
      </w:r>
      <w:r w:rsidR="00F11481" w:rsidRPr="00F00A6F">
        <w:t>: i) disturbed balances between top-down and bottom-up aspects of visual perception, ii) chronic deafferentation causing hyperexcitability</w:t>
      </w:r>
      <w:r w:rsidR="005841A0">
        <w:t xml:space="preserve"> to the cortical structures involved in vision</w:t>
      </w:r>
      <w:r w:rsidR="00F11481" w:rsidRPr="00F00A6F">
        <w:t>, and iii) misattribution of internal imagery.</w:t>
      </w:r>
    </w:p>
    <w:p w14:paraId="1C58F0D7" w14:textId="5092BB63" w:rsidR="00F11481" w:rsidRDefault="00301C2E" w:rsidP="00F11481">
      <w:pPr>
        <w:spacing w:line="360" w:lineRule="auto"/>
      </w:pPr>
      <w:r>
        <w:t xml:space="preserve">The first </w:t>
      </w:r>
      <w:r w:rsidR="007860AE">
        <w:t>mechanism</w:t>
      </w:r>
      <w:r>
        <w:t xml:space="preserve">, </w:t>
      </w:r>
      <w:r w:rsidR="007644FA">
        <w:t xml:space="preserve">the </w:t>
      </w:r>
      <w:r w:rsidR="00F11481" w:rsidRPr="00F00A6F">
        <w:t xml:space="preserve">Perception </w:t>
      </w:r>
      <w:r w:rsidR="00F11481">
        <w:t xml:space="preserve">Attentional Dysfunction </w:t>
      </w:r>
      <w:r w:rsidR="001D6E9F">
        <w:t xml:space="preserve">(PAD) </w:t>
      </w:r>
      <w:r w:rsidR="00F11481">
        <w:t>model</w:t>
      </w:r>
      <w:r>
        <w:t xml:space="preserve"> or related variants </w:t>
      </w:r>
      <w:r w:rsidR="00C84CCF">
        <w:fldChar w:fldCharType="begin">
          <w:fldData xml:space="preserve">PEVuZE5vdGU+PENpdGU+PEF1dGhvcj5Db2xsZXJ0b248L0F1dGhvcj48WWVhcj4yMDA1PC9ZZWFy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</w:fldData>
        </w:fldChar>
      </w:r>
      <w:r w:rsidR="00426D7D">
        <w:instrText xml:space="preserve"> ADDIN EN.CITE </w:instrText>
      </w:r>
      <w:r w:rsidR="00426D7D">
        <w:fldChar w:fldCharType="begin">
          <w:fldData xml:space="preserve">PEVuZE5vdGU+PENpdGU+PEF1dGhvcj5Db2xsZXJ0b248L0F1dGhvcj48WWVhcj4yMDA1PC9ZZWFy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</w:fldData>
        </w:fldChar>
      </w:r>
      <w:r w:rsidR="00426D7D">
        <w:instrText xml:space="preserve"> ADDIN EN.CITE.DATA </w:instrText>
      </w:r>
      <w:r w:rsidR="00426D7D">
        <w:fldChar w:fldCharType="end"/>
      </w:r>
      <w:r w:rsidR="00C84CCF">
        <w:fldChar w:fldCharType="separate"/>
      </w:r>
      <w:r w:rsidR="00426D7D">
        <w:rPr>
          <w:noProof/>
        </w:rPr>
        <w:t>[7-9]</w:t>
      </w:r>
      <w:r w:rsidR="00C84CCF">
        <w:fldChar w:fldCharType="end"/>
      </w:r>
      <w:r w:rsidR="00F11481">
        <w:t xml:space="preserve">, </w:t>
      </w:r>
      <w:r w:rsidR="007D2122">
        <w:t xml:space="preserve">highlights </w:t>
      </w:r>
      <w:r w:rsidR="00F11481" w:rsidRPr="00F00A6F">
        <w:t xml:space="preserve">combined impairment in distributed perceptual and attentional networks leading to disturbed balances between top-down and bottom-up processes (or priors and </w:t>
      </w:r>
      <w:r w:rsidR="00F47CDC">
        <w:t xml:space="preserve">sensory </w:t>
      </w:r>
      <w:r w:rsidR="00F11481" w:rsidRPr="00F00A6F">
        <w:t xml:space="preserve">evidence). </w:t>
      </w:r>
      <w:r w:rsidR="00EB237F">
        <w:t>This</w:t>
      </w:r>
      <w:r w:rsidR="00F11481" w:rsidRPr="00F00A6F">
        <w:t xml:space="preserve"> has </w:t>
      </w:r>
      <w:r w:rsidR="00F11481">
        <w:t xml:space="preserve">especially </w:t>
      </w:r>
      <w:r w:rsidR="00F11481" w:rsidRPr="00F00A6F">
        <w:t xml:space="preserve">been implicated in </w:t>
      </w:r>
      <w:r w:rsidR="00F11481">
        <w:t xml:space="preserve">the aetiology of hallucinations in </w:t>
      </w:r>
      <w:r w:rsidR="00F11481" w:rsidRPr="00F00A6F">
        <w:t xml:space="preserve">dementia </w:t>
      </w:r>
      <w:r w:rsidR="007860AE">
        <w:t xml:space="preserve">or PD </w:t>
      </w:r>
      <w:r w:rsidR="00F11481" w:rsidRPr="00F00A6F">
        <w:t>and proposes that</w:t>
      </w:r>
      <w:r w:rsidR="006E3BA6">
        <w:t>,</w:t>
      </w:r>
      <w:r w:rsidR="00F11481" w:rsidRPr="00F00A6F">
        <w:t xml:space="preserve"> in combination with poor visual perception, continuo</w:t>
      </w:r>
      <w:r w:rsidR="001D6E9F">
        <w:t>us perceptual activity is under-</w:t>
      </w:r>
      <w:r w:rsidR="00F11481" w:rsidRPr="00F00A6F">
        <w:t>constrained by impaired attentional focus, and that the hallucinatory element of a scene is not disconfirmed by discrepant visual input</w:t>
      </w:r>
      <w:r w:rsidR="00843422">
        <w:t xml:space="preserve">. In contrast, the second, </w:t>
      </w:r>
      <w:r w:rsidR="00F11481" w:rsidRPr="00F00A6F">
        <w:t>deafferentation-hyperexcitability</w:t>
      </w:r>
      <w:r w:rsidR="00843422">
        <w:t>,</w:t>
      </w:r>
      <w:r w:rsidR="00F11481" w:rsidRPr="00F00A6F">
        <w:t xml:space="preserve"> </w:t>
      </w:r>
      <w:r w:rsidR="00F11481">
        <w:t>m</w:t>
      </w:r>
      <w:r w:rsidR="00F11481" w:rsidRPr="00F00A6F">
        <w:t>odel</w:t>
      </w:r>
      <w:r w:rsidR="004C2E1F">
        <w:t xml:space="preserve"> </w:t>
      </w:r>
      <w:r w:rsidR="00EB237F">
        <w:t xml:space="preserve">is believed to underlie </w:t>
      </w:r>
      <w:r w:rsidR="008252CA">
        <w:t>Charles Bonnet syndrome</w:t>
      </w:r>
      <w:r w:rsidR="00EB237F">
        <w:t>, and proposes</w:t>
      </w:r>
      <w:r w:rsidR="00F11481" w:rsidRPr="00F00A6F">
        <w:t xml:space="preserve"> hyperexcitability </w:t>
      </w:r>
      <w:r w:rsidR="00EB237F">
        <w:t>secondary to</w:t>
      </w:r>
      <w:r w:rsidR="00F11481" w:rsidRPr="00F00A6F">
        <w:t xml:space="preserve"> chronic functional </w:t>
      </w:r>
      <w:r w:rsidR="001F3F12">
        <w:t xml:space="preserve">visual </w:t>
      </w:r>
      <w:r w:rsidR="00F11481" w:rsidRPr="00F00A6F">
        <w:t>deafferentation</w:t>
      </w:r>
      <w:r>
        <w:t>, resulting</w:t>
      </w:r>
      <w:r w:rsidR="001D6E9F">
        <w:t xml:space="preserve"> in</w:t>
      </w:r>
      <w:r w:rsidR="00F11481" w:rsidRPr="00F00A6F">
        <w:t xml:space="preserve"> increased spontaneous activity within </w:t>
      </w:r>
      <w:r w:rsidR="005841A0">
        <w:t xml:space="preserve">the </w:t>
      </w:r>
      <w:r w:rsidR="00F11481" w:rsidRPr="00F00A6F">
        <w:t xml:space="preserve">higher visual </w:t>
      </w:r>
      <w:r w:rsidR="005841A0">
        <w:t>cortical areas</w:t>
      </w:r>
      <w:r w:rsidR="005841A0" w:rsidRPr="00F00A6F">
        <w:t xml:space="preserve"> </w:t>
      </w:r>
      <w:r w:rsidR="004C2E1F">
        <w:t>leading to</w:t>
      </w:r>
      <w:r w:rsidR="00F11481" w:rsidRPr="00F00A6F">
        <w:t xml:space="preserve"> </w:t>
      </w:r>
      <w:r>
        <w:t>VH</w:t>
      </w:r>
      <w:r w:rsidR="00BB200E">
        <w:t xml:space="preserve"> </w:t>
      </w:r>
      <w:r w:rsidR="00BB200E">
        <w:fldChar w:fldCharType="begin"/>
      </w:r>
      <w:r w:rsidR="00426D7D">
        <w:instrText xml:space="preserve"> ADDIN EN.CITE &lt;EndNote&gt;&lt;Cite&gt;&lt;Author&gt;Burke&lt;/Author&gt;&lt;Year&gt;2002&lt;/Year&gt;&lt;RecNum&gt;1364&lt;/RecNum&gt;&lt;DisplayText&gt;[10]&lt;/DisplayText&gt;&lt;record&gt;&lt;rec-number&gt;1364&lt;/rec-number&gt;&lt;foreign-keys&gt;&lt;key app="EN" db-id="xt9se5xsczv20herpeupp9dhppxp55wpswde" timestamp="0"&gt;1364&lt;/key&gt;&lt;/foreign-keys&gt;&lt;ref-type name="Journal Article"&gt;17&lt;/ref-type&gt;&lt;contributors&gt;&lt;authors&gt;&lt;author&gt;Burke, W.&lt;/author&gt;&lt;/authors&gt;&lt;/contributors&gt;&lt;titles&gt;&lt;title&gt;The neural basis of Charles Bonnet hallucinations: a hypothesis&lt;/title&gt;&lt;secondary-title&gt;Journal of Neurology, Neurosurgery and Psychiatry (London)&lt;/secondary-title&gt;&lt;/titles&gt;&lt;periodical&gt;&lt;full-title&gt;Journal of Neurology, Neurosurgery and Psychiatry (London)&lt;/full-title&gt;&lt;abbr-1&gt;J. Neurol. Neurosurg. Psychiatry&lt;/abbr-1&gt;&lt;abbr-2&gt;J Neurol Neurosurg Psychiatry&lt;/abbr-2&gt;&lt;/periodical&gt;&lt;pages&gt;535-541&lt;/pages&gt;&lt;volume&gt;73&lt;/volume&gt;&lt;dates&gt;&lt;year&gt;2002&lt;/year&gt;&lt;/dates&gt;&lt;urls&gt;&lt;/urls&gt;&lt;/record&gt;&lt;/Cite&gt;&lt;/EndNote&gt;</w:instrText>
      </w:r>
      <w:r w:rsidR="00BB200E">
        <w:fldChar w:fldCharType="separate"/>
      </w:r>
      <w:r w:rsidR="00426D7D">
        <w:rPr>
          <w:noProof/>
        </w:rPr>
        <w:t>[10]</w:t>
      </w:r>
      <w:r w:rsidR="00BB200E">
        <w:fldChar w:fldCharType="end"/>
      </w:r>
      <w:r w:rsidR="00F11481" w:rsidRPr="00F00A6F">
        <w:t>. The third model</w:t>
      </w:r>
      <w:r w:rsidR="00F11481">
        <w:t>,</w:t>
      </w:r>
      <w:r w:rsidR="00F11481" w:rsidRPr="00F00A6F">
        <w:t xml:space="preserve"> </w:t>
      </w:r>
      <w:r w:rsidR="004C2E1F">
        <w:t xml:space="preserve">derived from </w:t>
      </w:r>
      <w:r w:rsidR="00F11481" w:rsidRPr="00F00A6F">
        <w:t>psychotic disorders</w:t>
      </w:r>
      <w:r w:rsidR="00F11481">
        <w:t>,</w:t>
      </w:r>
      <w:r w:rsidR="00F11481" w:rsidRPr="00F00A6F">
        <w:t xml:space="preserve"> </w:t>
      </w:r>
      <w:r w:rsidR="004B0A9D">
        <w:t xml:space="preserve">is similar to PAD in its </w:t>
      </w:r>
      <w:r w:rsidR="00F11481" w:rsidRPr="00F00A6F">
        <w:t>emphasi</w:t>
      </w:r>
      <w:r w:rsidR="006E3BA6">
        <w:t>s on</w:t>
      </w:r>
      <w:r w:rsidR="004B0A9D">
        <w:t xml:space="preserve"> </w:t>
      </w:r>
      <w:r w:rsidR="00F11481" w:rsidRPr="00F00A6F">
        <w:t>unbalanced generative perception</w:t>
      </w:r>
      <w:r w:rsidR="00F11481" w:rsidRPr="00F00A6F">
        <w:rPr>
          <w:vertAlign w:val="superscript"/>
        </w:rPr>
        <w:t xml:space="preserve"> </w:t>
      </w:r>
      <w:r w:rsidR="00F11481" w:rsidRPr="00F00A6F">
        <w:t xml:space="preserve">but proposes that </w:t>
      </w:r>
      <w:r w:rsidR="004C2E1F">
        <w:t>hallucinations</w:t>
      </w:r>
      <w:r w:rsidR="004B0A9D">
        <w:t>,</w:t>
      </w:r>
      <w:r w:rsidR="004C2E1F">
        <w:t xml:space="preserve"> whatever their modality</w:t>
      </w:r>
      <w:r w:rsidR="004B0A9D">
        <w:t>,</w:t>
      </w:r>
      <w:r w:rsidR="004C2E1F">
        <w:t xml:space="preserve"> </w:t>
      </w:r>
      <w:r w:rsidR="00F11481" w:rsidRPr="00F00A6F">
        <w:t xml:space="preserve">result from a failure to correctly attribute internal events as internal due to failures in </w:t>
      </w:r>
      <w:r w:rsidR="00F02102">
        <w:t>source</w:t>
      </w:r>
      <w:r w:rsidR="00F11481" w:rsidRPr="00F00A6F">
        <w:t xml:space="preserve"> monitoring</w:t>
      </w:r>
      <w:r w:rsidR="00173CEE">
        <w:t xml:space="preserve"> </w:t>
      </w:r>
      <w:r w:rsidR="00173CEE">
        <w:fldChar w:fldCharType="begin"/>
      </w:r>
      <w:r w:rsidR="00426D7D">
        <w:instrText xml:space="preserve"> ADDIN EN.CITE &lt;EndNote&gt;&lt;Cite&gt;&lt;Author&gt;Allen&lt;/Author&gt;&lt;Year&gt;2008&lt;/Year&gt;&lt;RecNum&gt;1886&lt;/RecNum&gt;&lt;DisplayText&gt;[11]&lt;/DisplayText&gt;&lt;record&gt;&lt;rec-number&gt;1886&lt;/rec-number&gt;&lt;foreign-keys&gt;&lt;key app="EN" db-id="xt9se5xsczv20herpeupp9dhppxp55wpswde" timestamp="0"&gt;1886&lt;/key&gt;&lt;/foreign-keys&gt;&lt;ref-type name="Journal Article"&gt;17&lt;/ref-type&gt;&lt;contributors&gt;&lt;authors&gt;&lt;author&gt;Allen, P.&lt;/author&gt;&lt;author&gt;Laroi, F.&lt;/author&gt;&lt;author&gt;McGuire, P. K.&lt;/author&gt;&lt;author&gt;Aleman, A.&lt;/author&gt;&lt;/authors&gt;&lt;/contributors&gt;&lt;auth-address&gt;Kings College London, Department of Psychological Medicine and Psychiatry, Institute of Psychiatry, London, UK. p.allen@iop.kcl.ac.uk&lt;/auth-address&gt;&lt;titles&gt;&lt;title&gt;The hallucinating brain: a review of structural and functional neuroimaging studies of hallucinations&lt;/title&gt;&lt;secondary-title&gt;Neurosci Biobehav Rev&lt;/secondary-title&gt;&lt;/titles&gt;&lt;periodical&gt;&lt;full-title&gt;Neuroscience and Biobehavioral Reviews&lt;/full-title&gt;&lt;abbr-1&gt;Neurosci. Biobehav. Rev.&lt;/abbr-1&gt;&lt;abbr-2&gt;Neurosci Biobehav Rev&lt;/abbr-2&gt;&lt;/periodical&gt;&lt;pages&gt;175-91&lt;/pages&gt;&lt;volume&gt;32&lt;/volume&gt;&lt;number&gt;1&lt;/number&gt;&lt;keywords&gt;&lt;keyword&gt;Brain/pathology/*physiopathology&lt;/keyword&gt;&lt;keyword&gt;*Brain Mapping&lt;/keyword&gt;&lt;keyword&gt;*Functional Laterality&lt;/keyword&gt;&lt;keyword&gt;Hallucinations/pathology/*physiopathology&lt;/keyword&gt;&lt;keyword&gt;Humans&lt;/keyword&gt;&lt;keyword&gt;Magnetic Resonance Imaging&lt;/keyword&gt;&lt;keyword&gt;Positron-Emission Tomography&lt;/keyword&gt;&lt;/keywords&gt;&lt;dates&gt;&lt;year&gt;2008&lt;/year&gt;&lt;/dates&gt;&lt;accession-num&gt;17884165&lt;/accession-num&gt;&lt;urls&gt;&lt;related-urls&gt;&lt;url&gt;http://www.ncbi.nlm.nih.gov/entrez/query.fcgi?cmd=Retrieve&amp;amp;db=PubMed&amp;amp;dopt=Citation&amp;amp;list_uids=17884165 &lt;/url&gt;&lt;/related-urls&gt;&lt;/urls&gt;&lt;/record&gt;&lt;/Cite&gt;&lt;/EndNote&gt;</w:instrText>
      </w:r>
      <w:r w:rsidR="00173CEE">
        <w:fldChar w:fldCharType="separate"/>
      </w:r>
      <w:r w:rsidR="00426D7D">
        <w:rPr>
          <w:noProof/>
        </w:rPr>
        <w:t>[11]</w:t>
      </w:r>
      <w:r w:rsidR="00173CEE">
        <w:fldChar w:fldCharType="end"/>
      </w:r>
      <w:r w:rsidR="00F11481" w:rsidRPr="00F00A6F">
        <w:t>.</w:t>
      </w:r>
    </w:p>
    <w:p w14:paraId="64709038" w14:textId="384C3E8A" w:rsidR="005874E4" w:rsidRPr="00595061" w:rsidRDefault="004B0A9D" w:rsidP="00A75849">
      <w:pPr>
        <w:spacing w:line="360" w:lineRule="auto"/>
      </w:pPr>
      <w:r>
        <w:t xml:space="preserve">Each </w:t>
      </w:r>
      <w:r w:rsidR="00EB237F">
        <w:t xml:space="preserve">model </w:t>
      </w:r>
      <w:r w:rsidR="00301C2E">
        <w:t xml:space="preserve">is </w:t>
      </w:r>
      <w:r>
        <w:t xml:space="preserve">supported by </w:t>
      </w:r>
      <w:r w:rsidR="00EB237F">
        <w:t xml:space="preserve">a range of </w:t>
      </w:r>
      <w:r>
        <w:t xml:space="preserve">evidence </w:t>
      </w:r>
      <w:r w:rsidR="00301C2E">
        <w:t xml:space="preserve">including: cognitive / </w:t>
      </w:r>
      <w:r w:rsidR="00205C44">
        <w:t>higher visual function deficits</w:t>
      </w:r>
      <w:r w:rsidR="0092762D">
        <w:t>;</w:t>
      </w:r>
      <w:r w:rsidR="00301C2E">
        <w:t xml:space="preserve"> </w:t>
      </w:r>
      <w:r w:rsidR="00205C44">
        <w:t>functional imaging</w:t>
      </w:r>
      <w:r w:rsidR="00301C2E">
        <w:t xml:space="preserve"> of task-related activity</w:t>
      </w:r>
      <w:r w:rsidR="0092762D">
        <w:t>;</w:t>
      </w:r>
      <w:r w:rsidR="00C357EE">
        <w:t xml:space="preserve"> resting state metabolism or blood flow</w:t>
      </w:r>
      <w:r w:rsidR="0092762D">
        <w:t>;</w:t>
      </w:r>
      <w:r w:rsidR="00301C2E">
        <w:t xml:space="preserve"> cortical / </w:t>
      </w:r>
      <w:r w:rsidR="00C357EE">
        <w:t xml:space="preserve">white matter </w:t>
      </w:r>
      <w:r w:rsidR="00301C2E">
        <w:t>changes</w:t>
      </w:r>
      <w:r w:rsidR="0092762D">
        <w:t xml:space="preserve">; </w:t>
      </w:r>
      <w:r w:rsidR="00EB237F">
        <w:t xml:space="preserve">and </w:t>
      </w:r>
      <w:r w:rsidR="00301C2E">
        <w:t>altered structural and functional connectivity</w:t>
      </w:r>
      <w:r w:rsidR="0092762D">
        <w:t xml:space="preserve"> and post-mortem neuropathology</w:t>
      </w:r>
      <w:r w:rsidR="00C357EE" w:rsidRPr="00595061">
        <w:t xml:space="preserve">. </w:t>
      </w:r>
      <w:r w:rsidR="00AC36E0" w:rsidRPr="00595061">
        <w:t xml:space="preserve"> The functional and structural changes differ between studies</w:t>
      </w:r>
      <w:r w:rsidR="009B72FD" w:rsidRPr="00595061">
        <w:t xml:space="preserve"> of VH, </w:t>
      </w:r>
      <w:r w:rsidR="00AC36E0" w:rsidRPr="00595061">
        <w:t>both within a given con</w:t>
      </w:r>
      <w:r w:rsidR="009B72FD" w:rsidRPr="00595061">
        <w:t>dition and across conditions</w:t>
      </w:r>
      <w:r w:rsidR="00AF208F" w:rsidRPr="00595061">
        <w:t xml:space="preserve">, but </w:t>
      </w:r>
      <w:r w:rsidR="009B72FD" w:rsidRPr="00595061">
        <w:t>may all form part of a distributed network</w:t>
      </w:r>
      <w:r w:rsidR="00F21B82" w:rsidRPr="00595061">
        <w:t xml:space="preserve"> </w:t>
      </w:r>
      <w:r w:rsidR="00F21B82" w:rsidRPr="00595061">
        <w:fldChar w:fldCharType="begin">
          <w:fldData xml:space="preserve">PEVuZE5vdGU+PENpdGU+PEF1dGhvcj5DYXJ0ZXI8L0F1dGhvcj48WWVhcj4yMDE1PC9ZZWFyPjxS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==
</w:fldData>
        </w:fldChar>
      </w:r>
      <w:r w:rsidR="00F21B82" w:rsidRPr="00595061">
        <w:instrText xml:space="preserve"> ADDIN EN.CITE </w:instrText>
      </w:r>
      <w:r w:rsidR="00F21B82" w:rsidRPr="00595061">
        <w:fldChar w:fldCharType="begin">
          <w:fldData xml:space="preserve">PEVuZE5vdGU+PENpdGU+PEF1dGhvcj5DYXJ0ZXI8L0F1dGhvcj48WWVhcj4yMDE1PC9ZZWFyPjxS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==
</w:fldData>
        </w:fldChar>
      </w:r>
      <w:r w:rsidR="00F21B82" w:rsidRPr="00595061">
        <w:instrText xml:space="preserve"> ADDIN EN.CITE.DATA </w:instrText>
      </w:r>
      <w:r w:rsidR="00F21B82" w:rsidRPr="00595061">
        <w:fldChar w:fldCharType="end"/>
      </w:r>
      <w:r w:rsidR="00F21B82" w:rsidRPr="00595061">
        <w:fldChar w:fldCharType="separate"/>
      </w:r>
      <w:r w:rsidR="00F21B82" w:rsidRPr="00595061">
        <w:rPr>
          <w:noProof/>
        </w:rPr>
        <w:t>[12, 13]</w:t>
      </w:r>
      <w:r w:rsidR="00F21B82" w:rsidRPr="00595061">
        <w:fldChar w:fldCharType="end"/>
      </w:r>
      <w:r w:rsidR="009B72FD" w:rsidRPr="00595061">
        <w:t xml:space="preserve">. Pathology involving any part of </w:t>
      </w:r>
      <w:r w:rsidR="00AF208F" w:rsidRPr="00595061">
        <w:t xml:space="preserve">the </w:t>
      </w:r>
      <w:r w:rsidR="009B72FD" w:rsidRPr="00595061">
        <w:t xml:space="preserve">network </w:t>
      </w:r>
      <w:r w:rsidR="00AF208F" w:rsidRPr="00595061">
        <w:t xml:space="preserve">may result in </w:t>
      </w:r>
      <w:r w:rsidR="00864010" w:rsidRPr="00595061">
        <w:t xml:space="preserve">dysfunction </w:t>
      </w:r>
      <w:r w:rsidR="00AF208F" w:rsidRPr="00595061">
        <w:t xml:space="preserve">that </w:t>
      </w:r>
      <w:r w:rsidR="00864010" w:rsidRPr="00595061">
        <w:t>lead</w:t>
      </w:r>
      <w:r w:rsidR="00AF208F" w:rsidRPr="00595061">
        <w:t xml:space="preserve">s </w:t>
      </w:r>
      <w:r w:rsidR="00864010" w:rsidRPr="00595061">
        <w:t xml:space="preserve">to </w:t>
      </w:r>
      <w:r w:rsidR="009B72FD" w:rsidRPr="00595061">
        <w:t>VH</w:t>
      </w:r>
      <w:r w:rsidR="00AF208F" w:rsidRPr="00595061">
        <w:t xml:space="preserve">, </w:t>
      </w:r>
      <w:r w:rsidR="009B72FD" w:rsidRPr="00595061">
        <w:t xml:space="preserve">as shown for </w:t>
      </w:r>
      <w:r w:rsidR="003512B5" w:rsidRPr="00595061">
        <w:t>anatomically distinct lesion</w:t>
      </w:r>
      <w:r w:rsidR="00864010" w:rsidRPr="00595061">
        <w:t xml:space="preserve"> sites</w:t>
      </w:r>
      <w:r w:rsidR="003512B5" w:rsidRPr="00595061">
        <w:t xml:space="preserve"> </w:t>
      </w:r>
      <w:r w:rsidR="00AF208F" w:rsidRPr="00595061">
        <w:t xml:space="preserve">causing </w:t>
      </w:r>
      <w:r w:rsidR="003512B5" w:rsidRPr="00595061">
        <w:t>peduncular halluc</w:t>
      </w:r>
      <w:r w:rsidR="00F21B82" w:rsidRPr="00595061">
        <w:t>in</w:t>
      </w:r>
      <w:r w:rsidR="003512B5" w:rsidRPr="00595061">
        <w:t>ations</w:t>
      </w:r>
      <w:r w:rsidR="00F21B82" w:rsidRPr="00595061">
        <w:t xml:space="preserve"> </w:t>
      </w:r>
      <w:r w:rsidR="00F21B82" w:rsidRPr="00595061">
        <w:fldChar w:fldCharType="begin">
          <w:fldData xml:space="preserve">PEVuZE5vdGU+PENpdGU+PEF1dGhvcj5Cb2VzPC9BdXRob3I+PFllYXI+MjAxNTwvWWVhcj48UmVj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==
</w:fldData>
        </w:fldChar>
      </w:r>
      <w:r w:rsidR="00F21B82" w:rsidRPr="00595061">
        <w:instrText xml:space="preserve"> ADDIN EN.CITE </w:instrText>
      </w:r>
      <w:r w:rsidR="00F21B82" w:rsidRPr="00595061">
        <w:fldChar w:fldCharType="begin">
          <w:fldData xml:space="preserve">PEVuZE5vdGU+PENpdGU+PEF1dGhvcj5Cb2VzPC9BdXRob3I+PFllYXI+MjAxNTwvWWVhcj48UmVj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==
</w:fldData>
        </w:fldChar>
      </w:r>
      <w:r w:rsidR="00F21B82" w:rsidRPr="00595061">
        <w:instrText xml:space="preserve"> ADDIN EN.CITE.DATA </w:instrText>
      </w:r>
      <w:r w:rsidR="00F21B82" w:rsidRPr="00595061">
        <w:fldChar w:fldCharType="end"/>
      </w:r>
      <w:r w:rsidR="00F21B82" w:rsidRPr="00595061">
        <w:fldChar w:fldCharType="separate"/>
      </w:r>
      <w:r w:rsidR="00F21B82" w:rsidRPr="00595061">
        <w:rPr>
          <w:noProof/>
        </w:rPr>
        <w:t>[13]</w:t>
      </w:r>
      <w:r w:rsidR="00F21B82" w:rsidRPr="00595061">
        <w:fldChar w:fldCharType="end"/>
      </w:r>
      <w:r w:rsidR="00A7355C" w:rsidRPr="00595061">
        <w:t xml:space="preserve"> </w:t>
      </w:r>
      <w:r w:rsidR="001242D7" w:rsidRPr="00595061">
        <w:t>and</w:t>
      </w:r>
      <w:r w:rsidR="00A7355C" w:rsidRPr="00595061">
        <w:t xml:space="preserve"> VH </w:t>
      </w:r>
      <w:r w:rsidR="001242D7" w:rsidRPr="00595061">
        <w:t>in PD</w:t>
      </w:r>
      <w:r w:rsidR="00BC71C7" w:rsidRPr="00595061">
        <w:t xml:space="preserve"> </w:t>
      </w:r>
      <w:r w:rsidR="00BC71C7" w:rsidRPr="00595061">
        <w:fldChar w:fldCharType="begin"/>
      </w:r>
      <w:r w:rsidR="00BC71C7" w:rsidRPr="00595061">
        <w:instrText xml:space="preserve"> ADDIN EN.CITE &lt;EndNote&gt;&lt;Cite&gt;&lt;Author&gt;Weil&lt;/Author&gt;&lt;Year&gt;2019&lt;/Year&gt;&lt;RecNum&gt;2900&lt;/RecNum&gt;&lt;DisplayText&gt;[14]&lt;/DisplayText&gt;&lt;record&gt;&lt;rec-number&gt;2900&lt;/rec-number&gt;&lt;foreign-keys&gt;&lt;key app="EN" db-id="xt9se5xsczv20herpeupp9dhppxp55wpswde" timestamp="1581527436"&gt;2900&lt;/key&gt;&lt;/foreign-keys&gt;&lt;ref-type name="Journal Article"&gt;17&lt;/ref-type&gt;&lt;contributors&gt;&lt;authors&gt;&lt;author&gt;Weil, R. S.&lt;/author&gt;&lt;author&gt;Hsu, J. K.&lt;/author&gt;&lt;author&gt;Darby, R. R.&lt;/author&gt;&lt;author&gt;Soussand, L.&lt;/author&gt;&lt;author&gt;Fox, M. D.&lt;/author&gt;&lt;/authors&gt;&lt;/contributors&gt;&lt;auth-address&gt;Dementia Research Centre, UCL, London.&amp;#xD;Wellcome Centre for Human Neuroimaging, UCL, London.&amp;#xD;Berenson-Allen Center, Beth Israel Deaconess Medical Center, Harvard Medical Center, Boston, MA, USA.&amp;#xD;Department of Neurology, Vanderbilt University Medical Center, Nashville, TN, USA.&amp;#xD;Department of Neurology, Massachusetts General Hospital, Harvard Medical School, Boston, MA, USA.&amp;#xD;Athinoula A. Martinos Center for Biomedical Imaging, Massachusetts General Hospital, Harvard Medical School, Charlestown, MA, USA.&lt;/auth-address&gt;&lt;titles&gt;&lt;title&gt;Neuroimaging in Parkinson&amp;apos;s disease dementia: connecting the dots&lt;/title&gt;&lt;secondary-title&gt;Brain Commun&lt;/secondary-title&gt;&lt;/titles&gt;&lt;periodical&gt;&lt;full-title&gt;Brain Commun&lt;/full-title&gt;&lt;/periodical&gt;&lt;pages&gt;fcz006&lt;/pages&gt;&lt;volume&gt;1&lt;/volume&gt;&lt;number&gt;1&lt;/number&gt;&lt;edition&gt;2019/10/15&lt;/edition&gt;&lt;keywords&gt;&lt;keyword&gt;Parkinson&amp;apos;s disease&lt;/keyword&gt;&lt;keyword&gt;dementia&lt;/keyword&gt;&lt;keyword&gt;imaging&lt;/keyword&gt;&lt;keyword&gt;mild cognitive impairment&lt;/keyword&gt;&lt;keyword&gt;visual hallucinations&lt;/keyword&gt;&lt;/keywords&gt;&lt;dates&gt;&lt;year&gt;2019&lt;/year&gt;&lt;/dates&gt;&lt;isbn&gt;2632-1297 (Electronic)&amp;#xD;2632-1297 (Linking)&lt;/isbn&gt;&lt;accession-num&gt;31608325&lt;/accession-num&gt;&lt;urls&gt;&lt;related-urls&gt;&lt;url&gt;https://www.ncbi.nlm.nih.gov/pubmed/31608325&lt;/url&gt;&lt;/related-urls&gt;&lt;/urls&gt;&lt;custom2&gt;PMC6777517&lt;/custom2&gt;&lt;electronic-resource-num&gt;10.1093/braincomms/fcz006&lt;/electronic-resource-num&gt;&lt;/record&gt;&lt;/Cite&gt;&lt;/EndNote&gt;</w:instrText>
      </w:r>
      <w:r w:rsidR="00BC71C7" w:rsidRPr="00595061">
        <w:fldChar w:fldCharType="separate"/>
      </w:r>
      <w:r w:rsidR="00BC71C7" w:rsidRPr="00595061">
        <w:rPr>
          <w:noProof/>
        </w:rPr>
        <w:t>[14]</w:t>
      </w:r>
      <w:r w:rsidR="00BC71C7" w:rsidRPr="00595061">
        <w:fldChar w:fldCharType="end"/>
      </w:r>
      <w:r w:rsidR="003512B5" w:rsidRPr="00595061">
        <w:t xml:space="preserve">. </w:t>
      </w:r>
      <w:r w:rsidR="009B72FD" w:rsidRPr="00595061">
        <w:t xml:space="preserve">  </w:t>
      </w:r>
    </w:p>
    <w:p w14:paraId="055651B3" w14:textId="07ED32EC" w:rsidR="005874E4" w:rsidRDefault="0092762D" w:rsidP="00A75849">
      <w:pPr>
        <w:spacing w:line="360" w:lineRule="auto"/>
      </w:pPr>
      <w:r w:rsidRPr="00595061">
        <w:t>Post</w:t>
      </w:r>
      <w:r w:rsidR="00EB237F" w:rsidRPr="00595061">
        <w:t>-</w:t>
      </w:r>
      <w:r w:rsidRPr="00595061">
        <w:t xml:space="preserve">mortem evidence has the complication that changes identified may </w:t>
      </w:r>
      <w:r w:rsidR="004B0A9D" w:rsidRPr="00595061">
        <w:t xml:space="preserve">have followed the onset of VH and </w:t>
      </w:r>
      <w:r w:rsidR="00CC4FB5" w:rsidRPr="00595061">
        <w:t>reflect</w:t>
      </w:r>
      <w:r w:rsidRPr="00595061">
        <w:t xml:space="preserve"> </w:t>
      </w:r>
      <w:r w:rsidR="004B0A9D" w:rsidRPr="00595061">
        <w:t xml:space="preserve">later </w:t>
      </w:r>
      <w:r w:rsidRPr="00595061">
        <w:t xml:space="preserve">disease progression </w:t>
      </w:r>
      <w:r w:rsidR="00CC4FB5" w:rsidRPr="00595061">
        <w:t xml:space="preserve">rather than </w:t>
      </w:r>
      <w:r w:rsidR="008577AC" w:rsidRPr="00595061">
        <w:t xml:space="preserve">the </w:t>
      </w:r>
      <w:r w:rsidR="00EB237F" w:rsidRPr="00595061">
        <w:t>primary</w:t>
      </w:r>
      <w:r w:rsidR="008577AC" w:rsidRPr="00595061">
        <w:t xml:space="preserve"> cause of VH</w:t>
      </w:r>
      <w:r w:rsidRPr="00595061">
        <w:t xml:space="preserve">. </w:t>
      </w:r>
      <w:bookmarkStart w:id="4" w:name="_Hlk13653463"/>
      <w:r w:rsidR="00EB237F" w:rsidRPr="00595061">
        <w:t xml:space="preserve">Nevertheless, VH during life </w:t>
      </w:r>
      <w:r w:rsidR="001B45C9" w:rsidRPr="00595061">
        <w:t xml:space="preserve">in patients with </w:t>
      </w:r>
      <w:r w:rsidR="00E47961" w:rsidRPr="00595061">
        <w:t>dementia</w:t>
      </w:r>
      <w:r w:rsidR="001B45C9" w:rsidRPr="00595061">
        <w:t xml:space="preserve"> </w:t>
      </w:r>
      <w:r w:rsidR="00EB237F" w:rsidRPr="00595061">
        <w:t>is a strong predictor of Lewy body (LB) pathology at autopsy</w:t>
      </w:r>
      <w:r w:rsidR="00A567C0" w:rsidRPr="00595061">
        <w:t xml:space="preserve"> </w:t>
      </w:r>
      <w:r w:rsidR="00A567C0" w:rsidRPr="00595061">
        <w:fldChar w:fldCharType="begin">
          <w:fldData xml:space="preserve">PEVuZE5vdGU+PENpdGU+PEF1dGhvcj5UaXJhYm9zY2hpPC9BdXRob3I+PFllYXI+MjAwNjwvWWVh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</w:fldData>
        </w:fldChar>
      </w:r>
      <w:r w:rsidR="00BC71C7" w:rsidRPr="00595061">
        <w:instrText xml:space="preserve"> ADDIN EN.CITE </w:instrText>
      </w:r>
      <w:r w:rsidR="00BC71C7" w:rsidRPr="00595061">
        <w:fldChar w:fldCharType="begin">
          <w:fldData xml:space="preserve">PEVuZE5vdGU+PENpdGU+PEF1dGhvcj5UaXJhYm9zY2hpPC9BdXRob3I+PFllYXI+MjAwNjwvWWVh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</w:fldData>
        </w:fldChar>
      </w:r>
      <w:r w:rsidR="00BC71C7" w:rsidRPr="00595061">
        <w:instrText xml:space="preserve"> ADDIN EN.CITE.DATA </w:instrText>
      </w:r>
      <w:r w:rsidR="00BC71C7" w:rsidRPr="00595061">
        <w:fldChar w:fldCharType="end"/>
      </w:r>
      <w:r w:rsidR="00A567C0" w:rsidRPr="00595061">
        <w:fldChar w:fldCharType="separate"/>
      </w:r>
      <w:r w:rsidR="00BC71C7" w:rsidRPr="00595061">
        <w:rPr>
          <w:noProof/>
        </w:rPr>
        <w:t>[15, 16]</w:t>
      </w:r>
      <w:r w:rsidR="00A567C0" w:rsidRPr="00595061">
        <w:fldChar w:fldCharType="end"/>
      </w:r>
      <w:r w:rsidR="00DA23E4" w:rsidRPr="00595061">
        <w:t xml:space="preserve">. </w:t>
      </w:r>
      <w:bookmarkEnd w:id="4"/>
      <w:r w:rsidR="006E3BA6" w:rsidRPr="00595061">
        <w:t>In patients with</w:t>
      </w:r>
      <w:r w:rsidR="006E3BA6">
        <w:t xml:space="preserve"> </w:t>
      </w:r>
      <w:r w:rsidR="00EB237F">
        <w:t xml:space="preserve">VH associated with </w:t>
      </w:r>
      <w:r w:rsidR="006E3BA6">
        <w:t xml:space="preserve">PD and DLB, </w:t>
      </w:r>
      <w:r w:rsidR="00EB237F">
        <w:t>LB</w:t>
      </w:r>
      <w:r w:rsidR="00C04D6B">
        <w:t xml:space="preserve"> </w:t>
      </w:r>
      <w:r w:rsidR="004E0940">
        <w:t xml:space="preserve">pathology </w:t>
      </w:r>
      <w:r w:rsidR="00C04D6B">
        <w:t xml:space="preserve">is found in the amygdala and para-hippocampal gyrus </w:t>
      </w:r>
      <w:r w:rsidR="00C04D6B">
        <w:fldChar w:fldCharType="begin"/>
      </w:r>
      <w:r w:rsidR="00BC71C7">
        <w:instrText xml:space="preserve"> ADDIN EN.CITE &lt;EndNote&gt;&lt;Cite&gt;&lt;Author&gt;Harding&lt;/Author&gt;&lt;Year&gt;2002&lt;/Year&gt;&lt;RecNum&gt;1405&lt;/RecNum&gt;&lt;DisplayText&gt;[17]&lt;/DisplayText&gt;&lt;record&gt;&lt;rec-number&gt;1405&lt;/rec-number&gt;&lt;foreign-keys&gt;&lt;key app="EN" db-id="xt9se5xsczv20herpeupp9dhppxp55wpswde" timestamp="0"&gt;1405&lt;/key&gt;&lt;/foreign-keys&gt;&lt;ref-type name="Journal Article"&gt;17&lt;/ref-type&gt;&lt;contributors&gt;&lt;authors&gt;&lt;author&gt;Harding, A.J.&lt;/author&gt;&lt;author&gt;Broe, G.A.&lt;/author&gt;&lt;author&gt;Halliday, G.M.&lt;/author&gt;&lt;/authors&gt;&lt;/contributors&gt;&lt;titles&gt;&lt;title&gt;Visual hallucinations in Lewy Body disease relate to Lewy bodies in the temporal lobe&lt;/title&gt;&lt;secondary-title&gt;Brain&lt;/secondary-title&gt;&lt;/titles&gt;&lt;periodical&gt;&lt;full-title&gt;Brain&lt;/full-title&gt;&lt;abbr-1&gt;Brain&lt;/abbr-1&gt;&lt;abbr-2&gt;Brain&lt;/abbr-2&gt;&lt;/periodical&gt;&lt;pages&gt;391-403&lt;/pages&gt;&lt;volume&gt;125&lt;/volume&gt;&lt;dates&gt;&lt;year&gt;2002&lt;/year&gt;&lt;/dates&gt;&lt;urls&gt;&lt;/urls&gt;&lt;/record&gt;&lt;/Cite&gt;&lt;/EndNote&gt;</w:instrText>
      </w:r>
      <w:r w:rsidR="00C04D6B">
        <w:fldChar w:fldCharType="separate"/>
      </w:r>
      <w:r w:rsidR="00BC71C7">
        <w:rPr>
          <w:noProof/>
        </w:rPr>
        <w:t>[17]</w:t>
      </w:r>
      <w:r w:rsidR="00C04D6B">
        <w:fldChar w:fldCharType="end"/>
      </w:r>
      <w:r w:rsidR="004E0940">
        <w:t xml:space="preserve">, </w:t>
      </w:r>
      <w:r w:rsidR="00C04D6B">
        <w:t xml:space="preserve"> superior and lateral frontal cortex (Brodmann area 8/9), inferior/ lateral temporal cortex (Brodmann area 20, 21), inferior parietal cortex (Brodmann area 39, 40) and cingulate cortex (Brodmann area 24)</w:t>
      </w:r>
      <w:r w:rsidR="00C04D6B">
        <w:fldChar w:fldCharType="begin">
          <w:fldData xml:space="preserve">PEVuZE5vdGU+PENpdGU+PEF1dGhvcj5HYWxsYWdoZXI8L0F1dGhvcj48WWVhcj4yMDExPC9ZZWFy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</w:fldData>
        </w:fldChar>
      </w:r>
      <w:r w:rsidR="00BC71C7">
        <w:instrText xml:space="preserve"> ADDIN EN.CITE </w:instrText>
      </w:r>
      <w:r w:rsidR="00BC71C7">
        <w:fldChar w:fldCharType="begin">
          <w:fldData xml:space="preserve">PEVuZE5vdGU+PENpdGU+PEF1dGhvcj5HYWxsYWdoZXI8L0F1dGhvcj48WWVhcj4yMDExPC9ZZWFy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</w:fldData>
        </w:fldChar>
      </w:r>
      <w:r w:rsidR="00BC71C7">
        <w:instrText xml:space="preserve"> ADDIN EN.CITE.DATA </w:instrText>
      </w:r>
      <w:r w:rsidR="00BC71C7">
        <w:fldChar w:fldCharType="end"/>
      </w:r>
      <w:r w:rsidR="00C04D6B">
        <w:fldChar w:fldCharType="separate"/>
      </w:r>
      <w:r w:rsidR="00BC71C7">
        <w:rPr>
          <w:noProof/>
        </w:rPr>
        <w:t>[regions pooled from 18, 19]</w:t>
      </w:r>
      <w:r w:rsidR="00C04D6B">
        <w:fldChar w:fldCharType="end"/>
      </w:r>
      <w:r w:rsidR="00C04D6B">
        <w:t xml:space="preserve">. </w:t>
      </w:r>
    </w:p>
    <w:p w14:paraId="613AAF94" w14:textId="6A2ED0CE" w:rsidR="00C04D6B" w:rsidRPr="00595061" w:rsidRDefault="004E0940" w:rsidP="00A75849">
      <w:pPr>
        <w:spacing w:line="360" w:lineRule="auto"/>
      </w:pPr>
      <w:r>
        <w:t>Unlike patients with VH</w:t>
      </w:r>
      <w:r w:rsidR="006E3BA6">
        <w:t xml:space="preserve"> in the context of PD with</w:t>
      </w:r>
      <w:r>
        <w:t xml:space="preserve"> dementia, patients with VH</w:t>
      </w:r>
      <w:r w:rsidR="00CE136F">
        <w:t>, PD</w:t>
      </w:r>
      <w:r>
        <w:t xml:space="preserve"> and </w:t>
      </w:r>
      <w:r w:rsidR="00A30812">
        <w:t>relative preservation of cognition</w:t>
      </w:r>
      <w:r>
        <w:t xml:space="preserve"> do not have </w:t>
      </w:r>
      <w:r w:rsidR="00A30812">
        <w:t xml:space="preserve">prominent </w:t>
      </w:r>
      <w:r>
        <w:t xml:space="preserve">cortical </w:t>
      </w:r>
      <w:r w:rsidR="00A30812">
        <w:t xml:space="preserve">or hippocampal </w:t>
      </w:r>
      <w:r w:rsidR="00EB237F">
        <w:t>LB</w:t>
      </w:r>
      <w:r>
        <w:t xml:space="preserve"> involvement </w:t>
      </w:r>
      <w:r>
        <w:fldChar w:fldCharType="begin">
          <w:fldData xml:space="preserve">PEVuZE5vdGU+PENpdGU+PEF1dGhvcj5IYXJkaW5nPC9BdXRob3I+PFllYXI+MjAwMjwvWWVhcj48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</w:fldData>
        </w:fldChar>
      </w:r>
      <w:r w:rsidR="00BC71C7">
        <w:instrText xml:space="preserve"> ADDIN EN.CITE </w:instrText>
      </w:r>
      <w:r w:rsidR="00BC71C7">
        <w:fldChar w:fldCharType="begin">
          <w:fldData xml:space="preserve">PEVuZE5vdGU+PENpdGU+PEF1dGhvcj5IYXJkaW5nPC9BdXRob3I+PFllYXI+MjAwMjwvWWVhcj48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</w:fldData>
        </w:fldChar>
      </w:r>
      <w:r w:rsidR="00BC71C7">
        <w:instrText xml:space="preserve"> ADDIN EN.CITE.DATA </w:instrText>
      </w:r>
      <w:r w:rsidR="00BC71C7">
        <w:fldChar w:fldCharType="end"/>
      </w:r>
      <w:r>
        <w:fldChar w:fldCharType="separate"/>
      </w:r>
      <w:r w:rsidR="00BC71C7">
        <w:rPr>
          <w:noProof/>
        </w:rPr>
        <w:t>[20]</w:t>
      </w:r>
      <w:r>
        <w:fldChar w:fldCharType="end"/>
      </w:r>
      <w:r>
        <w:t xml:space="preserve">. </w:t>
      </w:r>
      <w:r w:rsidR="00EB237F">
        <w:t>VH</w:t>
      </w:r>
      <w:r w:rsidR="00C04D6B">
        <w:t xml:space="preserve"> are also linked to higher amyloid and tau pathology in frontal, parietal and hippocampal areas </w:t>
      </w:r>
      <w:r w:rsidR="00C04D6B">
        <w:fldChar w:fldCharType="begin">
          <w:fldData xml:space="preserve">PEVuZE5vdGU+PENpdGU+PEF1dGhvcj5KYWNvYnNvbjwvQXV0aG9yPjxZZWFyPjIwMTQ8L1llYXI+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</w:fldData>
        </w:fldChar>
      </w:r>
      <w:r w:rsidR="00BC71C7">
        <w:instrText xml:space="preserve"> ADDIN EN.CITE </w:instrText>
      </w:r>
      <w:r w:rsidR="00BC71C7">
        <w:fldChar w:fldCharType="begin">
          <w:fldData xml:space="preserve">PEVuZE5vdGU+PENpdGU+PEF1dGhvcj5KYWNvYnNvbjwvQXV0aG9yPjxZZWFyPjIwMTQ8L1llYXI+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</w:fldData>
        </w:fldChar>
      </w:r>
      <w:r w:rsidR="00BC71C7">
        <w:instrText xml:space="preserve"> ADDIN EN.CITE.DATA </w:instrText>
      </w:r>
      <w:r w:rsidR="00BC71C7">
        <w:fldChar w:fldCharType="end"/>
      </w:r>
      <w:r w:rsidR="00C04D6B">
        <w:fldChar w:fldCharType="separate"/>
      </w:r>
      <w:r w:rsidR="00BC71C7">
        <w:rPr>
          <w:noProof/>
        </w:rPr>
        <w:t>[21]</w:t>
      </w:r>
      <w:r w:rsidR="00C04D6B">
        <w:fldChar w:fldCharType="end"/>
      </w:r>
      <w:r w:rsidR="00EB237F">
        <w:t>,</w:t>
      </w:r>
      <w:r>
        <w:t xml:space="preserve"> and patients with PD who go on to develop VH have CSF amyloid changes that suggest early AD </w:t>
      </w:r>
      <w:r w:rsidRPr="00595061">
        <w:t>pathology</w:t>
      </w:r>
      <w:r w:rsidR="00333D43" w:rsidRPr="00595061">
        <w:t xml:space="preserve"> </w:t>
      </w:r>
      <w:r w:rsidR="00333D43" w:rsidRPr="00595061">
        <w:fldChar w:fldCharType="begin">
          <w:fldData xml:space="preserve">PEVuZE5vdGU+PENpdGU+PEF1dGhvcj5mZnl0Y2hlPC9BdXRob3I+PFllYXI+MjAxNzwvWWVhcj48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</w:fldData>
        </w:fldChar>
      </w:r>
      <w:r w:rsidR="00BC71C7" w:rsidRPr="00595061">
        <w:instrText xml:space="preserve"> ADDIN EN.CITE </w:instrText>
      </w:r>
      <w:r w:rsidR="00BC71C7" w:rsidRPr="00595061">
        <w:fldChar w:fldCharType="begin">
          <w:fldData xml:space="preserve">PEVuZE5vdGU+PENpdGU+PEF1dGhvcj5mZnl0Y2hlPC9BdXRob3I+PFllYXI+MjAxNzwvWWVhcj48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</w:fldData>
        </w:fldChar>
      </w:r>
      <w:r w:rsidR="00BC71C7" w:rsidRPr="00595061">
        <w:instrText xml:space="preserve"> ADDIN EN.CITE.DATA </w:instrText>
      </w:r>
      <w:r w:rsidR="00BC71C7" w:rsidRPr="00595061">
        <w:fldChar w:fldCharType="end"/>
      </w:r>
      <w:r w:rsidR="00333D43" w:rsidRPr="00595061">
        <w:fldChar w:fldCharType="separate"/>
      </w:r>
      <w:r w:rsidR="00BC71C7" w:rsidRPr="00595061">
        <w:rPr>
          <w:noProof/>
        </w:rPr>
        <w:t>[22]</w:t>
      </w:r>
      <w:r w:rsidR="00333D43" w:rsidRPr="00595061">
        <w:fldChar w:fldCharType="end"/>
      </w:r>
      <w:r w:rsidRPr="00595061">
        <w:t xml:space="preserve">.  </w:t>
      </w:r>
      <w:r w:rsidR="00A742C8" w:rsidRPr="00595061">
        <w:t>In PD without dementia, t</w:t>
      </w:r>
      <w:r w:rsidR="00A30812" w:rsidRPr="00595061">
        <w:t xml:space="preserve">he occipital lobe is relatively free of pathology with absent </w:t>
      </w:r>
      <w:r w:rsidR="00EB237F" w:rsidRPr="00595061">
        <w:t>LB</w:t>
      </w:r>
      <w:r w:rsidR="00A30812" w:rsidRPr="00595061">
        <w:t xml:space="preserve"> and tau pathology and mild amyloid burden</w:t>
      </w:r>
      <w:r w:rsidR="00A742C8" w:rsidRPr="00595061">
        <w:t xml:space="preserve"> irrespective of whether patients experience VH</w:t>
      </w:r>
      <w:r w:rsidR="00A30812" w:rsidRPr="00595061">
        <w:t xml:space="preserve"> </w:t>
      </w:r>
      <w:r w:rsidR="00A30812" w:rsidRPr="00595061">
        <w:fldChar w:fldCharType="begin">
          <w:fldData xml:space="preserve">PEVuZE5vdGU+PENpdGU+PEF1dGhvcj5LYWxhaXR6YWtpczwvQXV0aG9yPjxZZWFyPjIwMDk8L1ll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==
</w:fldData>
        </w:fldChar>
      </w:r>
      <w:r w:rsidR="00BC71C7" w:rsidRPr="00595061">
        <w:instrText xml:space="preserve"> ADDIN EN.CITE </w:instrText>
      </w:r>
      <w:r w:rsidR="00BC71C7" w:rsidRPr="00595061">
        <w:fldChar w:fldCharType="begin">
          <w:fldData xml:space="preserve">PEVuZE5vdGU+PENpdGU+PEF1dGhvcj5LYWxhaXR6YWtpczwvQXV0aG9yPjxZZWFyPjIwMDk8L1ll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==
</w:fldData>
        </w:fldChar>
      </w:r>
      <w:r w:rsidR="00BC71C7" w:rsidRPr="00595061">
        <w:instrText xml:space="preserve"> ADDIN EN.CITE.DATA </w:instrText>
      </w:r>
      <w:r w:rsidR="00BC71C7" w:rsidRPr="00595061">
        <w:fldChar w:fldCharType="end"/>
      </w:r>
      <w:r w:rsidR="00A30812" w:rsidRPr="00595061">
        <w:fldChar w:fldCharType="separate"/>
      </w:r>
      <w:r w:rsidR="00BC71C7" w:rsidRPr="00595061">
        <w:rPr>
          <w:noProof/>
        </w:rPr>
        <w:t>[23]</w:t>
      </w:r>
      <w:r w:rsidR="00A30812" w:rsidRPr="00595061">
        <w:fldChar w:fldCharType="end"/>
      </w:r>
      <w:r w:rsidR="00A30812" w:rsidRPr="00595061">
        <w:t xml:space="preserve">. </w:t>
      </w:r>
    </w:p>
    <w:p w14:paraId="14C72FCE" w14:textId="77777777" w:rsidR="00DA23E4" w:rsidRPr="00595061" w:rsidRDefault="00DA23E4" w:rsidP="00DA23E4">
      <w:pPr>
        <w:spacing w:line="360" w:lineRule="auto"/>
        <w:rPr>
          <w:i/>
        </w:rPr>
      </w:pPr>
      <w:r w:rsidRPr="00595061">
        <w:rPr>
          <w:i/>
        </w:rPr>
        <w:t>Neurotransmitter systems and VH</w:t>
      </w:r>
    </w:p>
    <w:p w14:paraId="635D0DDC" w14:textId="2D86183B" w:rsidR="005841A0" w:rsidRDefault="00DA23E4" w:rsidP="0092762D">
      <w:pPr>
        <w:spacing w:line="360" w:lineRule="auto"/>
      </w:pPr>
      <w:r w:rsidRPr="00595061">
        <w:t xml:space="preserve">In both AD and DLB, there is strong evidence for reduced cholinergic function associated with more frequent VH </w:t>
      </w:r>
      <w:r w:rsidR="006B1E02" w:rsidRPr="00595061">
        <w:fldChar w:fldCharType="begin">
          <w:fldData xml:space="preserve">PEVuZE5vdGU+PENpdGU+PEF1dGhvcj5Db3VydDwvQXV0aG9yPjxZZWFyPjIwMDE8L1llYXI+PFJl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</w:fldData>
        </w:fldChar>
      </w:r>
      <w:r w:rsidR="00BC71C7" w:rsidRPr="00595061">
        <w:instrText xml:space="preserve"> ADDIN EN.CITE </w:instrText>
      </w:r>
      <w:r w:rsidR="00BC71C7" w:rsidRPr="00595061">
        <w:fldChar w:fldCharType="begin">
          <w:fldData xml:space="preserve">PEVuZE5vdGU+PENpdGU+PEF1dGhvcj5Db3VydDwvQXV0aG9yPjxZZWFyPjIwMDE8L1llYXI+PFJl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</w:fldData>
        </w:fldChar>
      </w:r>
      <w:r w:rsidR="00BC71C7" w:rsidRPr="00595061">
        <w:instrText xml:space="preserve"> ADDIN EN.CITE.DATA </w:instrText>
      </w:r>
      <w:r w:rsidR="00BC71C7" w:rsidRPr="00595061">
        <w:fldChar w:fldCharType="end"/>
      </w:r>
      <w:r w:rsidR="006B1E02" w:rsidRPr="00595061">
        <w:fldChar w:fldCharType="separate"/>
      </w:r>
      <w:r w:rsidR="00BC71C7" w:rsidRPr="00595061">
        <w:rPr>
          <w:noProof/>
        </w:rPr>
        <w:t>[24-27]</w:t>
      </w:r>
      <w:r w:rsidR="006B1E02" w:rsidRPr="00595061">
        <w:fldChar w:fldCharType="end"/>
      </w:r>
      <w:r w:rsidR="00A16253" w:rsidRPr="00595061">
        <w:t>.</w:t>
      </w:r>
      <w:r w:rsidR="005841A0" w:rsidRPr="00595061">
        <w:t xml:space="preserve"> This </w:t>
      </w:r>
      <w:r w:rsidR="0025792F" w:rsidRPr="00595061">
        <w:t xml:space="preserve">is consistent with evidence from </w:t>
      </w:r>
      <w:r w:rsidR="00834A24" w:rsidRPr="00595061">
        <w:t xml:space="preserve">case series </w:t>
      </w:r>
      <w:r w:rsidR="0025792F" w:rsidRPr="00595061">
        <w:t>in PD and PDD</w:t>
      </w:r>
      <w:r w:rsidR="00003B8C" w:rsidRPr="00595061">
        <w:t xml:space="preserve"> suggesting improvement in VH with cholinesterase inhibitors</w:t>
      </w:r>
      <w:r w:rsidR="0025792F" w:rsidRPr="00595061">
        <w:t xml:space="preserve"> </w:t>
      </w:r>
      <w:r w:rsidR="00F21B82" w:rsidRPr="00595061">
        <w:fldChar w:fldCharType="begin">
          <w:fldData xml:space="preserve">PEVuZE5vdGU+PENpdGU+PEF1dGhvcj5CdWxsb2NrPC9BdXRob3I+PFllYXI+MjAwMjwvWWVhcj48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</w:fldData>
        </w:fldChar>
      </w:r>
      <w:r w:rsidR="00BC71C7" w:rsidRPr="00595061">
        <w:instrText xml:space="preserve"> ADDIN EN.CITE </w:instrText>
      </w:r>
      <w:r w:rsidR="00BC71C7" w:rsidRPr="00595061">
        <w:fldChar w:fldCharType="begin">
          <w:fldData xml:space="preserve">PEVuZE5vdGU+PENpdGU+PEF1dGhvcj5CdWxsb2NrPC9BdXRob3I+PFllYXI+MjAwMjwvWWVhcj48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</w:fldData>
        </w:fldChar>
      </w:r>
      <w:r w:rsidR="00BC71C7" w:rsidRPr="00595061">
        <w:instrText xml:space="preserve"> ADDIN EN.CITE.DATA </w:instrText>
      </w:r>
      <w:r w:rsidR="00BC71C7" w:rsidRPr="00595061">
        <w:fldChar w:fldCharType="end"/>
      </w:r>
      <w:r w:rsidR="00F21B82" w:rsidRPr="00595061">
        <w:fldChar w:fldCharType="separate"/>
      </w:r>
      <w:r w:rsidR="00BC71C7" w:rsidRPr="00595061">
        <w:rPr>
          <w:noProof/>
        </w:rPr>
        <w:t>[28-30]</w:t>
      </w:r>
      <w:r w:rsidR="00F21B82" w:rsidRPr="00595061">
        <w:fldChar w:fldCharType="end"/>
      </w:r>
      <w:r w:rsidR="007F78CE" w:rsidRPr="00595061">
        <w:t xml:space="preserve"> </w:t>
      </w:r>
      <w:r w:rsidR="000B0211" w:rsidRPr="00595061">
        <w:t>and improvement in VH</w:t>
      </w:r>
      <w:r w:rsidR="00F20935" w:rsidRPr="00595061">
        <w:t>,</w:t>
      </w:r>
      <w:r w:rsidR="000B0211" w:rsidRPr="00595061">
        <w:t xml:space="preserve"> amongst other neuropsychiatric symptoms</w:t>
      </w:r>
      <w:r w:rsidR="00F20935" w:rsidRPr="00595061">
        <w:t>,</w:t>
      </w:r>
      <w:r w:rsidR="000B0211" w:rsidRPr="00595061">
        <w:t xml:space="preserve"> in </w:t>
      </w:r>
      <w:r w:rsidR="00003B8C" w:rsidRPr="00595061">
        <w:t xml:space="preserve">the </w:t>
      </w:r>
      <w:r w:rsidR="000B0211" w:rsidRPr="00595061">
        <w:t>secondary analysis of a large</w:t>
      </w:r>
      <w:r w:rsidR="00003B8C" w:rsidRPr="00595061">
        <w:t>-</w:t>
      </w:r>
      <w:r w:rsidR="000B0211" w:rsidRPr="00595061">
        <w:t>scale clinical tri</w:t>
      </w:r>
      <w:r w:rsidR="007F78CE" w:rsidRPr="00595061">
        <w:t>a</w:t>
      </w:r>
      <w:r w:rsidR="000B0211" w:rsidRPr="00595061">
        <w:t>l examining the effect of cholinesterase inhibitors on cognition</w:t>
      </w:r>
      <w:r w:rsidR="007F78CE" w:rsidRPr="00595061">
        <w:t xml:space="preserve"> </w:t>
      </w:r>
      <w:r w:rsidR="007F78CE" w:rsidRPr="00595061">
        <w:fldChar w:fldCharType="begin"/>
      </w:r>
      <w:r w:rsidR="00BC71C7" w:rsidRPr="00595061">
        <w:instrText xml:space="preserve"> ADDIN EN.CITE &lt;EndNote&gt;&lt;Cite&gt;&lt;Author&gt;Burn&lt;/Author&gt;&lt;Year&gt;2006&lt;/Year&gt;&lt;RecNum&gt;2112&lt;/RecNum&gt;&lt;DisplayText&gt;[31]&lt;/DisplayText&gt;&lt;record&gt;&lt;rec-number&gt;2112&lt;/rec-number&gt;&lt;foreign-keys&gt;&lt;key app="EN" db-id="xt9se5xsczv20herpeupp9dhppxp55wpswde" timestamp="0"&gt;2112&lt;/key&gt;&lt;/foreign-keys&gt;&lt;ref-type name="Journal Article"&gt;17&lt;/ref-type&gt;&lt;contributors&gt;&lt;authors&gt;&lt;author&gt;Burn, D.&lt;/author&gt;&lt;author&gt;Emre, M.&lt;/author&gt;&lt;author&gt;McKeith, I.&lt;/author&gt;&lt;author&gt;De Deyn, P. P.&lt;/author&gt;&lt;author&gt;Aarsland, D.&lt;/author&gt;&lt;author&gt;Hsu, C.&lt;/author&gt;&lt;author&gt;Lane, R.&lt;/author&gt;&lt;/authors&gt;&lt;/contributors&gt;&lt;auth-address&gt;Regional Neuroscience Center, Newcastle General Hospital, Newcastle-upon-Tyne, United Kingdom. d.j.burn@ncl.ac.uk&lt;/auth-address&gt;&lt;titles&gt;&lt;title&gt;Effects of rivastigmine in patients with and without visual hallucinations in dementia associated with Parkinson&amp;apos;s disease&lt;/title&gt;&lt;secondary-title&gt;Mov Disord&lt;/secondary-title&gt;&lt;/titles&gt;&lt;periodical&gt;&lt;full-title&gt;Mov Disord&lt;/full-title&gt;&lt;/periodical&gt;&lt;pages&gt;1899-907&lt;/pages&gt;&lt;volume&gt;21&lt;/volume&gt;&lt;number&gt;11&lt;/number&gt;&lt;keywords&gt;&lt;keyword&gt;Aged&lt;/keyword&gt;&lt;keyword&gt;Aged, 80 and over&lt;/keyword&gt;&lt;keyword&gt;Analysis of Variance&lt;/keyword&gt;&lt;keyword&gt;Cholinesterase Inhibitors/*therapeutic use&lt;/keyword&gt;&lt;keyword&gt;*Dementia/complications/drug therapy/etiology&lt;/keyword&gt;&lt;keyword&gt;Double-Blind Method&lt;/keyword&gt;&lt;keyword&gt;Female&lt;/keyword&gt;&lt;keyword&gt;Follow-Up Studies&lt;/keyword&gt;&lt;keyword&gt;*Hallucinations/drug therapy/etiology&lt;/keyword&gt;&lt;keyword&gt;Humans&lt;/keyword&gt;&lt;keyword&gt;Male&lt;/keyword&gt;&lt;keyword&gt;Neuropsychological Tests/statistics &amp;amp; numerical data&lt;/keyword&gt;&lt;keyword&gt;*Parkinson Disease/complications/drug therapy/etiology&lt;/keyword&gt;&lt;keyword&gt;Phenylcarbamates/*therapeutic use&lt;/keyword&gt;&lt;keyword&gt;Prospective Studies&lt;/keyword&gt;&lt;keyword&gt;Treatment Outcome&lt;/keyword&gt;&lt;/keywords&gt;&lt;dates&gt;&lt;year&gt;2006&lt;/year&gt;&lt;pub-dates&gt;&lt;date&gt;Nov&lt;/date&gt;&lt;/pub-dates&gt;&lt;/dates&gt;&lt;accession-num&gt;16960863&lt;/accession-num&gt;&lt;urls&gt;&lt;related-urls&gt;&lt;url&gt;http://www.ncbi.nlm.nih.gov/entrez/query.fcgi?cmd=Retrieve&amp;amp;db=PubMed&amp;amp;dopt=Citation&amp;amp;list_uids=16960863 &lt;/url&gt;&lt;/related-urls&gt;&lt;/urls&gt;&lt;/record&gt;&lt;/Cite&gt;&lt;/EndNote&gt;</w:instrText>
      </w:r>
      <w:r w:rsidR="007F78CE" w:rsidRPr="00595061">
        <w:fldChar w:fldCharType="separate"/>
      </w:r>
      <w:r w:rsidR="00BC71C7" w:rsidRPr="00595061">
        <w:rPr>
          <w:noProof/>
        </w:rPr>
        <w:t>[31]</w:t>
      </w:r>
      <w:r w:rsidR="007F78CE" w:rsidRPr="00595061">
        <w:fldChar w:fldCharType="end"/>
      </w:r>
      <w:r w:rsidR="000B0211" w:rsidRPr="00595061">
        <w:t>.</w:t>
      </w:r>
      <w:r w:rsidR="000B0211">
        <w:t xml:space="preserve"> </w:t>
      </w:r>
    </w:p>
    <w:p w14:paraId="4EBD74E9" w14:textId="7868BE7B" w:rsidR="005841A0" w:rsidRDefault="0092762D" w:rsidP="0092762D">
      <w:pPr>
        <w:spacing w:line="360" w:lineRule="auto"/>
      </w:pPr>
      <w:r>
        <w:t>Neurochemical s</w:t>
      </w:r>
      <w:r w:rsidRPr="00F00A6F">
        <w:t xml:space="preserve">tudies of CSF metabolites </w:t>
      </w:r>
      <w:r w:rsidR="00EB237F">
        <w:t>suggest</w:t>
      </w:r>
      <w:r w:rsidR="00EB237F" w:rsidRPr="00F00A6F">
        <w:t xml:space="preserve"> </w:t>
      </w:r>
      <w:r w:rsidRPr="00F00A6F">
        <w:t xml:space="preserve">a negative correlation </w:t>
      </w:r>
      <w:r w:rsidR="00C85D7D">
        <w:t>between</w:t>
      </w:r>
      <w:r w:rsidRPr="00F00A6F">
        <w:t xml:space="preserve"> the dopamine metabolite </w:t>
      </w:r>
      <w:r w:rsidR="00410828">
        <w:t>h</w:t>
      </w:r>
      <w:r w:rsidR="00410828" w:rsidRPr="00410828">
        <w:t xml:space="preserve">omovanillic </w:t>
      </w:r>
      <w:r w:rsidR="00410828">
        <w:t>a</w:t>
      </w:r>
      <w:r w:rsidR="00410828" w:rsidRPr="00410828">
        <w:t>cid</w:t>
      </w:r>
      <w:r w:rsidR="00410828">
        <w:t xml:space="preserve"> (</w:t>
      </w:r>
      <w:r w:rsidRPr="00F00A6F">
        <w:t>HVA</w:t>
      </w:r>
      <w:r w:rsidR="00410828">
        <w:t>)</w:t>
      </w:r>
      <w:r w:rsidRPr="00F00A6F">
        <w:t xml:space="preserve"> </w:t>
      </w:r>
      <w:r w:rsidR="00C85D7D">
        <w:t xml:space="preserve">and </w:t>
      </w:r>
      <w:r>
        <w:t xml:space="preserve">VH </w:t>
      </w:r>
      <w:r w:rsidRPr="00F00A6F">
        <w:t xml:space="preserve">in a small number of </w:t>
      </w:r>
      <w:r w:rsidR="00EB237F">
        <w:t>LBD</w:t>
      </w:r>
      <w:r>
        <w:t xml:space="preserve"> </w:t>
      </w:r>
      <w:r w:rsidRPr="00F00A6F">
        <w:t xml:space="preserve">patients and weak negative correlations with aspartate and taurine </w:t>
      </w:r>
      <w:r w:rsidR="00EB237F">
        <w:t>in AD</w:t>
      </w:r>
      <w:r>
        <w:t xml:space="preserve"> </w:t>
      </w:r>
      <w:r w:rsidR="00A16253">
        <w:fldChar w:fldCharType="begin">
          <w:fldData xml:space="preserve">PEVuZE5vdGU+PENpdGU+PEF1dGhvcj5WZXJtZWlyZW48L0F1dGhvcj48WWVhcj4yMDEzPC9ZZWFy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</w:fldData>
        </w:fldChar>
      </w:r>
      <w:r w:rsidR="00BC71C7">
        <w:instrText xml:space="preserve"> ADDIN EN.CITE </w:instrText>
      </w:r>
      <w:r w:rsidR="00BC71C7">
        <w:fldChar w:fldCharType="begin">
          <w:fldData xml:space="preserve">PEVuZE5vdGU+PENpdGU+PEF1dGhvcj5WZXJtZWlyZW48L0F1dGhvcj48WWVhcj4yMDEzPC9ZZWFy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</w:fldData>
        </w:fldChar>
      </w:r>
      <w:r w:rsidR="00BC71C7">
        <w:instrText xml:space="preserve"> ADDIN EN.CITE.DATA </w:instrText>
      </w:r>
      <w:r w:rsidR="00BC71C7">
        <w:fldChar w:fldCharType="end"/>
      </w:r>
      <w:r w:rsidR="00A16253">
        <w:fldChar w:fldCharType="separate"/>
      </w:r>
      <w:r w:rsidR="00BC71C7">
        <w:rPr>
          <w:noProof/>
        </w:rPr>
        <w:t>[32]</w:t>
      </w:r>
      <w:r w:rsidR="00A16253">
        <w:fldChar w:fldCharType="end"/>
      </w:r>
      <w:r w:rsidR="00A16253">
        <w:t>.</w:t>
      </w:r>
      <w:r w:rsidR="00016785">
        <w:t xml:space="preserve"> One suggestion is that </w:t>
      </w:r>
      <w:r w:rsidR="009F401A">
        <w:t xml:space="preserve">VH susceptibility is linked to a </w:t>
      </w:r>
      <w:r w:rsidRPr="00F00A6F">
        <w:t xml:space="preserve">specific </w:t>
      </w:r>
      <w:r w:rsidR="00410828" w:rsidRPr="00410828">
        <w:t xml:space="preserve">3,4-dihydro-xyphenylacetic acid </w:t>
      </w:r>
      <w:r w:rsidR="00410828">
        <w:t>(</w:t>
      </w:r>
      <w:r w:rsidRPr="00F00A6F">
        <w:t>DOPAC</w:t>
      </w:r>
      <w:r w:rsidR="00410828">
        <w:t>)</w:t>
      </w:r>
      <w:r w:rsidRPr="00F00A6F">
        <w:t>-HVA metabolic deficit</w:t>
      </w:r>
      <w:r w:rsidR="00F749BF">
        <w:t xml:space="preserve">, possibly </w:t>
      </w:r>
      <w:r w:rsidR="005841A0">
        <w:t xml:space="preserve">as a </w:t>
      </w:r>
      <w:r w:rsidR="00F749BF">
        <w:t xml:space="preserve">result of a </w:t>
      </w:r>
      <w:r w:rsidR="004F1CFB" w:rsidRPr="004F1CFB">
        <w:t>common polymorphism in the catechol-O-methyltransferase (COMT) gene</w:t>
      </w:r>
      <w:r w:rsidRPr="00F00A6F">
        <w:t xml:space="preserve">. </w:t>
      </w:r>
      <w:r>
        <w:t xml:space="preserve">There is also evidence of reduced striatal </w:t>
      </w:r>
      <w:r w:rsidR="00EB237F">
        <w:t>dopamine transporter (</w:t>
      </w:r>
      <w:r>
        <w:t>DAT</w:t>
      </w:r>
      <w:r w:rsidR="00EB237F">
        <w:t>)</w:t>
      </w:r>
      <w:r>
        <w:t xml:space="preserve"> binding in patients with PD who go on to develop VH</w:t>
      </w:r>
      <w:r w:rsidR="00F749BF">
        <w:t xml:space="preserve">, thought to </w:t>
      </w:r>
      <w:r w:rsidR="009F401A">
        <w:t xml:space="preserve">reflect </w:t>
      </w:r>
      <w:r w:rsidR="00A5254D">
        <w:t xml:space="preserve">dysfunctional fronto-striatal </w:t>
      </w:r>
      <w:r>
        <w:t>circuitry</w:t>
      </w:r>
      <w:r w:rsidR="009F401A">
        <w:t xml:space="preserve"> and altered </w:t>
      </w:r>
      <w:r>
        <w:t>inhibitory executive function</w:t>
      </w:r>
      <w:r w:rsidR="00333D43">
        <w:t xml:space="preserve"> </w:t>
      </w:r>
      <w:r w:rsidR="003B27E9">
        <w:fldChar w:fldCharType="begin">
          <w:fldData xml:space="preserve">PEVuZE5vdGU+PENpdGU+PEF1dGhvcj5SYXZpbmE8L0F1dGhvcj48WWVhcj4yMDEyPC9ZZWFyPjxS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</w:fldData>
        </w:fldChar>
      </w:r>
      <w:r w:rsidR="00BC71C7">
        <w:instrText xml:space="preserve"> ADDIN EN.CITE </w:instrText>
      </w:r>
      <w:r w:rsidR="00BC71C7">
        <w:fldChar w:fldCharType="begin">
          <w:fldData xml:space="preserve">PEVuZE5vdGU+PENpdGU+PEF1dGhvcj5SYXZpbmE8L0F1dGhvcj48WWVhcj4yMDEyPC9ZZWFyPjxS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</w:fldData>
        </w:fldChar>
      </w:r>
      <w:r w:rsidR="00BC71C7">
        <w:instrText xml:space="preserve"> ADDIN EN.CITE.DATA </w:instrText>
      </w:r>
      <w:r w:rsidR="00BC71C7">
        <w:fldChar w:fldCharType="end"/>
      </w:r>
      <w:r w:rsidR="003B27E9">
        <w:fldChar w:fldCharType="separate"/>
      </w:r>
      <w:r w:rsidR="00BC71C7">
        <w:rPr>
          <w:noProof/>
        </w:rPr>
        <w:t>[33-36]</w:t>
      </w:r>
      <w:r w:rsidR="003B27E9">
        <w:fldChar w:fldCharType="end"/>
      </w:r>
      <w:r w:rsidR="009F401A">
        <w:t xml:space="preserve"> consistent with the PAD model</w:t>
      </w:r>
      <w:r>
        <w:t>.</w:t>
      </w:r>
      <w:r w:rsidR="005841A0">
        <w:t xml:space="preserve"> This may also help explain why </w:t>
      </w:r>
      <w:r w:rsidR="00D12FDA">
        <w:t xml:space="preserve">VH in </w:t>
      </w:r>
      <w:r w:rsidR="005841A0">
        <w:t>some patients with PD/PDD improve when their dopaminergic load is dropped or partially blocked with drugs such as clozapine or quetiapine.</w:t>
      </w:r>
    </w:p>
    <w:p w14:paraId="74EC575C" w14:textId="72C0DFDC" w:rsidR="0092762D" w:rsidRDefault="00D833C9" w:rsidP="0092762D">
      <w:pPr>
        <w:spacing w:line="360" w:lineRule="auto"/>
      </w:pPr>
      <w:r w:rsidRPr="00D833C9">
        <w:t xml:space="preserve">Post-mortem studies also highlight reductions in cholinergic and GABA activity in the absence of </w:t>
      </w:r>
      <w:r w:rsidR="00F64149">
        <w:t xml:space="preserve">major </w:t>
      </w:r>
      <w:r w:rsidRPr="00D833C9">
        <w:t>neuronal or synaptic loss</w:t>
      </w:r>
      <w:r w:rsidR="0092762D" w:rsidRPr="00F00A6F">
        <w:t>, suggesting functional rather than structural changes may contribute to VH</w:t>
      </w:r>
      <w:r w:rsidR="00C45C2C">
        <w:t xml:space="preserve"> </w:t>
      </w:r>
      <w:r w:rsidR="000052B6">
        <w:fldChar w:fldCharType="begin"/>
      </w:r>
      <w:r w:rsidR="00BC71C7">
        <w:instrText xml:space="preserve"> ADDIN EN.CITE &lt;EndNote&gt;&lt;Cite&gt;&lt;Author&gt;Khundakar&lt;/Author&gt;&lt;Year&gt;2016&lt;/Year&gt;&lt;RecNum&gt;2875&lt;/RecNum&gt;&lt;DisplayText&gt;[37]&lt;/DisplayText&gt;&lt;record&gt;&lt;rec-number&gt;2875&lt;/rec-number&gt;&lt;foreign-keys&gt;&lt;key app="EN" db-id="xt9se5xsczv20herpeupp9dhppxp55wpswde" timestamp="1565002301"&gt;2875&lt;/key&gt;&lt;/foreign-keys&gt;&lt;ref-type name="Journal Article"&gt;17&lt;/ref-type&gt;&lt;contributors&gt;&lt;authors&gt;&lt;author&gt;Khundakar, Ahmad A.&lt;/author&gt;&lt;author&gt;Hanson, Peter S.&lt;/author&gt;&lt;author&gt;Erskine, Daniel&lt;/author&gt;&lt;author&gt;Lax, Nichola Z.&lt;/author&gt;&lt;author&gt;Roscamp, Joseph&lt;/author&gt;&lt;author&gt;Karyka, Evangelia&lt;/author&gt;&lt;author&gt;Tsefou, Eliona&lt;/author&gt;&lt;author&gt;Singh, Preeti&lt;/author&gt;&lt;author&gt;Cockell, Simon J.&lt;/author&gt;&lt;author&gt;Gribben, Andrew&lt;/author&gt;&lt;author&gt;Ramsay, Lynne&lt;/author&gt;&lt;author&gt;Blain, Peter G.&lt;/author&gt;&lt;author&gt;Mosimann, Urs P.&lt;/author&gt;&lt;author&gt;Lett, Deborah J.&lt;/author&gt;&lt;author&gt;Elstner, Matthias&lt;/author&gt;&lt;author&gt;Turnbull, Douglass M.&lt;/author&gt;&lt;author&gt;Xiang, Charles C.&lt;/author&gt;&lt;author&gt;Brownstein, Michael J.&lt;/author&gt;&lt;author&gt;O’Brien, John T.&lt;/author&gt;&lt;author&gt;Taylor, John-Paul&lt;/author&gt;&lt;author&gt;Attems, Johannes&lt;/author&gt;&lt;author&gt;Thomas, Alan J.&lt;/author&gt;&lt;author&gt;McKeith, Ian G.&lt;/author&gt;&lt;author&gt;Morris, Christopher M.&lt;/author&gt;&lt;/authors&gt;&lt;/contributors&gt;&lt;titles&gt;&lt;title&gt;Analysis of primary visual cortex in dementia with Lewy bodies indicates GABAergic involvement associated with recurrent complex visual hallucinations&lt;/title&gt;&lt;secondary-title&gt;Acta Neuropathologica Communications&lt;/secondary-title&gt;&lt;/titles&gt;&lt;periodical&gt;&lt;full-title&gt;Acta Neuropathologica Communications&lt;/full-title&gt;&lt;/periodical&gt;&lt;pages&gt;66&lt;/pages&gt;&lt;volume&gt;4&lt;/volume&gt;&lt;number&gt;1&lt;/number&gt;&lt;dates&gt;&lt;year&gt;2016&lt;/year&gt;&lt;pub-dates&gt;&lt;date&gt;2016/06/30&lt;/date&gt;&lt;/pub-dates&gt;&lt;/dates&gt;&lt;isbn&gt;2051-5960&lt;/isbn&gt;&lt;urls&gt;&lt;related-urls&gt;&lt;url&gt;https://doi.org/10.1186/s40478-016-0334-3&lt;/url&gt;&lt;/related-urls&gt;&lt;/urls&gt;&lt;electronic-resource-num&gt;10.1186/s40478-016-0334-3&lt;/electronic-resource-num&gt;&lt;/record&gt;&lt;/Cite&gt;&lt;/EndNote&gt;</w:instrText>
      </w:r>
      <w:r w:rsidR="000052B6">
        <w:fldChar w:fldCharType="separate"/>
      </w:r>
      <w:r w:rsidR="00BC71C7">
        <w:rPr>
          <w:noProof/>
        </w:rPr>
        <w:t>[37]</w:t>
      </w:r>
      <w:r w:rsidR="000052B6">
        <w:fldChar w:fldCharType="end"/>
      </w:r>
      <w:r w:rsidR="0092762D" w:rsidRPr="00F00A6F">
        <w:t>.</w:t>
      </w:r>
      <w:r w:rsidR="0092762D">
        <w:t xml:space="preserve"> In PD, </w:t>
      </w:r>
      <w:r w:rsidR="00F749BF">
        <w:t xml:space="preserve">increased </w:t>
      </w:r>
      <w:r w:rsidR="0092762D">
        <w:t xml:space="preserve">5HT2a binding has been linked to VH in post-mortem </w:t>
      </w:r>
      <w:r w:rsidR="00A80013">
        <w:fldChar w:fldCharType="begin">
          <w:fldData xml:space="preserve">PEVuZE5vdGU+PENpdGU+PEF1dGhvcj5IdW90PC9BdXRob3I+PFllYXI+MjAxMDwvWWVhcj48UmVj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</w:fldData>
        </w:fldChar>
      </w:r>
      <w:r w:rsidR="00BC71C7">
        <w:instrText xml:space="preserve"> ADDIN EN.CITE </w:instrText>
      </w:r>
      <w:r w:rsidR="00BC71C7">
        <w:fldChar w:fldCharType="begin">
          <w:fldData xml:space="preserve">PEVuZE5vdGU+PENpdGU+PEF1dGhvcj5IdW90PC9BdXRob3I+PFllYXI+MjAxMDwvWWVhcj48UmVj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</w:fldData>
        </w:fldChar>
      </w:r>
      <w:r w:rsidR="00BC71C7">
        <w:instrText xml:space="preserve"> ADDIN EN.CITE.DATA </w:instrText>
      </w:r>
      <w:r w:rsidR="00BC71C7">
        <w:fldChar w:fldCharType="end"/>
      </w:r>
      <w:r w:rsidR="00A80013">
        <w:fldChar w:fldCharType="separate"/>
      </w:r>
      <w:r w:rsidR="00BC71C7">
        <w:rPr>
          <w:noProof/>
        </w:rPr>
        <w:t>[38]</w:t>
      </w:r>
      <w:r w:rsidR="00A80013">
        <w:fldChar w:fldCharType="end"/>
      </w:r>
      <w:r w:rsidR="009E0290">
        <w:t xml:space="preserve"> </w:t>
      </w:r>
      <w:r w:rsidR="0092762D">
        <w:t xml:space="preserve">and </w:t>
      </w:r>
      <w:r w:rsidR="00016785" w:rsidRPr="00A71F81">
        <w:rPr>
          <w:i/>
        </w:rPr>
        <w:t>in vivo</w:t>
      </w:r>
      <w:r w:rsidR="00016785">
        <w:t xml:space="preserve"> </w:t>
      </w:r>
      <w:r w:rsidR="0092762D">
        <w:t>neurotransmitter binding studies</w:t>
      </w:r>
      <w:r w:rsidR="003B27E9">
        <w:t xml:space="preserve"> </w:t>
      </w:r>
      <w:r w:rsidR="003B27E9">
        <w:fldChar w:fldCharType="begin">
          <w:fldData xml:space="preserve">PEVuZE5vdGU+PENpdGU+PEF1dGhvcj5CYWxsYW5nZXI8L0F1dGhvcj48WWVhcj4yMDEwPC9ZZWFy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</w:fldData>
        </w:fldChar>
      </w:r>
      <w:r w:rsidR="00BC71C7">
        <w:instrText xml:space="preserve"> ADDIN EN.CITE </w:instrText>
      </w:r>
      <w:r w:rsidR="00BC71C7">
        <w:fldChar w:fldCharType="begin">
          <w:fldData xml:space="preserve">PEVuZE5vdGU+PENpdGU+PEF1dGhvcj5CYWxsYW5nZXI8L0F1dGhvcj48WWVhcj4yMDEwPC9ZZWFy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</w:fldData>
        </w:fldChar>
      </w:r>
      <w:r w:rsidR="00BC71C7">
        <w:instrText xml:space="preserve"> ADDIN EN.CITE.DATA </w:instrText>
      </w:r>
      <w:r w:rsidR="00BC71C7">
        <w:fldChar w:fldCharType="end"/>
      </w:r>
      <w:r w:rsidR="003B27E9">
        <w:fldChar w:fldCharType="separate"/>
      </w:r>
      <w:r w:rsidR="00BC71C7">
        <w:rPr>
          <w:noProof/>
        </w:rPr>
        <w:t>[39]</w:t>
      </w:r>
      <w:r w:rsidR="003B27E9">
        <w:fldChar w:fldCharType="end"/>
      </w:r>
      <w:r w:rsidR="0092762D">
        <w:t>.</w:t>
      </w:r>
      <w:r w:rsidR="005841A0">
        <w:t xml:space="preserve"> This may also help explain why </w:t>
      </w:r>
      <w:r w:rsidR="002C03EF">
        <w:t xml:space="preserve">the 5HT2a inverse agonist </w:t>
      </w:r>
      <w:r w:rsidR="005841A0">
        <w:t>pimavanserin</w:t>
      </w:r>
      <w:r w:rsidR="002C03EF">
        <w:t xml:space="preserve"> </w:t>
      </w:r>
      <w:r w:rsidR="0024130C">
        <w:t xml:space="preserve">is effective treatment for hallucinations </w:t>
      </w:r>
      <w:r w:rsidR="005841A0">
        <w:t>in PD.</w:t>
      </w:r>
      <w:r w:rsidR="0092762D">
        <w:t xml:space="preserve"> </w:t>
      </w:r>
    </w:p>
    <w:p w14:paraId="21DF0358" w14:textId="170FCAB1" w:rsidR="00F11481" w:rsidRDefault="00A5254D" w:rsidP="00F11481">
      <w:pPr>
        <w:spacing w:line="360" w:lineRule="auto"/>
      </w:pPr>
      <w:r>
        <w:t xml:space="preserve">In </w:t>
      </w:r>
      <w:r w:rsidR="00EB237F">
        <w:t>summary</w:t>
      </w:r>
      <w:r>
        <w:t xml:space="preserve">, research on the mechanism of VH has </w:t>
      </w:r>
      <w:r w:rsidR="00C357EE">
        <w:t xml:space="preserve">largely been confined to </w:t>
      </w:r>
      <w:r w:rsidR="00301C2E">
        <w:t xml:space="preserve">studies </w:t>
      </w:r>
      <w:r w:rsidR="00C357EE">
        <w:t>with</w:t>
      </w:r>
      <w:r w:rsidR="00301C2E">
        <w:t xml:space="preserve">in a </w:t>
      </w:r>
      <w:r>
        <w:t xml:space="preserve">given </w:t>
      </w:r>
      <w:r w:rsidR="00301C2E">
        <w:t>clinical condition</w:t>
      </w:r>
      <w:r w:rsidR="00EB237F">
        <w:t>,</w:t>
      </w:r>
      <w:r w:rsidR="00301C2E">
        <w:t xml:space="preserve"> with</w:t>
      </w:r>
      <w:r w:rsidR="00C357EE">
        <w:t xml:space="preserve"> </w:t>
      </w:r>
      <w:r w:rsidR="00301C2E">
        <w:t xml:space="preserve">a paucity of trans-diagnostic research </w:t>
      </w:r>
      <w:r w:rsidR="00F749BF">
        <w:t xml:space="preserve">on the wider </w:t>
      </w:r>
      <w:r w:rsidR="00A25813">
        <w:t xml:space="preserve">applicability of </w:t>
      </w:r>
      <w:r>
        <w:t>mechanism</w:t>
      </w:r>
      <w:r w:rsidR="00016785">
        <w:t>s</w:t>
      </w:r>
      <w:r>
        <w:t xml:space="preserve"> </w:t>
      </w:r>
      <w:r w:rsidR="00A25813">
        <w:t xml:space="preserve">or </w:t>
      </w:r>
      <w:r w:rsidR="00C357EE">
        <w:t>interactions</w:t>
      </w:r>
      <w:r>
        <w:t xml:space="preserve"> between </w:t>
      </w:r>
      <w:r w:rsidR="00016785">
        <w:t>them</w:t>
      </w:r>
      <w:r w:rsidR="00A25813">
        <w:t xml:space="preserve">. </w:t>
      </w:r>
      <w:r>
        <w:t>It also remains unclear whether</w:t>
      </w:r>
      <w:r w:rsidR="00682AA2">
        <w:t xml:space="preserve"> mechanisms proposed for complex VH</w:t>
      </w:r>
      <w:r w:rsidR="00F749BF">
        <w:t xml:space="preserve"> </w:t>
      </w:r>
      <w:r w:rsidR="00682AA2">
        <w:t xml:space="preserve">also apply to </w:t>
      </w:r>
      <w:r w:rsidR="00016785">
        <w:t>related</w:t>
      </w:r>
      <w:r>
        <w:t xml:space="preserve"> perceptual symptoms (</w:t>
      </w:r>
      <w:r w:rsidR="00016785">
        <w:t xml:space="preserve">e.g. </w:t>
      </w:r>
      <w:r w:rsidR="00682AA2">
        <w:t xml:space="preserve">illusions, </w:t>
      </w:r>
      <w:r w:rsidR="001C4CC8">
        <w:t>presence hallucinatio</w:t>
      </w:r>
      <w:r w:rsidR="00016785">
        <w:t>ns</w:t>
      </w:r>
      <w:r>
        <w:t>)</w:t>
      </w:r>
      <w:r w:rsidR="00016785">
        <w:t xml:space="preserve">, </w:t>
      </w:r>
      <w:r w:rsidR="00F749BF">
        <w:t xml:space="preserve">or </w:t>
      </w:r>
      <w:r w:rsidR="000F20A5">
        <w:t>phenomenological variant</w:t>
      </w:r>
      <w:r w:rsidR="00F749BF">
        <w:t>s</w:t>
      </w:r>
      <w:r w:rsidR="000F20A5">
        <w:t xml:space="preserve"> of </w:t>
      </w:r>
      <w:r w:rsidR="00682AA2">
        <w:t>complex VH</w:t>
      </w:r>
      <w:r w:rsidR="00016785">
        <w:t xml:space="preserve"> with</w:t>
      </w:r>
      <w:r w:rsidR="000F20A5">
        <w:t xml:space="preserve"> full, </w:t>
      </w:r>
      <w:r w:rsidR="00D139BC">
        <w:t>partial/</w:t>
      </w:r>
      <w:r w:rsidR="00465DEC">
        <w:t xml:space="preserve">fluctuating </w:t>
      </w:r>
      <w:r w:rsidR="00D139BC">
        <w:t xml:space="preserve">and </w:t>
      </w:r>
      <w:r w:rsidR="000F20A5">
        <w:t>absent insight</w:t>
      </w:r>
      <w:r w:rsidR="00773FC2">
        <w:t xml:space="preserve">. </w:t>
      </w:r>
    </w:p>
    <w:p w14:paraId="104818C3" w14:textId="46D1F729" w:rsidR="00F11481" w:rsidRDefault="00F55BC7" w:rsidP="00D6700A">
      <w:pPr>
        <w:pStyle w:val="Heading2"/>
      </w:pPr>
      <w:r>
        <w:t>Visual h</w:t>
      </w:r>
      <w:r w:rsidR="00F11481">
        <w:t>allucinations and their management</w:t>
      </w:r>
    </w:p>
    <w:p w14:paraId="38EAB985" w14:textId="77777777" w:rsidR="00F11481" w:rsidRDefault="00F11481" w:rsidP="00C86289">
      <w:pPr>
        <w:pStyle w:val="Heading3"/>
      </w:pPr>
      <w:r>
        <w:t>Eye disease</w:t>
      </w:r>
    </w:p>
    <w:p w14:paraId="349F7F40" w14:textId="50654B50" w:rsidR="00B47FCC" w:rsidRDefault="00A86916" w:rsidP="00F11481">
      <w:pPr>
        <w:spacing w:line="360" w:lineRule="auto"/>
      </w:pPr>
      <w:r>
        <w:t>Charles Bonnet syndrome VH are associated</w:t>
      </w:r>
      <w:r w:rsidR="00A479F7">
        <w:t xml:space="preserve"> with </w:t>
      </w:r>
      <w:r w:rsidR="00F11481" w:rsidRPr="004926D7">
        <w:t>diseases affec</w:t>
      </w:r>
      <w:r>
        <w:t xml:space="preserve">ting the retina, </w:t>
      </w:r>
      <w:r w:rsidRPr="004926D7">
        <w:t>light transmission within the eye (e.</w:t>
      </w:r>
      <w:r>
        <w:t xml:space="preserve">g. cataract, corneal </w:t>
      </w:r>
      <w:r w:rsidRPr="00595061">
        <w:t>opacity) or visual pathways and visual cortex</w:t>
      </w:r>
      <w:r w:rsidR="00F55BC7" w:rsidRPr="00595061">
        <w:t xml:space="preserve">. They do not </w:t>
      </w:r>
      <w:r w:rsidR="00F11481" w:rsidRPr="00595061">
        <w:t xml:space="preserve">relate to a specific ocular pathology subtype </w:t>
      </w:r>
      <w:r w:rsidR="00F11481" w:rsidRPr="00595061">
        <w:fldChar w:fldCharType="begin"/>
      </w:r>
      <w:r w:rsidR="00BC71C7" w:rsidRPr="00595061">
        <w:instrText xml:space="preserve"> ADDIN EN.CITE &lt;EndNote&gt;&lt;Cite&gt;&lt;Author&gt;Abbott&lt;/Author&gt;&lt;Year&gt;2007&lt;/Year&gt;&lt;RecNum&gt;1911&lt;/RecNum&gt;&lt;DisplayText&gt;[40]&lt;/DisplayText&gt;&lt;record&gt;&lt;rec-number&gt;1911&lt;/rec-number&gt;&lt;foreign-keys&gt;&lt;key app="EN" db-id="xt9se5xsczv20herpeupp9dhppxp55wpswde" timestamp="0"&gt;1911&lt;/key&gt;&lt;/foreign-keys&gt;&lt;ref-type name="Journal Article"&gt;17&lt;/ref-type&gt;&lt;contributors&gt;&lt;authors&gt;&lt;author&gt;Abbott, E. J.&lt;/author&gt;&lt;author&gt;Connor, G. B.&lt;/author&gt;&lt;author&gt;Artes, P. H.&lt;/author&gt;&lt;author&gt;Abadi, R. V.&lt;/author&gt;&lt;/authors&gt;&lt;/contributors&gt;&lt;auth-address&gt;University of Manchester, Faculty of Life Sciences, Manchester, England, United Kingdom.&lt;/auth-address&gt;&lt;titles&gt;&lt;title&gt;Visual loss and visual hallucinations in patients with age-related macular degeneration (Charles Bonnet syndrome)&lt;/title&gt;&lt;secondary-title&gt;Invest Ophthalmol Vis Sci&lt;/secondary-title&gt;&lt;/titles&gt;&lt;periodical&gt;&lt;full-title&gt;Invest Ophthalmol Vis Sci&lt;/full-title&gt;&lt;/periodical&gt;&lt;pages&gt;1416-23&lt;/pages&gt;&lt;volume&gt;48&lt;/volume&gt;&lt;number&gt;3&lt;/number&gt;&lt;keywords&gt;&lt;keyword&gt;Aged&lt;/keyword&gt;&lt;keyword&gt;Aged, 80 and over&lt;/keyword&gt;&lt;keyword&gt;Female&lt;/keyword&gt;&lt;keyword&gt;Hallucinations/*physiopathology&lt;/keyword&gt;&lt;keyword&gt;Humans&lt;/keyword&gt;&lt;keyword&gt;Macular Degeneration/*physiopathology&lt;/keyword&gt;&lt;keyword&gt;Male&lt;/keyword&gt;&lt;keyword&gt;Middle Aged&lt;/keyword&gt;&lt;keyword&gt;Prevalence&lt;/keyword&gt;&lt;keyword&gt;Syndrome&lt;/keyword&gt;&lt;keyword&gt;Vision Disorders/*physiopathology&lt;/keyword&gt;&lt;keyword&gt;Visual Acuity/*physiology&lt;/keyword&gt;&lt;keyword&gt;Visual Fields/*physiology&lt;/keyword&gt;&lt;/keywords&gt;&lt;dates&gt;&lt;year&gt;2007&lt;/year&gt;&lt;pub-dates&gt;&lt;date&gt;Mar&lt;/date&gt;&lt;/pub-dates&gt;&lt;/dates&gt;&lt;accession-num&gt;17325191&lt;/accession-num&gt;&lt;urls&gt;&lt;related-urls&gt;&lt;url&gt;http://www.ncbi.nlm.nih.gov/entrez/query.fcgi?cmd=Retrieve&amp;amp;db=PubMed&amp;amp;dopt=Citation&amp;amp;list_uids=17325191 &lt;/url&gt;&lt;/related-urls&gt;&lt;/urls&gt;&lt;/record&gt;&lt;/Cite&gt;&lt;/EndNote&gt;</w:instrText>
      </w:r>
      <w:r w:rsidR="00F11481" w:rsidRPr="00595061">
        <w:fldChar w:fldCharType="separate"/>
      </w:r>
      <w:r w:rsidR="00BC71C7" w:rsidRPr="00595061">
        <w:rPr>
          <w:noProof/>
        </w:rPr>
        <w:t>[40]</w:t>
      </w:r>
      <w:r w:rsidR="00F11481" w:rsidRPr="00595061">
        <w:fldChar w:fldCharType="end"/>
      </w:r>
      <w:r w:rsidR="00F11481" w:rsidRPr="00595061">
        <w:t xml:space="preserve"> and</w:t>
      </w:r>
      <w:r w:rsidR="00F11481" w:rsidRPr="004926D7">
        <w:t xml:space="preserve"> can occur in monocular disease. </w:t>
      </w:r>
      <w:r w:rsidR="00C55431">
        <w:t xml:space="preserve">Typical phenomenology includes simple hallucinations (colours and elementary shapes) geometrical patterns, </w:t>
      </w:r>
      <w:r w:rsidR="008019A7">
        <w:t>disembodie</w:t>
      </w:r>
      <w:r w:rsidR="00CB4D65">
        <w:t>d faces and costumed figures</w:t>
      </w:r>
      <w:r w:rsidR="000B08C6">
        <w:t xml:space="preserve"> </w:t>
      </w:r>
      <w:r w:rsidR="000B08C6">
        <w:fldChar w:fldCharType="begin"/>
      </w:r>
      <w:r w:rsidR="00BC71C7">
        <w:instrText xml:space="preserve"> ADDIN EN.CITE &lt;EndNote&gt;&lt;Cite&gt;&lt;Author&gt;Santhouse&lt;/Author&gt;&lt;Year&gt;2000&lt;/Year&gt;&lt;RecNum&gt;1230&lt;/RecNum&gt;&lt;DisplayText&gt;[41]&lt;/DisplayText&gt;&lt;record&gt;&lt;rec-number&gt;1230&lt;/rec-number&gt;&lt;foreign-keys&gt;&lt;key app="EN" db-id="xt9se5xsczv20herpeupp9dhppxp55wpswde" timestamp="0"&gt;1230&lt;/key&gt;&lt;/foreign-keys&gt;&lt;ref-type name="Journal Article"&gt;17&lt;/ref-type&gt;&lt;contributors&gt;&lt;authors&gt;&lt;author&gt;Santhouse, A. M.&lt;/author&gt;&lt;author&gt;Howard, R.J.&lt;/author&gt;&lt;author&gt;ffytche, D.H.&lt;/author&gt;&lt;/authors&gt;&lt;/contributors&gt;&lt;titles&gt;&lt;title&gt;Visual hallucinatory syndromes and the anatomy of the visual brain&lt;/title&gt;&lt;secondary-title&gt;Brain&lt;/secondary-title&gt;&lt;/titles&gt;&lt;periodical&gt;&lt;full-title&gt;Brain&lt;/full-title&gt;&lt;abbr-1&gt;Brain&lt;/abbr-1&gt;&lt;abbr-2&gt;Brain&lt;/abbr-2&gt;&lt;/periodical&gt;&lt;pages&gt;2055-2064&lt;/pages&gt;&lt;volume&gt;123&lt;/volume&gt;&lt;dates&gt;&lt;year&gt;2000&lt;/year&gt;&lt;/dates&gt;&lt;urls&gt;&lt;/urls&gt;&lt;/record&gt;&lt;/Cite&gt;&lt;/EndNote&gt;</w:instrText>
      </w:r>
      <w:r w:rsidR="000B08C6">
        <w:fldChar w:fldCharType="separate"/>
      </w:r>
      <w:r w:rsidR="00BC71C7">
        <w:rPr>
          <w:noProof/>
        </w:rPr>
        <w:t>[41]</w:t>
      </w:r>
      <w:r w:rsidR="000B08C6">
        <w:fldChar w:fldCharType="end"/>
      </w:r>
      <w:r w:rsidR="00CB4D65">
        <w:t xml:space="preserve">. </w:t>
      </w:r>
      <w:r>
        <w:t xml:space="preserve">Charles Bonnet syndrome </w:t>
      </w:r>
      <w:r w:rsidR="00BC4290">
        <w:t xml:space="preserve">risk </w:t>
      </w:r>
      <w:r w:rsidR="00E87597">
        <w:t>i</w:t>
      </w:r>
      <w:r w:rsidR="00BC4290">
        <w:t>ncrease</w:t>
      </w:r>
      <w:r w:rsidR="00E21245">
        <w:t>s</w:t>
      </w:r>
      <w:r w:rsidR="00BC4290">
        <w:t xml:space="preserve"> </w:t>
      </w:r>
      <w:r w:rsidR="00E21245">
        <w:t>in patients with</w:t>
      </w:r>
      <w:r w:rsidR="000B18AA">
        <w:t xml:space="preserve"> severe impairment of </w:t>
      </w:r>
      <w:r w:rsidR="00BC4290">
        <w:t>visual acuity</w:t>
      </w:r>
      <w:r w:rsidR="000843B3">
        <w:t xml:space="preserve"> </w:t>
      </w:r>
      <w:r w:rsidR="00BC4290">
        <w:fldChar w:fldCharType="begin"/>
      </w:r>
      <w:r w:rsidR="00426D7D">
        <w:instrText xml:space="preserve"> ADDIN EN.CITE &lt;EndNote&gt;&lt;Cite&gt;&lt;Author&gt;ffytche&lt;/Author&gt;&lt;Year&gt;2009&lt;/Year&gt;&lt;RecNum&gt;1963&lt;/RecNum&gt;&lt;DisplayText&gt;[3]&lt;/DisplayText&gt;&lt;record&gt;&lt;rec-number&gt;1963&lt;/rec-number&gt;&lt;foreign-keys&gt;&lt;key app="EN" db-id="xt9se5xsczv20herpeupp9dhppxp55wpswde" timestamp="0"&gt;1963&lt;/key&gt;&lt;/foreign-keys&gt;&lt;ref-type name="Journal Article"&gt;17&lt;/ref-type&gt;&lt;contributors&gt;&lt;authors&gt;&lt;author&gt;ffytche, D. H.&lt;/author&gt;&lt;/authors&gt;&lt;/contributors&gt;&lt;auth-address&gt;Section of Old Age Psychiatry and Centre for Neuroimaging Sciences, Institute of Psychiatry, King&amp;apos;s College London, London, UK. d.ffytche@iop.kcl.ac.uk&lt;/auth-address&gt;&lt;titles&gt;&lt;title&gt;Visual hallucinations in eye disease&lt;/title&gt;&lt;secondary-title&gt;Curr Opin Neurol&lt;/secondary-title&gt;&lt;/titles&gt;&lt;periodical&gt;&lt;full-title&gt;Curr Opin Neurol&lt;/full-title&gt;&lt;/periodical&gt;&lt;pages&gt;28-35&lt;/pages&gt;&lt;volume&gt;22&lt;/volume&gt;&lt;number&gt;1&lt;/number&gt;&lt;keywords&gt;&lt;keyword&gt;Age Factors&lt;/keyword&gt;&lt;keyword&gt;Eye Diseases/*complications/diagnosis/*physiopathology/therapy&lt;/keyword&gt;&lt;keyword&gt;Hallucinations/diagnosis/*etiology/*physiopathology/therapy&lt;/keyword&gt;&lt;keyword&gt;Humans&lt;/keyword&gt;&lt;keyword&gt;Photic Stimulation&lt;/keyword&gt;&lt;keyword&gt;Prognosis&lt;/keyword&gt;&lt;keyword&gt;Review Literature as Topic&lt;/keyword&gt;&lt;keyword&gt;Risk Factors&lt;/keyword&gt;&lt;keyword&gt;Syndrome&lt;/keyword&gt;&lt;/keywords&gt;&lt;dates&gt;&lt;year&gt;2009&lt;/year&gt;&lt;pub-dates&gt;&lt;date&gt;Feb&lt;/date&gt;&lt;/pub-dates&gt;&lt;/dates&gt;&lt;accession-num&gt;19165953&lt;/accession-num&gt;&lt;urls&gt;&lt;related-urls&gt;&lt;url&gt;http://www.ncbi.nlm.nih.gov/entrez/query.fcgi?cmd=Retrieve&amp;amp;db=PubMed&amp;amp;dopt=Citation&amp;amp;list_uids=19165953 &lt;/url&gt;&lt;/related-urls&gt;&lt;/urls&gt;&lt;/record&gt;&lt;/Cite&gt;&lt;/EndNote&gt;</w:instrText>
      </w:r>
      <w:r w:rsidR="00BC4290">
        <w:fldChar w:fldCharType="separate"/>
      </w:r>
      <w:r w:rsidR="00426D7D">
        <w:rPr>
          <w:noProof/>
        </w:rPr>
        <w:t>[3]</w:t>
      </w:r>
      <w:r w:rsidR="00BC4290">
        <w:fldChar w:fldCharType="end"/>
      </w:r>
      <w:r w:rsidR="00BC4290">
        <w:t xml:space="preserve">. The </w:t>
      </w:r>
      <w:r w:rsidR="00F11481" w:rsidRPr="004926D7">
        <w:t xml:space="preserve">frequency </w:t>
      </w:r>
      <w:r w:rsidR="00BC4290">
        <w:t xml:space="preserve">of VH </w:t>
      </w:r>
      <w:r>
        <w:t xml:space="preserve">occurrence in Charles Bonnet syndrome </w:t>
      </w:r>
      <w:r w:rsidR="00BC4290">
        <w:t xml:space="preserve">reduces </w:t>
      </w:r>
      <w:r w:rsidR="00F11481" w:rsidRPr="004926D7">
        <w:t>over time</w:t>
      </w:r>
      <w:r w:rsidR="00B43081">
        <w:t>,</w:t>
      </w:r>
      <w:r w:rsidR="00F11481" w:rsidRPr="004926D7">
        <w:t xml:space="preserve"> but more than 75% of patients will continue to experience hallucinations beyond 5 years after their onset </w:t>
      </w:r>
      <w:r w:rsidR="00F11481" w:rsidRPr="004926D7">
        <w:fldChar w:fldCharType="begin"/>
      </w:r>
      <w:r w:rsidR="00BC71C7">
        <w:instrText xml:space="preserve"> ADDIN EN.CITE &lt;EndNote&gt;&lt;Cite&gt;&lt;Author&gt;Cox&lt;/Author&gt;&lt;Year&gt;2014&lt;/Year&gt;&lt;RecNum&gt;2557&lt;/RecNum&gt;&lt;DisplayText&gt;[42]&lt;/DisplayText&gt;&lt;record&gt;&lt;rec-number&gt;2557&lt;/rec-number&gt;&lt;foreign-keys&gt;&lt;key app="EN" db-id="xt9se5xsczv20herpeupp9dhppxp55wpswde" timestamp="1432031762"&gt;2557&lt;/key&gt;&lt;/foreign-keys&gt;&lt;ref-type name="Journal Article"&gt;17&lt;/ref-type&gt;&lt;contributors&gt;&lt;authors&gt;&lt;author&gt;Cox, T. M.&lt;/author&gt;&lt;author&gt;ffytche, D. H.&lt;/author&gt;&lt;/authors&gt;&lt;/contributors&gt;&lt;auth-address&gt;Department of Old Age Psychiatry, Institute of Psychiatry, King&amp;apos;s College London, London, UK.&lt;/auth-address&gt;&lt;titles&gt;&lt;title&gt;Negative outcome Charles Bonnet syndrome&lt;/title&gt;&lt;secondary-title&gt;Br J Ophthalmol&lt;/secondary-title&gt;&lt;alt-title&gt;The British journal of ophthalmology&lt;/alt-title&gt;&lt;/titles&gt;&lt;periodical&gt;&lt;full-title&gt;British Journal of Ophthalmology&lt;/full-title&gt;&lt;abbr-1&gt;Br. J. Ophthalmol.&lt;/abbr-1&gt;&lt;abbr-2&gt;Br J Ophthalmol&lt;/abbr-2&gt;&lt;/periodical&gt;&lt;pages&gt;1236-9&lt;/pages&gt;&lt;volume&gt;98&lt;/volume&gt;&lt;number&gt;9&lt;/number&gt;&lt;keywords&gt;&lt;keyword&gt;Activities of Daily Living&lt;/keyword&gt;&lt;keyword&gt;Databases, Factual&lt;/keyword&gt;&lt;keyword&gt;Emotions&lt;/keyword&gt;&lt;keyword&gt;Female&lt;/keyword&gt;&lt;keyword&gt;Great Britain/epidemiology&lt;/keyword&gt;&lt;keyword&gt;Hallucinations/diagnosis/epidemiology/*etiology/psychology&lt;/keyword&gt;&lt;keyword&gt;Health Knowledge, Attitudes, Practice&lt;/keyword&gt;&lt;keyword&gt;Humans&lt;/keyword&gt;&lt;keyword&gt;Kaplan-Meier Estimate&lt;/keyword&gt;&lt;keyword&gt;Macular Degeneration/epidemiology/*psychology&lt;/keyword&gt;&lt;keyword&gt;Male&lt;/keyword&gt;&lt;keyword&gt;Prognosis&lt;/keyword&gt;&lt;keyword&gt;Syndrome&lt;/keyword&gt;&lt;keyword&gt;Time Factors&lt;/keyword&gt;&lt;keyword&gt;Vision Disorders/diagnosis/epidemiology/*etiology/psychology&lt;/keyword&gt;&lt;/keywords&gt;&lt;dates&gt;&lt;year&gt;2014&lt;/year&gt;&lt;pub-dates&gt;&lt;date&gt;Sep&lt;/date&gt;&lt;/pub-dates&gt;&lt;/dates&gt;&lt;isbn&gt;1468-2079 (Electronic)&amp;#xD;0007-1161 (Linking)&lt;/isbn&gt;&lt;accession-num&gt;24825847&lt;/accession-num&gt;&lt;urls&gt;&lt;related-urls&gt;&lt;url&gt;http://www.ncbi.nlm.nih.gov/pubmed/24825847&lt;/url&gt;&lt;/related-urls&gt;&lt;/urls&gt;&lt;custom2&gt;4145458&lt;/custom2&gt;&lt;electronic-resource-num&gt;10.1136/bjophthalmol-2014-304920&lt;/electronic-resource-num&gt;&lt;/record&gt;&lt;/Cite&gt;&lt;/EndNote&gt;</w:instrText>
      </w:r>
      <w:r w:rsidR="00F11481" w:rsidRPr="004926D7">
        <w:fldChar w:fldCharType="separate"/>
      </w:r>
      <w:r w:rsidR="00BC71C7">
        <w:rPr>
          <w:noProof/>
        </w:rPr>
        <w:t>[42]</w:t>
      </w:r>
      <w:r w:rsidR="00F11481" w:rsidRPr="004926D7">
        <w:fldChar w:fldCharType="end"/>
      </w:r>
      <w:r w:rsidR="00F11481" w:rsidRPr="004926D7">
        <w:t xml:space="preserve">. Clinical impression, supported by patient surveys </w:t>
      </w:r>
      <w:r w:rsidR="00F11481" w:rsidRPr="004926D7">
        <w:fldChar w:fldCharType="begin"/>
      </w:r>
      <w:r w:rsidR="00BC71C7">
        <w:instrText xml:space="preserve"> ADDIN EN.CITE &lt;EndNote&gt;&lt;Cite&gt;&lt;Author&gt;Menon&lt;/Author&gt;&lt;Year&gt;2005&lt;/Year&gt;&lt;RecNum&gt;1764&lt;/RecNum&gt;&lt;DisplayText&gt;[43]&lt;/DisplayText&gt;&lt;record&gt;&lt;rec-number&gt;1764&lt;/rec-number&gt;&lt;foreign-keys&gt;&lt;key app="EN" db-id="xt9se5xsczv20herpeupp9dhppxp55wpswde" timestamp="0"&gt;1764&lt;/key&gt;&lt;/foreign-keys&gt;&lt;ref-type name="Journal Article"&gt;17&lt;/ref-type&gt;&lt;contributors&gt;&lt;authors&gt;&lt;author&gt;Menon, G. J.&lt;/author&gt;&lt;/authors&gt;&lt;/contributors&gt;&lt;auth-address&gt;Royal Eye Infirmary, Plymouth, England. jay.menon@doctors.org.uk&lt;/auth-address&gt;&lt;titles&gt;&lt;title&gt;Complex visual hallucinations in the visually impaired: a structured history-taking approach&lt;/title&gt;&lt;secondary-title&gt;Arch Ophthalmol&lt;/secondary-title&gt;&lt;/titles&gt;&lt;periodical&gt;&lt;full-title&gt;Archives of Ophthalmology&lt;/full-title&gt;&lt;abbr-1&gt;Arch. Ophthalmol.&lt;/abbr-1&gt;&lt;abbr-2&gt;Arch Ophthalmol&lt;/abbr-2&gt;&lt;/periodical&gt;&lt;pages&gt;349-55&lt;/pages&gt;&lt;volume&gt;123&lt;/volume&gt;&lt;number&gt;3&lt;/number&gt;&lt;keywords&gt;&lt;keyword&gt;Adult&lt;/keyword&gt;&lt;keyword&gt;Aged&lt;/keyword&gt;&lt;keyword&gt;Aged, 80 and over&lt;/keyword&gt;&lt;keyword&gt;Cognition/physiology&lt;/keyword&gt;&lt;keyword&gt;Cohort Studies&lt;/keyword&gt;&lt;keyword&gt;Comparative Study&lt;/keyword&gt;&lt;keyword&gt;Female&lt;/keyword&gt;&lt;keyword&gt;Hallucinations/diagnosis/*etiology/physiopathology&lt;/keyword&gt;&lt;keyword&gt;Humans&lt;/keyword&gt;&lt;keyword&gt;Male&lt;/keyword&gt;&lt;keyword&gt;Middle Aged&lt;/keyword&gt;&lt;keyword&gt;Prospective Studies&lt;/keyword&gt;&lt;keyword&gt;Vision Disorders/*complications&lt;/keyword&gt;&lt;keyword&gt;Visual Acuity/physiology&lt;/keyword&gt;&lt;keyword&gt;*Visually Impaired Persons&lt;/keyword&gt;&lt;/keywords&gt;&lt;dates&gt;&lt;year&gt;2005&lt;/year&gt;&lt;pub-dates&gt;&lt;date&gt;Mar&lt;/date&gt;&lt;/pub-dates&gt;&lt;/dates&gt;&lt;accession-num&gt;15767477&lt;/accession-num&gt;&lt;urls&gt;&lt;related-urls&gt;&lt;url&gt;http://www.ncbi.nlm.nih.gov/entrez/query.fcgi?cmd=Retrieve&amp;amp;db=PubMed&amp;amp;dopt=Citation&amp;amp;list_uids=15767477 &lt;/url&gt;&lt;/related-urls&gt;&lt;/urls&gt;&lt;/record&gt;&lt;/Cite&gt;&lt;/EndNote&gt;</w:instrText>
      </w:r>
      <w:r w:rsidR="00F11481" w:rsidRPr="004926D7">
        <w:fldChar w:fldCharType="separate"/>
      </w:r>
      <w:r w:rsidR="00BC71C7">
        <w:rPr>
          <w:noProof/>
        </w:rPr>
        <w:t>[43]</w:t>
      </w:r>
      <w:r w:rsidR="00F11481" w:rsidRPr="004926D7">
        <w:fldChar w:fldCharType="end"/>
      </w:r>
      <w:r w:rsidR="00F11481" w:rsidRPr="004926D7">
        <w:t xml:space="preserve"> is that </w:t>
      </w:r>
      <w:r w:rsidR="008252CA">
        <w:t>Charles Bonnet syndrome</w:t>
      </w:r>
      <w:r w:rsidR="00F11481">
        <w:t xml:space="preserve"> </w:t>
      </w:r>
      <w:r w:rsidR="00A479F7">
        <w:t xml:space="preserve">is under-recognised with the </w:t>
      </w:r>
      <w:r w:rsidR="00F11481">
        <w:t xml:space="preserve">fear of </w:t>
      </w:r>
      <w:r w:rsidR="00F11481" w:rsidRPr="004926D7">
        <w:t>stigma</w:t>
      </w:r>
      <w:r w:rsidR="00A479F7">
        <w:t xml:space="preserve"> reducing self-report</w:t>
      </w:r>
      <w:r w:rsidR="00F11481" w:rsidRPr="004926D7">
        <w:t>.</w:t>
      </w:r>
      <w:r w:rsidR="00A479F7">
        <w:t xml:space="preserve"> </w:t>
      </w:r>
      <w:r w:rsidR="00F11481" w:rsidRPr="004926D7">
        <w:t xml:space="preserve">Around a third of </w:t>
      </w:r>
      <w:r w:rsidR="008252CA">
        <w:t xml:space="preserve">Charles Bonnet syndrome </w:t>
      </w:r>
      <w:r w:rsidR="00F11481" w:rsidRPr="004926D7">
        <w:t>patients have symptoms requiring clinical intervention beyond reassurance and education (negative outcome C</w:t>
      </w:r>
      <w:r w:rsidR="008252CA">
        <w:t>harles Bonnet syndrome</w:t>
      </w:r>
      <w:r w:rsidR="00F11481" w:rsidRPr="004926D7">
        <w:t>)</w:t>
      </w:r>
      <w:r w:rsidR="000B08C6">
        <w:t xml:space="preserve"> </w:t>
      </w:r>
      <w:r w:rsidR="000B08C6">
        <w:fldChar w:fldCharType="begin"/>
      </w:r>
      <w:r w:rsidR="00BC71C7">
        <w:instrText xml:space="preserve"> ADDIN EN.CITE &lt;EndNote&gt;&lt;Cite&gt;&lt;Author&gt;Cox&lt;/Author&gt;&lt;Year&gt;2014&lt;/Year&gt;&lt;RecNum&gt;2557&lt;/RecNum&gt;&lt;DisplayText&gt;[42]&lt;/DisplayText&gt;&lt;record&gt;&lt;rec-number&gt;2557&lt;/rec-number&gt;&lt;foreign-keys&gt;&lt;key app="EN" db-id="xt9se5xsczv20herpeupp9dhppxp55wpswde" timestamp="1432031762"&gt;2557&lt;/key&gt;&lt;/foreign-keys&gt;&lt;ref-type name="Journal Article"&gt;17&lt;/ref-type&gt;&lt;contributors&gt;&lt;authors&gt;&lt;author&gt;Cox, T. M.&lt;/author&gt;&lt;author&gt;ffytche, D. H.&lt;/author&gt;&lt;/authors&gt;&lt;/contributors&gt;&lt;auth-address&gt;Department of Old Age Psychiatry, Institute of Psychiatry, King&amp;apos;s College London, London, UK.&lt;/auth-address&gt;&lt;titles&gt;&lt;title&gt;Negative outcome Charles Bonnet syndrome&lt;/title&gt;&lt;secondary-title&gt;Br J Ophthalmol&lt;/secondary-title&gt;&lt;alt-title&gt;The British journal of ophthalmology&lt;/alt-title&gt;&lt;/titles&gt;&lt;periodical&gt;&lt;full-title&gt;British Journal of Ophthalmology&lt;/full-title&gt;&lt;abbr-1&gt;Br. J. Ophthalmol.&lt;/abbr-1&gt;&lt;abbr-2&gt;Br J Ophthalmol&lt;/abbr-2&gt;&lt;/periodical&gt;&lt;pages&gt;1236-9&lt;/pages&gt;&lt;volume&gt;98&lt;/volume&gt;&lt;number&gt;9&lt;/number&gt;&lt;keywords&gt;&lt;keyword&gt;Activities of Daily Living&lt;/keyword&gt;&lt;keyword&gt;Databases, Factual&lt;/keyword&gt;&lt;keyword&gt;Emotions&lt;/keyword&gt;&lt;keyword&gt;Female&lt;/keyword&gt;&lt;keyword&gt;Great Britain/epidemiology&lt;/keyword&gt;&lt;keyword&gt;Hallucinations/diagnosis/epidemiology/*etiology/psychology&lt;/keyword&gt;&lt;keyword&gt;Health Knowledge, Attitudes, Practice&lt;/keyword&gt;&lt;keyword&gt;Humans&lt;/keyword&gt;&lt;keyword&gt;Kaplan-Meier Estimate&lt;/keyword&gt;&lt;keyword&gt;Macular Degeneration/epidemiology/*psychology&lt;/keyword&gt;&lt;keyword&gt;Male&lt;/keyword&gt;&lt;keyword&gt;Prognosis&lt;/keyword&gt;&lt;keyword&gt;Syndrome&lt;/keyword&gt;&lt;keyword&gt;Time Factors&lt;/keyword&gt;&lt;keyword&gt;Vision Disorders/diagnosis/epidemiology/*etiology/psychology&lt;/keyword&gt;&lt;/keywords&gt;&lt;dates&gt;&lt;year&gt;2014&lt;/year&gt;&lt;pub-dates&gt;&lt;date&gt;Sep&lt;/date&gt;&lt;/pub-dates&gt;&lt;/dates&gt;&lt;isbn&gt;1468-2079 (Electronic)&amp;#xD;0007-1161 (Linking)&lt;/isbn&gt;&lt;accession-num&gt;24825847&lt;/accession-num&gt;&lt;urls&gt;&lt;related-urls&gt;&lt;url&gt;http://www.ncbi.nlm.nih.gov/pubmed/24825847&lt;/url&gt;&lt;/related-urls&gt;&lt;/urls&gt;&lt;custom2&gt;4145458&lt;/custom2&gt;&lt;electronic-resource-num&gt;10.1136/bjophthalmol-2014-304920&lt;/electronic-resource-num&gt;&lt;/record&gt;&lt;/Cite&gt;&lt;/EndNote&gt;</w:instrText>
      </w:r>
      <w:r w:rsidR="000B08C6">
        <w:fldChar w:fldCharType="separate"/>
      </w:r>
      <w:r w:rsidR="00BC71C7">
        <w:rPr>
          <w:noProof/>
        </w:rPr>
        <w:t>[42]</w:t>
      </w:r>
      <w:r w:rsidR="000B08C6">
        <w:fldChar w:fldCharType="end"/>
      </w:r>
      <w:r w:rsidR="00F11481" w:rsidRPr="004926D7">
        <w:t xml:space="preserve">. </w:t>
      </w:r>
      <w:r w:rsidR="005929FE">
        <w:t xml:space="preserve">Compared to patients with eye disease but no VH, </w:t>
      </w:r>
      <w:r w:rsidR="008252CA">
        <w:t xml:space="preserve">Charles Bonnet syndrome </w:t>
      </w:r>
      <w:r w:rsidR="00B47FCC" w:rsidRPr="004926D7">
        <w:t>adversely affects quality of life</w:t>
      </w:r>
      <w:r w:rsidR="005929FE">
        <w:t xml:space="preserve"> </w:t>
      </w:r>
      <w:r w:rsidR="00F11481" w:rsidRPr="004926D7">
        <w:fldChar w:fldCharType="begin"/>
      </w:r>
      <w:r w:rsidR="00BC71C7">
        <w:instrText xml:space="preserve"> ADDIN EN.CITE &lt;EndNote&gt;&lt;Cite&gt;&lt;Author&gt;Scott&lt;/Author&gt;&lt;Year&gt;2001&lt;/Year&gt;&lt;RecNum&gt;1371&lt;/RecNum&gt;&lt;DisplayText&gt;[44]&lt;/DisplayText&gt;&lt;record&gt;&lt;rec-number&gt;1371&lt;/rec-number&gt;&lt;foreign-keys&gt;&lt;key app="EN" db-id="xt9se5xsczv20herpeupp9dhppxp55wpswde" timestamp="0"&gt;1371&lt;/key&gt;&lt;/foreign-keys&gt;&lt;ref-type name="Journal Article"&gt;17&lt;/ref-type&gt;&lt;contributors&gt;&lt;authors&gt;&lt;author&gt;Scott, I.U.&lt;/author&gt;&lt;author&gt;Schein, O.D.&lt;/author&gt;&lt;author&gt;Feuer, W.J.&lt;/author&gt;&lt;author&gt;Folstein, M.F.&lt;/author&gt;&lt;/authors&gt;&lt;/contributors&gt;&lt;titles&gt;&lt;title&gt;Visual hallucinations in patients with retinal disease&lt;/title&gt;&lt;secondary-title&gt;American Journal of Ophthalmology&lt;/secondary-title&gt;&lt;/titles&gt;&lt;periodical&gt;&lt;full-title&gt;American Journal of Ophthalmology&lt;/full-title&gt;&lt;abbr-1&gt;Am J Ophthalmol&lt;/abbr-1&gt;&lt;abbr-2&gt;Am J Ophthalmol&lt;/abbr-2&gt;&lt;/periodical&gt;&lt;pages&gt;590-598&lt;/pages&gt;&lt;volume&gt;131&lt;/volume&gt;&lt;dates&gt;&lt;year&gt;2001&lt;/year&gt;&lt;/dates&gt;&lt;urls&gt;&lt;/urls&gt;&lt;/record&gt;&lt;/Cite&gt;&lt;/EndNote&gt;</w:instrText>
      </w:r>
      <w:r w:rsidR="00F11481" w:rsidRPr="004926D7">
        <w:fldChar w:fldCharType="separate"/>
      </w:r>
      <w:r w:rsidR="00BC71C7">
        <w:rPr>
          <w:noProof/>
        </w:rPr>
        <w:t>[44]</w:t>
      </w:r>
      <w:r w:rsidR="00F11481" w:rsidRPr="004926D7">
        <w:fldChar w:fldCharType="end"/>
      </w:r>
      <w:r w:rsidR="00F11481" w:rsidRPr="004926D7">
        <w:t xml:space="preserve">. </w:t>
      </w:r>
    </w:p>
    <w:p w14:paraId="4EF53B88" w14:textId="77777777" w:rsidR="00AA6DF7" w:rsidRDefault="00B47FCC" w:rsidP="00F11481">
      <w:pPr>
        <w:spacing w:line="360" w:lineRule="auto"/>
      </w:pPr>
      <w:r w:rsidRPr="00B47FCC">
        <w:rPr>
          <w:i/>
        </w:rPr>
        <w:t>Current practice</w:t>
      </w:r>
    </w:p>
    <w:p w14:paraId="4376B2C5" w14:textId="14CE0DF8" w:rsidR="00F11481" w:rsidRPr="004926D7" w:rsidRDefault="00B43081" w:rsidP="00F11481">
      <w:pPr>
        <w:spacing w:line="360" w:lineRule="auto"/>
      </w:pPr>
      <w:r>
        <w:t xml:space="preserve">For </w:t>
      </w:r>
      <w:r w:rsidR="008252CA">
        <w:t>Charles Bonnet syndrome</w:t>
      </w:r>
      <w:r>
        <w:t>, ophthalmology services will explain symptoms</w:t>
      </w:r>
      <w:r w:rsidR="00F11481" w:rsidRPr="004926D7">
        <w:t>, reassure a</w:t>
      </w:r>
      <w:r w:rsidR="007F645E">
        <w:t>nd signpost for further support</w:t>
      </w:r>
      <w:r w:rsidR="00B47FCC">
        <w:t xml:space="preserve"> and self-help techniques</w:t>
      </w:r>
      <w:r w:rsidR="00E544A9">
        <w:t xml:space="preserve">, with limited evidence from a case series that this may reduce VH in </w:t>
      </w:r>
      <w:r w:rsidR="00E544A9" w:rsidRPr="00595061">
        <w:t>some people</w:t>
      </w:r>
      <w:r w:rsidR="005F766E" w:rsidRPr="00595061">
        <w:t xml:space="preserve"> </w:t>
      </w:r>
      <w:r w:rsidR="005F766E" w:rsidRPr="00595061">
        <w:fldChar w:fldCharType="begin"/>
      </w:r>
      <w:r w:rsidR="00BC71C7" w:rsidRPr="00595061">
        <w:instrText xml:space="preserve"> ADDIN EN.CITE &lt;EndNote&gt;&lt;Cite&gt;&lt;Author&gt;Crumbliss&lt;/Author&gt;&lt;Year&gt;2008&lt;/Year&gt;&lt;RecNum&gt;1921&lt;/RecNum&gt;&lt;DisplayText&gt;[45]&lt;/DisplayText&gt;&lt;record&gt;&lt;rec-number&gt;1921&lt;/rec-number&gt;&lt;foreign-keys&gt;&lt;key app="EN" db-id="xt9se5xsczv20herpeupp9dhppxp55wpswde" timestamp="0"&gt;1921&lt;/key&gt;&lt;/foreign-keys&gt;&lt;ref-type name="Journal Article"&gt;17&lt;/ref-type&gt;&lt;contributors&gt;&lt;authors&gt;&lt;author&gt;Crumbliss, K. E.&lt;/author&gt;&lt;author&gt;Taussig, M. J.&lt;/author&gt;&lt;author&gt;Jay, W. M.&lt;/author&gt;&lt;/authors&gt;&lt;/contributors&gt;&lt;auth-address&gt;Illinois College of Optometry, Chicago, IL 60616, USA. khagerman@ico.edu&lt;/auth-address&gt;&lt;titles&gt;&lt;title&gt;Vision rehabilitation and Charles Bonnet Syndrome&lt;/title&gt;&lt;secondary-title&gt;Semin Ophthalmol&lt;/secondary-title&gt;&lt;/titles&gt;&lt;periodical&gt;&lt;full-title&gt;Semin Ophthalmol&lt;/full-title&gt;&lt;/periodical&gt;&lt;pages&gt;121-6&lt;/pages&gt;&lt;volume&gt;23&lt;/volume&gt;&lt;number&gt;2&lt;/number&gt;&lt;keywords&gt;&lt;keyword&gt;Adult&lt;/keyword&gt;&lt;keyword&gt;Aged&lt;/keyword&gt;&lt;keyword&gt;Aged, 80 and over&lt;/keyword&gt;&lt;keyword&gt;Female&lt;/keyword&gt;&lt;keyword&gt;Hallucinations/diagnosis/*rehabilitation&lt;/keyword&gt;&lt;keyword&gt;Humans&lt;/keyword&gt;&lt;keyword&gt;Male&lt;/keyword&gt;&lt;keyword&gt;Middle Aged&lt;/keyword&gt;&lt;keyword&gt;Questionnaires&lt;/keyword&gt;&lt;keyword&gt;Sensory Aids&lt;/keyword&gt;&lt;keyword&gt;Syndrome&lt;/keyword&gt;&lt;keyword&gt;Vision, Low/diagnosis/*rehabilitation&lt;/keyword&gt;&lt;/keywords&gt;&lt;dates&gt;&lt;year&gt;2008&lt;/year&gt;&lt;pub-dates&gt;&lt;date&gt;Mar-Apr&lt;/date&gt;&lt;/pub-dates&gt;&lt;/dates&gt;&lt;accession-num&gt;18320478&lt;/accession-num&gt;&lt;urls&gt;&lt;related-urls&gt;&lt;url&gt;http://www.ncbi.nlm.nih.gov/entrez/query.fcgi?cmd=Retrieve&amp;amp;db=PubMed&amp;amp;dopt=Citation&amp;amp;list_uids=18320478 &lt;/url&gt;&lt;/related-urls&gt;&lt;/urls&gt;&lt;/record&gt;&lt;/Cite&gt;&lt;/EndNote&gt;</w:instrText>
      </w:r>
      <w:r w:rsidR="005F766E" w:rsidRPr="00595061">
        <w:fldChar w:fldCharType="separate"/>
      </w:r>
      <w:r w:rsidR="00BC71C7" w:rsidRPr="00595061">
        <w:rPr>
          <w:noProof/>
        </w:rPr>
        <w:t>[45]</w:t>
      </w:r>
      <w:r w:rsidR="005F766E" w:rsidRPr="00595061">
        <w:fldChar w:fldCharType="end"/>
      </w:r>
      <w:r w:rsidR="007F645E" w:rsidRPr="00595061">
        <w:t>.</w:t>
      </w:r>
      <w:r w:rsidR="00F11481" w:rsidRPr="00595061">
        <w:t xml:space="preserve"> </w:t>
      </w:r>
      <w:r w:rsidR="005E4E5F" w:rsidRPr="00595061">
        <w:t xml:space="preserve">The self-help techniques aim to stop hallucinations </w:t>
      </w:r>
      <w:r w:rsidR="005A072B" w:rsidRPr="00595061">
        <w:t xml:space="preserve">at the time they </w:t>
      </w:r>
      <w:r w:rsidR="005E4E5F" w:rsidRPr="00595061">
        <w:t xml:space="preserve">occur and include </w:t>
      </w:r>
      <w:r w:rsidR="00A86916" w:rsidRPr="00595061">
        <w:t xml:space="preserve">eye-movements, changing lighting levels to increase visual input and alerting / distraction strategies. </w:t>
      </w:r>
      <w:r w:rsidR="00F11481" w:rsidRPr="00595061">
        <w:t>If clinically</w:t>
      </w:r>
      <w:r w:rsidR="00F11481" w:rsidRPr="004926D7">
        <w:t xml:space="preserve"> significant</w:t>
      </w:r>
      <w:r w:rsidR="00CB0665">
        <w:t xml:space="preserve"> through causing distress</w:t>
      </w:r>
      <w:r>
        <w:t>, referral to</w:t>
      </w:r>
      <w:r w:rsidR="00F11481" w:rsidRPr="004926D7">
        <w:t xml:space="preserve"> </w:t>
      </w:r>
      <w:r w:rsidR="00B47FCC">
        <w:t>other specialties</w:t>
      </w:r>
      <w:r>
        <w:t xml:space="preserve"> may occur</w:t>
      </w:r>
      <w:r w:rsidR="00F11481" w:rsidRPr="004926D7">
        <w:t xml:space="preserve">. </w:t>
      </w:r>
      <w:r w:rsidR="007F645E">
        <w:t xml:space="preserve">A staged approach to treatment is </w:t>
      </w:r>
      <w:r w:rsidR="00B47FCC">
        <w:t>used with</w:t>
      </w:r>
      <w:r w:rsidR="00285862">
        <w:t xml:space="preserve"> a</w:t>
      </w:r>
      <w:r w:rsidR="00B47FCC">
        <w:t xml:space="preserve"> </w:t>
      </w:r>
      <w:r w:rsidR="007F645E">
        <w:t>health screen and medication review</w:t>
      </w:r>
      <w:r w:rsidR="00BF5324">
        <w:t xml:space="preserve"> and</w:t>
      </w:r>
      <w:r w:rsidR="00B47FCC">
        <w:t xml:space="preserve"> </w:t>
      </w:r>
      <w:r w:rsidR="007F645E">
        <w:t>optimis</w:t>
      </w:r>
      <w:r>
        <w:t>ation</w:t>
      </w:r>
      <w:r w:rsidR="007F645E">
        <w:t xml:space="preserve"> of vision</w:t>
      </w:r>
      <w:r w:rsidR="00CD7A5E">
        <w:t xml:space="preserve"> </w:t>
      </w:r>
      <w:r w:rsidR="00CB0665">
        <w:fldChar w:fldCharType="begin">
          <w:fldData xml:space="preserve">PEVuZE5vdGU+PENpdGU+PEF1dGhvcj5KZWZmZXJpczwvQXV0aG9yPjxZZWFyPjIwMTU8L1llYXI+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</w:fldData>
        </w:fldChar>
      </w:r>
      <w:r w:rsidR="00BC71C7">
        <w:instrText xml:space="preserve"> ADDIN EN.CITE </w:instrText>
      </w:r>
      <w:r w:rsidR="00BC71C7">
        <w:fldChar w:fldCharType="begin">
          <w:fldData xml:space="preserve">PEVuZE5vdGU+PENpdGU+PEF1dGhvcj5KZWZmZXJpczwvQXV0aG9yPjxZZWFyPjIwMTU8L1llYXI+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</w:fldData>
        </w:fldChar>
      </w:r>
      <w:r w:rsidR="00BC71C7">
        <w:instrText xml:space="preserve"> ADDIN EN.CITE.DATA </w:instrText>
      </w:r>
      <w:r w:rsidR="00BC71C7">
        <w:fldChar w:fldCharType="end"/>
      </w:r>
      <w:r w:rsidR="00CB0665">
        <w:fldChar w:fldCharType="separate"/>
      </w:r>
      <w:r w:rsidR="00BC71C7">
        <w:rPr>
          <w:noProof/>
        </w:rPr>
        <w:t>[e.g. cataract removal, 46]</w:t>
      </w:r>
      <w:r w:rsidR="00CB0665">
        <w:fldChar w:fldCharType="end"/>
      </w:r>
      <w:r w:rsidR="007F645E">
        <w:t xml:space="preserve">. </w:t>
      </w:r>
      <w:r w:rsidR="00E544A9">
        <w:t xml:space="preserve">For people with VH associated with acute </w:t>
      </w:r>
      <w:r w:rsidR="00BC4290">
        <w:t xml:space="preserve">visual loss due to </w:t>
      </w:r>
      <w:r w:rsidR="00E544A9">
        <w:t>macular degeneration, a study of ranibizumab found improvement in 23%, with an association with improved visual acuity</w:t>
      </w:r>
      <w:r w:rsidR="005F766E">
        <w:t xml:space="preserve"> </w:t>
      </w:r>
      <w:r w:rsidR="005F766E">
        <w:fldChar w:fldCharType="begin"/>
      </w:r>
      <w:r w:rsidR="00BC71C7">
        <w:instrText xml:space="preserve"> ADDIN EN.CITE &lt;EndNote&gt;&lt;Cite&gt;&lt;Author&gt;Singh&lt;/Author&gt;&lt;Year&gt;2011&lt;/Year&gt;&lt;RecNum&gt;2871&lt;/RecNum&gt;&lt;DisplayText&gt;[47]&lt;/DisplayText&gt;&lt;record&gt;&lt;rec-number&gt;2871&lt;/rec-number&gt;&lt;foreign-keys&gt;&lt;key app="EN" db-id="xt9se5xsczv20herpeupp9dhppxp55wpswde" timestamp="1565000235"&gt;2871&lt;/key&gt;&lt;/foreign-keys&gt;&lt;ref-type name="Journal Article"&gt;17&lt;/ref-type&gt;&lt;contributors&gt;&lt;authors&gt;&lt;author&gt;Singh, A&lt;/author&gt;&lt;author&gt;Sørensen, T L&lt;/author&gt;&lt;/authors&gt;&lt;/contributors&gt;&lt;titles&gt;&lt;title&gt;Charles Bonnet syndrome improves when treatment is effective in age-related macular degeneration&lt;/title&gt;&lt;secondary-title&gt;British Journal of Ophthalmology&lt;/secondary-title&gt;&lt;/titles&gt;&lt;periodical&gt;&lt;full-title&gt;British Journal of Ophthalmology&lt;/full-title&gt;&lt;abbr-1&gt;Br. J. Ophthalmol.&lt;/abbr-1&gt;&lt;abbr-2&gt;Br J Ophthalmol&lt;/abbr-2&gt;&lt;/periodical&gt;&lt;pages&gt;291-292&lt;/pages&gt;&lt;volume&gt;95&lt;/volume&gt;&lt;number&gt;2&lt;/number&gt;&lt;dates&gt;&lt;year&gt;2011&lt;/year&gt;&lt;/dates&gt;&lt;urls&gt;&lt;related-urls&gt;&lt;url&gt;https://bjo.bmj.com/content/bjophthalmol/95/2/291.2.full.pdf&lt;/url&gt;&lt;/related-urls&gt;&lt;/urls&gt;&lt;electronic-resource-num&gt;10.1136/bjo.2010.179465&lt;/electronic-resource-num&gt;&lt;/record&gt;&lt;/Cite&gt;&lt;/EndNote&gt;</w:instrText>
      </w:r>
      <w:r w:rsidR="005F766E">
        <w:fldChar w:fldCharType="separate"/>
      </w:r>
      <w:r w:rsidR="00BC71C7">
        <w:rPr>
          <w:noProof/>
        </w:rPr>
        <w:t>[47]</w:t>
      </w:r>
      <w:r w:rsidR="005F766E">
        <w:fldChar w:fldCharType="end"/>
      </w:r>
      <w:r w:rsidR="00E544A9">
        <w:t xml:space="preserve">. </w:t>
      </w:r>
      <w:r w:rsidR="007F645E">
        <w:t>There is c</w:t>
      </w:r>
      <w:r w:rsidR="00B47FCC">
        <w:t>ase-</w:t>
      </w:r>
      <w:r w:rsidR="00F11481" w:rsidRPr="004926D7">
        <w:t xml:space="preserve">report </w:t>
      </w:r>
      <w:r w:rsidR="007F645E">
        <w:t xml:space="preserve">evidence for </w:t>
      </w:r>
      <w:r w:rsidR="00B47FCC">
        <w:t xml:space="preserve">treatment with </w:t>
      </w:r>
      <w:r w:rsidR="00F11481" w:rsidRPr="004926D7">
        <w:t>anti-convulsants</w:t>
      </w:r>
      <w:r w:rsidR="0049610A">
        <w:t xml:space="preserve"> </w:t>
      </w:r>
      <w:r w:rsidR="0049610A">
        <w:fldChar w:fldCharType="begin">
          <w:fldData xml:space="preserve">PEVuZE5vdGU+PENpdGU+PEF1dGhvcj5Ib2xyb3lkPC9BdXRob3I+PFllYXI+MjAwODwvWWVhcj48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=
</w:fldData>
        </w:fldChar>
      </w:r>
      <w:r w:rsidR="00BC71C7">
        <w:instrText xml:space="preserve"> ADDIN EN.CITE </w:instrText>
      </w:r>
      <w:r w:rsidR="00BC71C7">
        <w:fldChar w:fldCharType="begin">
          <w:fldData xml:space="preserve">PEVuZE5vdGU+PENpdGU+PEF1dGhvcj5Ib2xyb3lkPC9BdXRob3I+PFllYXI+MjAwODwvWWVhcj48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=
</w:fldData>
        </w:fldChar>
      </w:r>
      <w:r w:rsidR="00BC71C7">
        <w:instrText xml:space="preserve"> ADDIN EN.CITE.DATA </w:instrText>
      </w:r>
      <w:r w:rsidR="00BC71C7">
        <w:fldChar w:fldCharType="end"/>
      </w:r>
      <w:r w:rsidR="0049610A">
        <w:fldChar w:fldCharType="separate"/>
      </w:r>
      <w:r w:rsidR="00BC71C7">
        <w:rPr>
          <w:noProof/>
        </w:rPr>
        <w:t>[48, 49]</w:t>
      </w:r>
      <w:r w:rsidR="0049610A">
        <w:fldChar w:fldCharType="end"/>
      </w:r>
      <w:r w:rsidR="00F11481" w:rsidRPr="004926D7">
        <w:t>, cholinest</w:t>
      </w:r>
      <w:r w:rsidR="00B47FCC">
        <w:t xml:space="preserve">erase </w:t>
      </w:r>
      <w:r w:rsidR="00F11481" w:rsidRPr="004926D7">
        <w:t>inhibitors</w:t>
      </w:r>
      <w:r w:rsidR="0049610A">
        <w:t xml:space="preserve"> </w:t>
      </w:r>
      <w:r w:rsidR="0049610A">
        <w:fldChar w:fldCharType="begin"/>
      </w:r>
      <w:r w:rsidR="00BC71C7">
        <w:instrText xml:space="preserve"> ADDIN EN.CITE &lt;EndNote&gt;&lt;Cite&gt;&lt;Author&gt;Burke&lt;/Author&gt;&lt;Year&gt;1999&lt;/Year&gt;&lt;RecNum&gt;1530&lt;/RecNum&gt;&lt;DisplayText&gt;[50]&lt;/DisplayText&gt;&lt;record&gt;&lt;rec-number&gt;1530&lt;/rec-number&gt;&lt;foreign-keys&gt;&lt;key app="EN" db-id="xt9se5xsczv20herpeupp9dhppxp55wpswde" timestamp="0"&gt;1530&lt;/key&gt;&lt;/foreign-keys&gt;&lt;ref-type name="Journal Article"&gt;17&lt;/ref-type&gt;&lt;contributors&gt;&lt;authors&gt;&lt;author&gt;Burke, W.J.&lt;/author&gt;&lt;author&gt;Roccaforte, W.H.&lt;/author&gt;&lt;author&gt;Wengel, S.P.&lt;/author&gt;&lt;/authors&gt;&lt;/contributors&gt;&lt;titles&gt;&lt;title&gt;Treating visual hallucinations with donepezil&lt;/title&gt;&lt;secondary-title&gt;American Journal of Psychiatry&lt;/secondary-title&gt;&lt;/titles&gt;&lt;periodical&gt;&lt;full-title&gt;American Journal of Psychiatry&lt;/full-title&gt;&lt;abbr-1&gt;Am. J. Psych&lt;/abbr-1&gt;&lt;abbr-2&gt;Am J Psych&lt;/abbr-2&gt;&lt;/periodical&gt;&lt;pages&gt;1117-1118&lt;/pages&gt;&lt;volume&gt;156&lt;/volume&gt;&lt;dates&gt;&lt;year&gt;1999&lt;/year&gt;&lt;/dates&gt;&lt;urls&gt;&lt;/urls&gt;&lt;/record&gt;&lt;/Cite&gt;&lt;/EndNote&gt;</w:instrText>
      </w:r>
      <w:r w:rsidR="0049610A">
        <w:fldChar w:fldCharType="separate"/>
      </w:r>
      <w:r w:rsidR="00BC71C7">
        <w:rPr>
          <w:noProof/>
        </w:rPr>
        <w:t>[50]</w:t>
      </w:r>
      <w:r w:rsidR="0049610A">
        <w:fldChar w:fldCharType="end"/>
      </w:r>
      <w:r w:rsidR="00F11481" w:rsidRPr="004926D7">
        <w:t>, 5HT antagonists (ondansetron</w:t>
      </w:r>
      <w:r w:rsidR="00F920E3">
        <w:t>)</w:t>
      </w:r>
      <w:r w:rsidR="00AA6DF7">
        <w:t xml:space="preserve"> </w:t>
      </w:r>
      <w:r w:rsidR="0049610A">
        <w:fldChar w:fldCharType="begin"/>
      </w:r>
      <w:r w:rsidR="00BC71C7">
        <w:instrText xml:space="preserve"> ADDIN EN.CITE &lt;EndNote&gt;&lt;Cite&gt;&lt;Author&gt;Nevins&lt;/Author&gt;&lt;Year&gt;1997&lt;/Year&gt;&lt;RecNum&gt;1953&lt;/RecNum&gt;&lt;DisplayText&gt;[51]&lt;/DisplayText&gt;&lt;record&gt;&lt;rec-number&gt;1953&lt;/rec-number&gt;&lt;foreign-keys&gt;&lt;key app="EN" db-id="xt9se5xsczv20herpeupp9dhppxp55wpswde" timestamp="0"&gt;1953&lt;/key&gt;&lt;/foreign-keys&gt;&lt;ref-type name="Journal Article"&gt;17&lt;/ref-type&gt;&lt;contributors&gt;&lt;authors&gt;&lt;author&gt;Nevins, M.&lt;/author&gt;&lt;/authors&gt;&lt;/contributors&gt;&lt;titles&gt;&lt;title&gt;Charles Bonnet syndrome&lt;/title&gt;&lt;secondary-title&gt;J Am Geriatr Soc&lt;/secondary-title&gt;&lt;/titles&gt;&lt;periodical&gt;&lt;full-title&gt;J Am Geriatr Soc&lt;/full-title&gt;&lt;/periodical&gt;&lt;pages&gt;894-5&lt;/pages&gt;&lt;volume&gt;45&lt;/volume&gt;&lt;number&gt;7&lt;/number&gt;&lt;keywords&gt;&lt;keyword&gt;Aged&lt;/keyword&gt;&lt;keyword&gt;Aged, 80 and over&lt;/keyword&gt;&lt;keyword&gt;Antipsychotic Agents/*therapeutic use&lt;/keyword&gt;&lt;keyword&gt;Female&lt;/keyword&gt;&lt;keyword&gt;Hallucinations/*drug therapy&lt;/keyword&gt;&lt;keyword&gt;Humans&lt;/keyword&gt;&lt;keyword&gt;Ondansetron/*therapeutic use&lt;/keyword&gt;&lt;keyword&gt;Syndrome&lt;/keyword&gt;&lt;/keywords&gt;&lt;dates&gt;&lt;year&gt;1997&lt;/year&gt;&lt;pub-dates&gt;&lt;date&gt;Jul&lt;/date&gt;&lt;/pub-dates&gt;&lt;/dates&gt;&lt;accession-num&gt;9215350&lt;/accession-num&gt;&lt;urls&gt;&lt;related-urls&gt;&lt;url&gt;http://www.ncbi.nlm.nih.gov/entrez/query.fcgi?cmd=Retrieve&amp;amp;db=PubMed&amp;amp;dopt=Citation&amp;amp;list_uids=9215350 &lt;/url&gt;&lt;/related-urls&gt;&lt;/urls&gt;&lt;/record&gt;&lt;/Cite&gt;&lt;/EndNote&gt;</w:instrText>
      </w:r>
      <w:r w:rsidR="0049610A">
        <w:fldChar w:fldCharType="separate"/>
      </w:r>
      <w:r w:rsidR="00BC71C7">
        <w:rPr>
          <w:noProof/>
        </w:rPr>
        <w:t>[51]</w:t>
      </w:r>
      <w:r w:rsidR="0049610A">
        <w:fldChar w:fldCharType="end"/>
      </w:r>
      <w:r w:rsidR="00F11481" w:rsidRPr="004926D7">
        <w:t>, SSRI</w:t>
      </w:r>
      <w:r w:rsidR="007F645E">
        <w:t>s</w:t>
      </w:r>
      <w:r w:rsidR="0049610A">
        <w:t xml:space="preserve"> </w:t>
      </w:r>
      <w:r w:rsidR="0049610A">
        <w:fldChar w:fldCharType="begin"/>
      </w:r>
      <w:r w:rsidR="00BC71C7">
        <w:instrText xml:space="preserve"> ADDIN EN.CITE &lt;EndNote&gt;&lt;Cite&gt;&lt;Author&gt;Bergman&lt;/Author&gt;&lt;Year&gt;2013&lt;/Year&gt;&lt;RecNum&gt;2805&lt;/RecNum&gt;&lt;DisplayText&gt;[52]&lt;/DisplayText&gt;&lt;record&gt;&lt;rec-number&gt;2805&lt;/rec-number&gt;&lt;foreign-keys&gt;&lt;key app="EN" db-id="xt9se5xsczv20herpeupp9dhppxp55wpswde" timestamp="1519643770"&gt;2805&lt;/key&gt;&lt;/foreign-keys&gt;&lt;ref-type name="Journal Article"&gt;17&lt;/ref-type&gt;&lt;contributors&gt;&lt;authors&gt;&lt;author&gt;Bergman, Y.&lt;/author&gt;&lt;author&gt;Barak, Y.&lt;/author&gt;&lt;/authors&gt;&lt;/contributors&gt;&lt;auth-address&gt;Tirat HaCarmel Mental Health Center and the Institute of Technology, Technion, Haifa, Israel.&lt;/auth-address&gt;&lt;titles&gt;&lt;title&gt;Escitalopram for antipsychotic nonresponsive visual hallucinosis: eight patients suffering from Charles Bonnet syndrome&lt;/title&gt;&lt;secondary-title&gt;Int Psychogeriatr&lt;/secondary-title&gt;&lt;/titles&gt;&lt;periodical&gt;&lt;full-title&gt;Int Psychogeriatr&lt;/full-title&gt;&lt;/periodical&gt;&lt;pages&gt;1433-6&lt;/pages&gt;&lt;volume&gt;25&lt;/volume&gt;&lt;number&gt;9&lt;/number&gt;&lt;keywords&gt;&lt;keyword&gt;Aged, 80 and over&lt;/keyword&gt;&lt;keyword&gt;Citalopram/administration &amp;amp; dosage/*therapeutic use&lt;/keyword&gt;&lt;keyword&gt;Eye Diseases/*complications/drug therapy/psychology&lt;/keyword&gt;&lt;keyword&gt;Female&lt;/keyword&gt;&lt;keyword&gt;Hallucinations/*drug therapy/etiology/psychology&lt;/keyword&gt;&lt;keyword&gt;Humans&lt;/keyword&gt;&lt;keyword&gt;Male&lt;/keyword&gt;&lt;keyword&gt;Psychotic Disorders/complications/drug therapy&lt;/keyword&gt;&lt;keyword&gt;Serotonin Uptake Inhibitors/administration &amp;amp; dosage/*therapeutic use&lt;/keyword&gt;&lt;keyword&gt;Severity of Illness Index&lt;/keyword&gt;&lt;keyword&gt;Syndrome&lt;/keyword&gt;&lt;keyword&gt;Treatment Outcome&lt;/keyword&gt;&lt;keyword&gt;Vision Disorders/*complications/drug therapy/etiology/psychology&lt;/keyword&gt;&lt;/keywords&gt;&lt;dates&gt;&lt;year&gt;2013&lt;/year&gt;&lt;pub-dates&gt;&lt;date&gt;Sep&lt;/date&gt;&lt;/pub-dates&gt;&lt;/dates&gt;&lt;isbn&gt;1741-203X (Electronic)&amp;#xD;1041-6102 (Linking)&lt;/isbn&gt;&lt;accession-num&gt;23676430&lt;/accession-num&gt;&lt;urls&gt;&lt;related-urls&gt;&lt;url&gt;https://www.ncbi.nlm.nih.gov/pubmed/23676430&lt;/url&gt;&lt;/related-urls&gt;&lt;/urls&gt;&lt;electronic-resource-num&gt;10.1017/S1041610213000719&lt;/electronic-resource-num&gt;&lt;/record&gt;&lt;/Cite&gt;&lt;/EndNote&gt;</w:instrText>
      </w:r>
      <w:r w:rsidR="0049610A">
        <w:fldChar w:fldCharType="separate"/>
      </w:r>
      <w:r w:rsidR="00BC71C7">
        <w:rPr>
          <w:noProof/>
        </w:rPr>
        <w:t>[52]</w:t>
      </w:r>
      <w:r w:rsidR="0049610A">
        <w:fldChar w:fldCharType="end"/>
      </w:r>
      <w:r w:rsidR="00F11481" w:rsidRPr="004926D7">
        <w:t>, atypical neuroleptic</w:t>
      </w:r>
      <w:r w:rsidR="007F645E">
        <w:t>s</w:t>
      </w:r>
      <w:r w:rsidR="0049610A">
        <w:t xml:space="preserve"> </w:t>
      </w:r>
      <w:r w:rsidR="0049610A">
        <w:fldChar w:fldCharType="begin"/>
      </w:r>
      <w:r w:rsidR="00BC71C7">
        <w:instrText xml:space="preserve"> ADDIN EN.CITE &lt;EndNote&gt;&lt;Cite&gt;&lt;Author&gt;Maeda&lt;/Author&gt;&lt;Year&gt;2003&lt;/Year&gt;&lt;RecNum&gt;2843&lt;/RecNum&gt;&lt;DisplayText&gt;[53]&lt;/DisplayText&gt;&lt;record&gt;&lt;rec-number&gt;2843&lt;/rec-number&gt;&lt;foreign-keys&gt;&lt;key app="EN" db-id="xt9se5xsczv20herpeupp9dhppxp55wpswde" timestamp="1554457561"&gt;2843&lt;/key&gt;&lt;/foreign-keys&gt;&lt;ref-type name="Journal Article"&gt;17&lt;/ref-type&gt;&lt;contributors&gt;&lt;authors&gt;&lt;author&gt;Maeda, K.&lt;/author&gt;&lt;author&gt;Shirayama, Y.&lt;/author&gt;&lt;author&gt;Nukina, S.&lt;/author&gt;&lt;author&gt;Yoshioka, S.&lt;/author&gt;&lt;author&gt;Kawahara, R.&lt;/author&gt;&lt;/authors&gt;&lt;/contributors&gt;&lt;titles&gt;&lt;title&gt;Charles Bonnet syndrome with visual hallucinations of childhood experience: successful treatment of 1 patient with risperidone&lt;/title&gt;&lt;secondary-title&gt;J Clin Psychiatry&lt;/secondary-title&gt;&lt;/titles&gt;&lt;periodical&gt;&lt;full-title&gt;Journal of Clinical Psychiatry&lt;/full-title&gt;&lt;abbr-1&gt;J. Clin. Psychiatry&lt;/abbr-1&gt;&lt;abbr-2&gt;J Clin Psychiatry&lt;/abbr-2&gt;&lt;/periodical&gt;&lt;pages&gt;1131-2&lt;/pages&gt;&lt;volume&gt;64&lt;/volume&gt;&lt;number&gt;9&lt;/number&gt;&lt;edition&gt;2003/11/25&lt;/edition&gt;&lt;keywords&gt;&lt;keyword&gt;Antipsychotic Agents/*therapeutic use&lt;/keyword&gt;&lt;keyword&gt;*Cataract Extraction&lt;/keyword&gt;&lt;keyword&gt;Child&lt;/keyword&gt;&lt;keyword&gt;Diabetic Retinopathy/*complications/psychology&lt;/keyword&gt;&lt;keyword&gt;Female&lt;/keyword&gt;&lt;keyword&gt;Hallucinations/*drug therapy/psychology&lt;/keyword&gt;&lt;keyword&gt;Humans&lt;/keyword&gt;&lt;keyword&gt;*Life Change Events&lt;/keyword&gt;&lt;keyword&gt;Mental Status Schedule&lt;/keyword&gt;&lt;keyword&gt;Middle Aged&lt;/keyword&gt;&lt;keyword&gt;Postoperative Complications/*drug therapy/psychology&lt;/keyword&gt;&lt;keyword&gt;Risperidone/*therapeutic use&lt;/keyword&gt;&lt;keyword&gt;Syndrome&lt;/keyword&gt;&lt;keyword&gt;Treatment Outcome&lt;/keyword&gt;&lt;/keywords&gt;&lt;dates&gt;&lt;year&gt;2003&lt;/year&gt;&lt;pub-dates&gt;&lt;date&gt;Sep&lt;/date&gt;&lt;/pub-dates&gt;&lt;/dates&gt;&lt;isbn&gt;0160-6689 (Print)&amp;#xD;0160-6689 (Linking)&lt;/isbn&gt;&lt;accession-num&gt;14628992&lt;/accession-num&gt;&lt;urls&gt;&lt;related-urls&gt;&lt;url&gt;https://www.ncbi.nlm.nih.gov/pubmed/14628992&lt;/url&gt;&lt;/related-urls&gt;&lt;/urls&gt;&lt;/record&gt;&lt;/Cite&gt;&lt;/EndNote&gt;</w:instrText>
      </w:r>
      <w:r w:rsidR="0049610A">
        <w:fldChar w:fldCharType="separate"/>
      </w:r>
      <w:r w:rsidR="00BC71C7">
        <w:rPr>
          <w:noProof/>
        </w:rPr>
        <w:t>[53]</w:t>
      </w:r>
      <w:r w:rsidR="0049610A">
        <w:fldChar w:fldCharType="end"/>
      </w:r>
      <w:r w:rsidR="00F11481" w:rsidRPr="004926D7">
        <w:t>, Yi-Gan-San</w:t>
      </w:r>
      <w:r w:rsidR="0049610A">
        <w:t xml:space="preserve"> </w:t>
      </w:r>
      <w:r w:rsidR="00CB0665">
        <w:fldChar w:fldCharType="begin">
          <w:fldData xml:space="preserve">PEVuZE5vdGU+PENpdGU+PEF1dGhvcj5NaXlhb2thPC9BdXRob3I+PFllYXI+MjAxMTwvWWVhcj48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</w:fldData>
        </w:fldChar>
      </w:r>
      <w:r w:rsidR="00BC71C7">
        <w:instrText xml:space="preserve"> ADDIN EN.CITE </w:instrText>
      </w:r>
      <w:r w:rsidR="00BC71C7">
        <w:fldChar w:fldCharType="begin">
          <w:fldData xml:space="preserve">PEVuZE5vdGU+PENpdGU+PEF1dGhvcj5NaXlhb2thPC9BdXRob3I+PFllYXI+MjAxMTwvWWVhcj48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</w:fldData>
        </w:fldChar>
      </w:r>
      <w:r w:rsidR="00BC71C7">
        <w:instrText xml:space="preserve"> ADDIN EN.CITE.DATA </w:instrText>
      </w:r>
      <w:r w:rsidR="00BC71C7">
        <w:fldChar w:fldCharType="end"/>
      </w:r>
      <w:r w:rsidR="00CB0665">
        <w:fldChar w:fldCharType="separate"/>
      </w:r>
      <w:r w:rsidR="00BC71C7">
        <w:rPr>
          <w:noProof/>
        </w:rPr>
        <w:t>[a Chinese traditional medicine with multiple neurotransmitter effects , 54]</w:t>
      </w:r>
      <w:r w:rsidR="00CB0665">
        <w:fldChar w:fldCharType="end"/>
      </w:r>
      <w:r w:rsidR="00F11481" w:rsidRPr="004926D7">
        <w:t xml:space="preserve"> and repetitive Transcranial Magnetic Stimulation </w:t>
      </w:r>
      <w:r w:rsidR="00E21948">
        <w:fldChar w:fldCharType="begin"/>
      </w:r>
      <w:r w:rsidR="00BC71C7">
        <w:instrText xml:space="preserve"> ADDIN EN.CITE &lt;EndNote&gt;&lt;Cite&gt;&lt;Author&gt;Merabet&lt;/Author&gt;&lt;Year&gt;2003&lt;/Year&gt;&lt;RecNum&gt;1630&lt;/RecNum&gt;&lt;Prefix&gt;rTMS`, &lt;/Prefix&gt;&lt;DisplayText&gt;[rTMS, 55]&lt;/DisplayText&gt;&lt;record&gt;&lt;rec-number&gt;1630&lt;/rec-number&gt;&lt;foreign-keys&gt;&lt;key app="EN" db-id="xt9se5xsczv20herpeupp9dhppxp55wpswde" timestamp="0"&gt;1630&lt;/key&gt;&lt;/foreign-keys&gt;&lt;ref-type name="Journal Article"&gt;17&lt;/ref-type&gt;&lt;contributors&gt;&lt;authors&gt;&lt;author&gt;Merabet, L. B.&lt;/author&gt;&lt;author&gt;Kobayashi, M.&lt;/author&gt;&lt;author&gt;Barton, J.&lt;/author&gt;&lt;author&gt;Pascual-Leone, A.&lt;/author&gt;&lt;/authors&gt;&lt;/contributors&gt;&lt;auth-address&gt;Laboratory for Magnetic Brain Stimulation, Beth Israel Deaconess Medical Center, Harvard Medical School, Boston, MA 02215, USA.&lt;/auth-address&gt;&lt;titles&gt;&lt;title&gt;Suppression of complex visual hallucinatory experiences by occipital transcranial magnetic stimulation: a case report&lt;/title&gt;&lt;secondary-title&gt;Neurocase&lt;/secondary-title&gt;&lt;/titles&gt;&lt;periodical&gt;&lt;full-title&gt;Neurocase&lt;/full-title&gt;&lt;/periodical&gt;&lt;pages&gt;436-40&lt;/pages&gt;&lt;volume&gt;9&lt;/volume&gt;&lt;number&gt;5&lt;/number&gt;&lt;keywords&gt;&lt;keyword&gt;Brain Mapping&lt;/keyword&gt;&lt;keyword&gt;Electric Stimulation/*methods&lt;/keyword&gt;&lt;keyword&gt;Electric Stimulation Therapy/methods&lt;/keyword&gt;&lt;keyword&gt;Hallucinations/etiology/physiopathology/*therapy&lt;/keyword&gt;&lt;keyword&gt;Humans&lt;/keyword&gt;&lt;keyword&gt;Ischemia/complications/therapy&lt;/keyword&gt;&lt;keyword&gt;Magnetic Resonance Imaging&lt;/keyword&gt;&lt;keyword&gt;*Magnetics&lt;/keyword&gt;&lt;keyword&gt;Male&lt;/keyword&gt;&lt;keyword&gt;Middle Aged&lt;/keyword&gt;&lt;keyword&gt;Neurophysiology&lt;/keyword&gt;&lt;keyword&gt;Occipital Lobe/*radiation effects&lt;/keyword&gt;&lt;keyword&gt;Research Support, Non-U.S. Gov&amp;apos;t&lt;/keyword&gt;&lt;keyword&gt;Research Support, U.S. Gov&amp;apos;t, P.H.S.&lt;/keyword&gt;&lt;keyword&gt;Visual Fields/physiology&lt;/keyword&gt;&lt;/keywords&gt;&lt;dates&gt;&lt;year&gt;2003&lt;/year&gt;&lt;pub-dates&gt;&lt;date&gt;Oct&lt;/date&gt;&lt;/pub-dates&gt;&lt;/dates&gt;&lt;accession-num&gt;14972758&lt;/accession-num&gt;&lt;urls&gt;&lt;related-urls&gt;&lt;url&gt;http://www.ncbi.nlm.nih.gov/entrez/query.fcgi?cmd=Retrieve&amp;amp;db=PubMed&amp;amp;dopt=Citation&amp;amp;list_uids=14972758&lt;/url&gt;&lt;/related-urls&gt;&lt;/urls&gt;&lt;/record&gt;&lt;/Cite&gt;&lt;/EndNote&gt;</w:instrText>
      </w:r>
      <w:r w:rsidR="00E21948">
        <w:fldChar w:fldCharType="separate"/>
      </w:r>
      <w:r w:rsidR="00BC71C7">
        <w:rPr>
          <w:noProof/>
        </w:rPr>
        <w:t>[rTMS, 55]</w:t>
      </w:r>
      <w:r w:rsidR="00E21948">
        <w:fldChar w:fldCharType="end"/>
      </w:r>
      <w:r w:rsidR="00F11481" w:rsidRPr="004926D7">
        <w:t>.</w:t>
      </w:r>
      <w:r>
        <w:t xml:space="preserve"> </w:t>
      </w:r>
      <w:r w:rsidR="00EB09DE" w:rsidRPr="00EB09DE">
        <w:t>However, none can be recommended for routine clinical use without further evidence for their efficacy.</w:t>
      </w:r>
    </w:p>
    <w:p w14:paraId="3BB4F7CC" w14:textId="77777777" w:rsidR="00F11481" w:rsidRDefault="00F11481" w:rsidP="00C86289">
      <w:pPr>
        <w:pStyle w:val="Heading3"/>
      </w:pPr>
      <w:r>
        <w:t>Parkinson’s disease</w:t>
      </w:r>
    </w:p>
    <w:p w14:paraId="75091F56" w14:textId="46E403B0" w:rsidR="00C303FA" w:rsidRDefault="00F11481" w:rsidP="00F11481">
      <w:pPr>
        <w:spacing w:line="360" w:lineRule="auto"/>
      </w:pPr>
      <w:r w:rsidRPr="004926D7">
        <w:t>V</w:t>
      </w:r>
      <w:r>
        <w:t xml:space="preserve">H </w:t>
      </w:r>
      <w:r w:rsidR="00B47FCC">
        <w:t>in PD f</w:t>
      </w:r>
      <w:r w:rsidR="000224D7">
        <w:t>o</w:t>
      </w:r>
      <w:r w:rsidR="00B47FCC">
        <w:t>r</w:t>
      </w:r>
      <w:r w:rsidR="000224D7">
        <w:t xml:space="preserve">m part of a progressive spectrum of symptoms (PD Psychosis) that start with illusions, presence hallucinations and passage hallucinations </w:t>
      </w:r>
      <w:r w:rsidR="002C3440">
        <w:t xml:space="preserve">and </w:t>
      </w:r>
      <w:r w:rsidR="000224D7">
        <w:t>progress</w:t>
      </w:r>
      <w:r w:rsidR="002C3440">
        <w:t xml:space="preserve"> </w:t>
      </w:r>
      <w:r w:rsidR="000224D7">
        <w:t>to formed hallucinations, typically of people and animals</w:t>
      </w:r>
      <w:r w:rsidR="00AD061E">
        <w:t xml:space="preserve"> </w:t>
      </w:r>
      <w:r w:rsidR="00AD061E">
        <w:fldChar w:fldCharType="begin">
          <w:fldData xml:space="preserve">PEVuZE5vdGU+PENpdGU+PEF1dGhvcj5mZnl0Y2hlPC9BdXRob3I+PFllYXI+MjAxNzwvWWVhcj48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</w:fldData>
        </w:fldChar>
      </w:r>
      <w:r w:rsidR="00BC71C7">
        <w:instrText xml:space="preserve"> ADDIN EN.CITE </w:instrText>
      </w:r>
      <w:r w:rsidR="00BC71C7">
        <w:fldChar w:fldCharType="begin">
          <w:fldData xml:space="preserve">PEVuZE5vdGU+PENpdGU+PEF1dGhvcj5mZnl0Y2hlPC9BdXRob3I+PFllYXI+MjAxNzwvWWVhcj48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</w:fldData>
        </w:fldChar>
      </w:r>
      <w:r w:rsidR="00BC71C7">
        <w:instrText xml:space="preserve"> ADDIN EN.CITE.DATA </w:instrText>
      </w:r>
      <w:r w:rsidR="00BC71C7">
        <w:fldChar w:fldCharType="end"/>
      </w:r>
      <w:r w:rsidR="00AD061E">
        <w:fldChar w:fldCharType="separate"/>
      </w:r>
      <w:r w:rsidR="00BC71C7">
        <w:rPr>
          <w:noProof/>
        </w:rPr>
        <w:t>[56]</w:t>
      </w:r>
      <w:r w:rsidR="00AD061E">
        <w:fldChar w:fldCharType="end"/>
      </w:r>
      <w:r w:rsidR="000224D7">
        <w:t xml:space="preserve">. </w:t>
      </w:r>
      <w:r w:rsidR="00C303FA">
        <w:t>They are a particular challenge in PD</w:t>
      </w:r>
      <w:r w:rsidR="00B43081">
        <w:t>,</w:t>
      </w:r>
      <w:r w:rsidR="00C303FA">
        <w:t xml:space="preserve"> </w:t>
      </w:r>
      <w:r w:rsidR="00C303FA" w:rsidRPr="004926D7">
        <w:t xml:space="preserve">as treatment for motor symptoms can trigger and worsen VH. </w:t>
      </w:r>
      <w:r w:rsidRPr="004926D7">
        <w:t>They are associa</w:t>
      </w:r>
      <w:r w:rsidR="00C303FA">
        <w:t xml:space="preserve">ted with </w:t>
      </w:r>
      <w:r w:rsidR="00C303FA" w:rsidRPr="004926D7">
        <w:t>h</w:t>
      </w:r>
      <w:r w:rsidR="00C303FA">
        <w:t xml:space="preserve">igher </w:t>
      </w:r>
      <w:r w:rsidR="00C303FA" w:rsidRPr="004926D7">
        <w:t>mortality</w:t>
      </w:r>
      <w:r w:rsidR="00786C68">
        <w:t xml:space="preserve"> </w:t>
      </w:r>
      <w:r w:rsidR="00786C68">
        <w:fldChar w:fldCharType="begin"/>
      </w:r>
      <w:r w:rsidR="00BC71C7">
        <w:instrText xml:space="preserve"> ADDIN EN.CITE &lt;EndNote&gt;&lt;Cite&gt;&lt;Author&gt;Goetz&lt;/Author&gt;&lt;Year&gt;1995&lt;/Year&gt;&lt;RecNum&gt;1374&lt;/RecNum&gt;&lt;DisplayText&gt;[57]&lt;/DisplayText&gt;&lt;record&gt;&lt;rec-number&gt;1374&lt;/rec-number&gt;&lt;foreign-keys&gt;&lt;key app="EN" db-id="xt9se5xsczv20herpeupp9dhppxp55wpswde" timestamp="0"&gt;1374&lt;/key&gt;&lt;/foreign-keys&gt;&lt;ref-type name="Journal Article"&gt;17&lt;/ref-type&gt;&lt;contributors&gt;&lt;authors&gt;&lt;author&gt;Goetz, C.G.&lt;/author&gt;&lt;author&gt;Stebbins, G.T.&lt;/author&gt;&lt;/authors&gt;&lt;/contributors&gt;&lt;titles&gt;&lt;title&gt;Mortality and hallucinations in nursing home patients with advanced Parkinson&amp;apos;s disease&lt;/title&gt;&lt;secondary-title&gt;Neurology&lt;/secondary-title&gt;&lt;/titles&gt;&lt;periodical&gt;&lt;full-title&gt;Neurology&lt;/full-title&gt;&lt;abbr-1&gt;Neurology&lt;/abbr-1&gt;&lt;abbr-2&gt;Neurology&lt;/abbr-2&gt;&lt;/periodical&gt;&lt;pages&gt;669-671&lt;/pages&gt;&lt;volume&gt;45&lt;/volume&gt;&lt;dates&gt;&lt;year&gt;1995&lt;/year&gt;&lt;/dates&gt;&lt;urls&gt;&lt;/urls&gt;&lt;/record&gt;&lt;/Cite&gt;&lt;/EndNote&gt;</w:instrText>
      </w:r>
      <w:r w:rsidR="00786C68">
        <w:fldChar w:fldCharType="separate"/>
      </w:r>
      <w:r w:rsidR="00BC71C7">
        <w:rPr>
          <w:noProof/>
        </w:rPr>
        <w:t>[57]</w:t>
      </w:r>
      <w:r w:rsidR="00786C68">
        <w:fldChar w:fldCharType="end"/>
      </w:r>
      <w:r w:rsidR="00C85D7D">
        <w:t xml:space="preserve">, </w:t>
      </w:r>
      <w:r w:rsidR="00C303FA">
        <w:t xml:space="preserve">which may be linked to </w:t>
      </w:r>
      <w:r w:rsidR="00C303FA" w:rsidRPr="004926D7">
        <w:t>antipsy</w:t>
      </w:r>
      <w:r w:rsidR="00C303FA">
        <w:t>chotic use</w:t>
      </w:r>
      <w:r w:rsidR="00EB6179">
        <w:t xml:space="preserve"> </w:t>
      </w:r>
      <w:r w:rsidR="00EB6179">
        <w:fldChar w:fldCharType="begin">
          <w:fldData xml:space="preserve">PEVuZE5vdGU+PENpdGU+PEF1dGhvcj5XZWludHJhdWI8L0F1dGhvcj48WWVhcj4yMDE2PC9ZZWFy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</w:fldData>
        </w:fldChar>
      </w:r>
      <w:r w:rsidR="00BC71C7">
        <w:instrText xml:space="preserve"> ADDIN EN.CITE </w:instrText>
      </w:r>
      <w:r w:rsidR="00BC71C7">
        <w:fldChar w:fldCharType="begin">
          <w:fldData xml:space="preserve">PEVuZE5vdGU+PENpdGU+PEF1dGhvcj5XZWludHJhdWI8L0F1dGhvcj48WWVhcj4yMDE2PC9ZZWFy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</w:fldData>
        </w:fldChar>
      </w:r>
      <w:r w:rsidR="00BC71C7">
        <w:instrText xml:space="preserve"> ADDIN EN.CITE.DATA </w:instrText>
      </w:r>
      <w:r w:rsidR="00BC71C7">
        <w:fldChar w:fldCharType="end"/>
      </w:r>
      <w:r w:rsidR="00EB6179">
        <w:fldChar w:fldCharType="separate"/>
      </w:r>
      <w:r w:rsidR="00BC71C7">
        <w:rPr>
          <w:noProof/>
        </w:rPr>
        <w:t>[58]</w:t>
      </w:r>
      <w:r w:rsidR="00EB6179">
        <w:fldChar w:fldCharType="end"/>
      </w:r>
      <w:r w:rsidR="00C85D7D">
        <w:t>,</w:t>
      </w:r>
      <w:r w:rsidR="00C303FA">
        <w:t xml:space="preserve"> </w:t>
      </w:r>
      <w:r w:rsidRPr="004926D7">
        <w:t xml:space="preserve">and are </w:t>
      </w:r>
      <w:r w:rsidR="00374137">
        <w:t>a stronger</w:t>
      </w:r>
      <w:r w:rsidRPr="004926D7">
        <w:t xml:space="preserve"> predictor of nursing home placement</w:t>
      </w:r>
      <w:r w:rsidR="00374137">
        <w:t xml:space="preserve"> than cognitive or motor symptoms</w:t>
      </w:r>
      <w:r w:rsidR="00C85FB0">
        <w:t xml:space="preserve"> </w:t>
      </w:r>
      <w:r w:rsidR="00EB6179">
        <w:fldChar w:fldCharType="begin"/>
      </w:r>
      <w:r w:rsidR="00BC71C7">
        <w:instrText xml:space="preserve"> ADDIN EN.CITE &lt;EndNote&gt;&lt;Cite&gt;&lt;Author&gt;Goetz&lt;/Author&gt;&lt;Year&gt;1993&lt;/Year&gt;&lt;RecNum&gt;1373&lt;/RecNum&gt;&lt;DisplayText&gt;[59]&lt;/DisplayText&gt;&lt;record&gt;&lt;rec-number&gt;1373&lt;/rec-number&gt;&lt;foreign-keys&gt;&lt;key app="EN" db-id="xt9se5xsczv20herpeupp9dhppxp55wpswde" timestamp="0"&gt;1373&lt;/key&gt;&lt;/foreign-keys&gt;&lt;ref-type name="Journal Article"&gt;17&lt;/ref-type&gt;&lt;contributors&gt;&lt;authors&gt;&lt;author&gt;Goetz, C.G.&lt;/author&gt;&lt;author&gt;Stebbins, G.T.&lt;/author&gt;&lt;/authors&gt;&lt;/contributors&gt;&lt;titles&gt;&lt;title&gt;Risk factors for nursing home placement in advanced Parkinson&amp;apos;s disease&lt;/title&gt;&lt;secondary-title&gt;Neurology&lt;/secondary-title&gt;&lt;/titles&gt;&lt;periodical&gt;&lt;full-title&gt;Neurology&lt;/full-title&gt;&lt;abbr-1&gt;Neurology&lt;/abbr-1&gt;&lt;abbr-2&gt;Neurology&lt;/abbr-2&gt;&lt;/periodical&gt;&lt;pages&gt;2227-2229&lt;/pages&gt;&lt;volume&gt;43&lt;/volume&gt;&lt;dates&gt;&lt;year&gt;1993&lt;/year&gt;&lt;/dates&gt;&lt;urls&gt;&lt;/urls&gt;&lt;/record&gt;&lt;/Cite&gt;&lt;/EndNote&gt;</w:instrText>
      </w:r>
      <w:r w:rsidR="00EB6179">
        <w:fldChar w:fldCharType="separate"/>
      </w:r>
      <w:r w:rsidR="00BC71C7">
        <w:rPr>
          <w:noProof/>
        </w:rPr>
        <w:t>[59]</w:t>
      </w:r>
      <w:r w:rsidR="00EB6179">
        <w:fldChar w:fldCharType="end"/>
      </w:r>
      <w:r w:rsidRPr="004926D7">
        <w:t xml:space="preserve">. </w:t>
      </w:r>
      <w:r w:rsidR="00C303FA">
        <w:t xml:space="preserve">The </w:t>
      </w:r>
      <w:r w:rsidR="000224D7">
        <w:t>stigma of mental illness</w:t>
      </w:r>
      <w:r w:rsidR="00C303FA">
        <w:t xml:space="preserve"> may lead to under-reporting</w:t>
      </w:r>
      <w:r w:rsidR="00EB6179">
        <w:t xml:space="preserve"> </w:t>
      </w:r>
      <w:r w:rsidR="00EB6179">
        <w:fldChar w:fldCharType="begin"/>
      </w:r>
      <w:r w:rsidR="00BC71C7">
        <w:instrText xml:space="preserve"> ADDIN EN.CITE &lt;EndNote&gt;&lt;Cite&gt;&lt;Author&gt;Renouf&lt;/Author&gt;&lt;Year&gt;2018&lt;/Year&gt;&lt;RecNum&gt;2818&lt;/RecNum&gt;&lt;DisplayText&gt;[60]&lt;/DisplayText&gt;&lt;record&gt;&lt;rec-number&gt;2818&lt;/rec-number&gt;&lt;foreign-keys&gt;&lt;key app="EN" db-id="xt9se5xsczv20herpeupp9dhppxp55wpswde" timestamp="1545147398"&gt;2818&lt;/key&gt;&lt;/foreign-keys&gt;&lt;ref-type name="Journal Article"&gt;17&lt;/ref-type&gt;&lt;contributors&gt;&lt;authors&gt;&lt;author&gt;Renouf, S.&lt;/author&gt;&lt;author&gt;ffytche, D.&lt;/author&gt;&lt;author&gt;Pinto, R.&lt;/author&gt;&lt;author&gt;Murray, J.&lt;/author&gt;&lt;author&gt;Lawrence, V.&lt;/author&gt;&lt;/authors&gt;&lt;/contributors&gt;&lt;auth-address&gt;Department of Old Age Psychiatry, Institute of Psychiatry, Psychology and Neuroscience, King&amp;apos;s College London, London, UK.&amp;#xD;Health Services and Population Research, Institute of Psychiatry, Psychology and Neuroscience, King&amp;apos;s College London, London, UK.&lt;/auth-address&gt;&lt;titles&gt;&lt;title&gt;Visual hallucinations in dementia and Parkinson&amp;apos;s disease: A qualitative exploration of patient and caregiver experiences&lt;/title&gt;&lt;secondary-title&gt;Int J Geriatr Psychiatry&lt;/secondary-title&gt;&lt;/titles&gt;&lt;periodical&gt;&lt;full-title&gt;Int J Geriatr Psychiatry&lt;/full-title&gt;&lt;/periodical&gt;&lt;pages&gt;1327-1334&lt;/pages&gt;&lt;volume&gt;33&lt;/volume&gt;&lt;number&gt;10&lt;/number&gt;&lt;edition&gt;2018/06/29&lt;/edition&gt;&lt;keywords&gt;&lt;keyword&gt;Parkinson&amp;apos;s disease&lt;/keyword&gt;&lt;keyword&gt;dementia&lt;/keyword&gt;&lt;keyword&gt;qualitative methods&lt;/keyword&gt;&lt;keyword&gt;visual hallucinations&lt;/keyword&gt;&lt;/keywords&gt;&lt;dates&gt;&lt;year&gt;2018&lt;/year&gt;&lt;pub-dates&gt;&lt;date&gt;Oct&lt;/date&gt;&lt;/pub-dates&gt;&lt;/dates&gt;&lt;isbn&gt;1099-1166 (Electronic)&amp;#xD;0885-6230 (Linking)&lt;/isbn&gt;&lt;accession-num&gt;29953689&lt;/accession-num&gt;&lt;urls&gt;&lt;related-urls&gt;&lt;url&gt;https://www.ncbi.nlm.nih.gov/pubmed/29953689&lt;/url&gt;&lt;/related-urls&gt;&lt;/urls&gt;&lt;electronic-resource-num&gt;10.1002/gps.4929&lt;/electronic-resource-num&gt;&lt;/record&gt;&lt;/Cite&gt;&lt;/EndNote&gt;</w:instrText>
      </w:r>
      <w:r w:rsidR="00EB6179">
        <w:fldChar w:fldCharType="separate"/>
      </w:r>
      <w:r w:rsidR="00BC71C7">
        <w:rPr>
          <w:noProof/>
        </w:rPr>
        <w:t>[60]</w:t>
      </w:r>
      <w:r w:rsidR="00EB6179">
        <w:fldChar w:fldCharType="end"/>
      </w:r>
      <w:r w:rsidR="000224D7">
        <w:t xml:space="preserve">. </w:t>
      </w:r>
      <w:r w:rsidR="00C303FA">
        <w:t xml:space="preserve">VH in PD have a significant </w:t>
      </w:r>
      <w:r w:rsidR="00B43081">
        <w:t xml:space="preserve">negative </w:t>
      </w:r>
      <w:r w:rsidR="00C303FA">
        <w:t>impact on c</w:t>
      </w:r>
      <w:r w:rsidR="000224D7">
        <w:t>arer</w:t>
      </w:r>
      <w:r w:rsidR="00C303FA">
        <w:t>s</w:t>
      </w:r>
      <w:r w:rsidR="00B43081">
        <w:t>,</w:t>
      </w:r>
      <w:r w:rsidR="00C303FA">
        <w:t xml:space="preserve"> with increasing carer </w:t>
      </w:r>
      <w:r w:rsidR="000224D7">
        <w:t xml:space="preserve">distress </w:t>
      </w:r>
      <w:r w:rsidR="00C303FA">
        <w:t>as insight into the VH becomes impaired</w:t>
      </w:r>
      <w:r w:rsidR="00AD061E">
        <w:t xml:space="preserve"> </w:t>
      </w:r>
      <w:r w:rsidR="00AD061E">
        <w:fldChar w:fldCharType="begin"/>
      </w:r>
      <w:r w:rsidR="00BC71C7">
        <w:instrText xml:space="preserve"> ADDIN EN.CITE &lt;EndNote&gt;&lt;Cite&gt;&lt;Author&gt;Renouf&lt;/Author&gt;&lt;Year&gt;2018&lt;/Year&gt;&lt;RecNum&gt;2818&lt;/RecNum&gt;&lt;DisplayText&gt;[60]&lt;/DisplayText&gt;&lt;record&gt;&lt;rec-number&gt;2818&lt;/rec-number&gt;&lt;foreign-keys&gt;&lt;key app="EN" db-id="xt9se5xsczv20herpeupp9dhppxp55wpswde" timestamp="1545147398"&gt;2818&lt;/key&gt;&lt;/foreign-keys&gt;&lt;ref-type name="Journal Article"&gt;17&lt;/ref-type&gt;&lt;contributors&gt;&lt;authors&gt;&lt;author&gt;Renouf, S.&lt;/author&gt;&lt;author&gt;ffytche, D.&lt;/author&gt;&lt;author&gt;Pinto, R.&lt;/author&gt;&lt;author&gt;Murray, J.&lt;/author&gt;&lt;author&gt;Lawrence, V.&lt;/author&gt;&lt;/authors&gt;&lt;/contributors&gt;&lt;auth-address&gt;Department of Old Age Psychiatry, Institute of Psychiatry, Psychology and Neuroscience, King&amp;apos;s College London, London, UK.&amp;#xD;Health Services and Population Research, Institute of Psychiatry, Psychology and Neuroscience, King&amp;apos;s College London, London, UK.&lt;/auth-address&gt;&lt;titles&gt;&lt;title&gt;Visual hallucinations in dementia and Parkinson&amp;apos;s disease: A qualitative exploration of patient and caregiver experiences&lt;/title&gt;&lt;secondary-title&gt;Int J Geriatr Psychiatry&lt;/secondary-title&gt;&lt;/titles&gt;&lt;periodical&gt;&lt;full-title&gt;Int J Geriatr Psychiatry&lt;/full-title&gt;&lt;/periodical&gt;&lt;pages&gt;1327-1334&lt;/pages&gt;&lt;volume&gt;33&lt;/volume&gt;&lt;number&gt;10&lt;/number&gt;&lt;edition&gt;2018/06/29&lt;/edition&gt;&lt;keywords&gt;&lt;keyword&gt;Parkinson&amp;apos;s disease&lt;/keyword&gt;&lt;keyword&gt;dementia&lt;/keyword&gt;&lt;keyword&gt;qualitative methods&lt;/keyword&gt;&lt;keyword&gt;visual hallucinations&lt;/keyword&gt;&lt;/keywords&gt;&lt;dates&gt;&lt;year&gt;2018&lt;/year&gt;&lt;pub-dates&gt;&lt;date&gt;Oct&lt;/date&gt;&lt;/pub-dates&gt;&lt;/dates&gt;&lt;isbn&gt;1099-1166 (Electronic)&amp;#xD;0885-6230 (Linking)&lt;/isbn&gt;&lt;accession-num&gt;29953689&lt;/accession-num&gt;&lt;urls&gt;&lt;related-urls&gt;&lt;url&gt;https://www.ncbi.nlm.nih.gov/pubmed/29953689&lt;/url&gt;&lt;/related-urls&gt;&lt;/urls&gt;&lt;electronic-resource-num&gt;10.1002/gps.4929&lt;/electronic-resource-num&gt;&lt;/record&gt;&lt;/Cite&gt;&lt;/EndNote&gt;</w:instrText>
      </w:r>
      <w:r w:rsidR="00AD061E">
        <w:fldChar w:fldCharType="separate"/>
      </w:r>
      <w:r w:rsidR="00BC71C7">
        <w:rPr>
          <w:noProof/>
        </w:rPr>
        <w:t>[60]</w:t>
      </w:r>
      <w:r w:rsidR="00AD061E">
        <w:fldChar w:fldCharType="end"/>
      </w:r>
      <w:r w:rsidR="000224D7">
        <w:t xml:space="preserve">. </w:t>
      </w:r>
      <w:r w:rsidR="002C3440">
        <w:t>Compared to PD patients without VH, patients with VH have reduced</w:t>
      </w:r>
      <w:r w:rsidR="002C3440" w:rsidRPr="004926D7">
        <w:t xml:space="preserve"> quality of life</w:t>
      </w:r>
      <w:r w:rsidR="00EB6179">
        <w:t xml:space="preserve"> </w:t>
      </w:r>
      <w:r w:rsidR="00EB6179">
        <w:fldChar w:fldCharType="begin">
          <w:fldData xml:space="preserve">PEVuZE5vdGU+PENpdGU+PEF1dGhvcj5NY0tpbmxheTwvQXV0aG9yPjxZZWFyPjIwMDg8L1llYXI+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</w:fldData>
        </w:fldChar>
      </w:r>
      <w:r w:rsidR="00BC71C7">
        <w:instrText xml:space="preserve"> ADDIN EN.CITE </w:instrText>
      </w:r>
      <w:r w:rsidR="00BC71C7">
        <w:fldChar w:fldCharType="begin">
          <w:fldData xml:space="preserve">PEVuZE5vdGU+PENpdGU+PEF1dGhvcj5NY0tpbmxheTwvQXV0aG9yPjxZZWFyPjIwMDg8L1llYXI+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</w:fldData>
        </w:fldChar>
      </w:r>
      <w:r w:rsidR="00BC71C7">
        <w:instrText xml:space="preserve"> ADDIN EN.CITE.DATA </w:instrText>
      </w:r>
      <w:r w:rsidR="00BC71C7">
        <w:fldChar w:fldCharType="end"/>
      </w:r>
      <w:r w:rsidR="00EB6179">
        <w:fldChar w:fldCharType="separate"/>
      </w:r>
      <w:r w:rsidR="00BC71C7">
        <w:rPr>
          <w:noProof/>
        </w:rPr>
        <w:t>[61]</w:t>
      </w:r>
      <w:r w:rsidR="00EB6179">
        <w:fldChar w:fldCharType="end"/>
      </w:r>
      <w:r w:rsidR="00AD061E">
        <w:t xml:space="preserve">. </w:t>
      </w:r>
    </w:p>
    <w:p w14:paraId="4F6B3C78" w14:textId="77777777" w:rsidR="00AA6DF7" w:rsidRDefault="00C303FA" w:rsidP="00F11481">
      <w:pPr>
        <w:spacing w:line="360" w:lineRule="auto"/>
      </w:pPr>
      <w:r w:rsidRPr="00C303FA">
        <w:rPr>
          <w:i/>
        </w:rPr>
        <w:t>Current practice</w:t>
      </w:r>
    </w:p>
    <w:p w14:paraId="4955CCFB" w14:textId="3CB72D47" w:rsidR="00D12AC9" w:rsidRPr="00BC0F5E" w:rsidRDefault="000224D7" w:rsidP="00F11481">
      <w:pPr>
        <w:spacing w:line="360" w:lineRule="auto"/>
      </w:pPr>
      <w:r>
        <w:t xml:space="preserve">The NICE 2017 guidelines for PD </w:t>
      </w:r>
      <w:r w:rsidR="00CC1291">
        <w:fldChar w:fldCharType="begin"/>
      </w:r>
      <w:r w:rsidR="00BC71C7">
        <w:instrText xml:space="preserve"> ADDIN EN.CITE &lt;EndNote&gt;&lt;Cite&gt;&lt;Author&gt;NICE&lt;/Author&gt;&lt;Year&gt;2017&lt;/Year&gt;&lt;RecNum&gt;2858&lt;/RecNum&gt;&lt;DisplayText&gt;[62]&lt;/DisplayText&gt;&lt;record&gt;&lt;rec-number&gt;2858&lt;/rec-number&gt;&lt;foreign-keys&gt;&lt;key app="EN" db-id="xt9se5xsczv20herpeupp9dhppxp55wpswde" timestamp="1561644040"&gt;2858&lt;/key&gt;&lt;/foreign-keys&gt;&lt;ref-type name="Report"&gt;27&lt;/ref-type&gt;&lt;contributors&gt;&lt;authors&gt;&lt;author&gt;NICE&lt;/author&gt;&lt;/authors&gt;&lt;/contributors&gt;&lt;titles&gt;&lt;title&gt;Parkinson&amp;apos;s disease in adults&lt;/title&gt;&lt;/titles&gt;&lt;volume&gt;https://www.nice.org.uk/guidance/ng71&lt;/volume&gt;&lt;dates&gt;&lt;year&gt;2017&lt;/year&gt;&lt;/dates&gt;&lt;isbn&gt;NG71&lt;/isbn&gt;&lt;urls&gt;&lt;/urls&gt;&lt;electronic-resource-num&gt;https://www.nice.org.uk/guidance/ng71&lt;/electronic-resource-num&gt;&lt;/record&gt;&lt;/Cite&gt;&lt;/EndNote&gt;</w:instrText>
      </w:r>
      <w:r w:rsidR="00CC1291">
        <w:fldChar w:fldCharType="separate"/>
      </w:r>
      <w:r w:rsidR="00BC71C7">
        <w:rPr>
          <w:noProof/>
        </w:rPr>
        <w:t>[62]</w:t>
      </w:r>
      <w:r w:rsidR="00CC1291">
        <w:fldChar w:fldCharType="end"/>
      </w:r>
      <w:r w:rsidR="00CC1291">
        <w:t xml:space="preserve"> </w:t>
      </w:r>
      <w:r>
        <w:t>recommend a stag</w:t>
      </w:r>
      <w:r w:rsidR="00363FF2">
        <w:t>ed approach to treatment</w:t>
      </w:r>
      <w:r w:rsidR="009231B3">
        <w:t xml:space="preserve">, typically undertaken </w:t>
      </w:r>
      <w:r w:rsidR="00363FF2">
        <w:t xml:space="preserve">within </w:t>
      </w:r>
      <w:r w:rsidR="0017531B">
        <w:t xml:space="preserve">a </w:t>
      </w:r>
      <w:r w:rsidR="00363FF2">
        <w:t xml:space="preserve">PD service. </w:t>
      </w:r>
      <w:r w:rsidR="00717738">
        <w:t>The starting point is a</w:t>
      </w:r>
      <w:r>
        <w:t xml:space="preserve"> review of</w:t>
      </w:r>
      <w:r w:rsidR="00F11481" w:rsidRPr="004926D7">
        <w:t xml:space="preserve"> medical or </w:t>
      </w:r>
      <w:r w:rsidR="00B43081" w:rsidRPr="004926D7">
        <w:t>pharm</w:t>
      </w:r>
      <w:r w:rsidR="00B43081">
        <w:t>acological</w:t>
      </w:r>
      <w:r w:rsidR="00B43081" w:rsidRPr="004926D7">
        <w:t xml:space="preserve"> </w:t>
      </w:r>
      <w:r w:rsidR="00F11481" w:rsidRPr="004926D7">
        <w:t xml:space="preserve">triggers and </w:t>
      </w:r>
      <w:r>
        <w:t>a delirium screen</w:t>
      </w:r>
      <w:r w:rsidR="008C09A1">
        <w:t xml:space="preserve"> </w:t>
      </w:r>
      <w:r w:rsidR="009231B3">
        <w:t xml:space="preserve">with </w:t>
      </w:r>
      <w:r w:rsidR="00717738">
        <w:t xml:space="preserve">advice on general </w:t>
      </w:r>
      <w:r w:rsidR="00F11481" w:rsidRPr="004926D7">
        <w:t>coping strategies</w:t>
      </w:r>
      <w:r w:rsidR="009231B3">
        <w:t xml:space="preserve"> </w:t>
      </w:r>
      <w:r w:rsidR="00CC1291">
        <w:fldChar w:fldCharType="begin">
          <w:fldData xml:space="preserve">PEVuZE5vdGU+PENpdGU+PEF1dGhvcj5EaWVkZXJpY2g8L0F1dGhvcj48WWVhcj4yMDAzPC9ZZWFy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</w:fldData>
        </w:fldChar>
      </w:r>
      <w:r w:rsidR="00BC71C7">
        <w:instrText xml:space="preserve"> ADDIN EN.CITE </w:instrText>
      </w:r>
      <w:r w:rsidR="00BC71C7">
        <w:fldChar w:fldCharType="begin">
          <w:fldData xml:space="preserve">PEVuZE5vdGU+PENpdGU+PEF1dGhvcj5EaWVkZXJpY2g8L0F1dGhvcj48WWVhcj4yMDAzPC9ZZWFy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</w:fldData>
        </w:fldChar>
      </w:r>
      <w:r w:rsidR="00BC71C7">
        <w:instrText xml:space="preserve"> ADDIN EN.CITE.DATA </w:instrText>
      </w:r>
      <w:r w:rsidR="00BC71C7">
        <w:fldChar w:fldCharType="end"/>
      </w:r>
      <w:r w:rsidR="00CC1291">
        <w:fldChar w:fldCharType="separate"/>
      </w:r>
      <w:r w:rsidR="00BC71C7">
        <w:rPr>
          <w:noProof/>
        </w:rPr>
        <w:t>[63, 64]</w:t>
      </w:r>
      <w:r w:rsidR="00CC1291">
        <w:fldChar w:fldCharType="end"/>
      </w:r>
      <w:r w:rsidR="00F11481" w:rsidRPr="004926D7">
        <w:t xml:space="preserve">. </w:t>
      </w:r>
      <w:r w:rsidR="008C09A1">
        <w:t xml:space="preserve">A reduction in PD medication may be necessary while </w:t>
      </w:r>
      <w:r w:rsidR="008C09A1" w:rsidRPr="004926D7">
        <w:t>monitor</w:t>
      </w:r>
      <w:r w:rsidR="008C09A1">
        <w:t xml:space="preserve">ing </w:t>
      </w:r>
      <w:r w:rsidR="008C09A1" w:rsidRPr="004926D7">
        <w:t>for worsening motor symptoms, dopamine withdrawal syndrome or neuroleptic malignant syndrome</w:t>
      </w:r>
      <w:r w:rsidR="008C09A1">
        <w:t xml:space="preserve">. Medications </w:t>
      </w:r>
      <w:r w:rsidR="00D51BA6">
        <w:t xml:space="preserve">should be </w:t>
      </w:r>
      <w:r w:rsidR="00F11481" w:rsidRPr="004926D7">
        <w:t>withdrawn</w:t>
      </w:r>
      <w:r w:rsidR="00BF5324">
        <w:t>, starting with those most likely to provoke VH, i.e.,</w:t>
      </w:r>
      <w:r w:rsidR="00B43081">
        <w:t xml:space="preserve"> </w:t>
      </w:r>
      <w:r w:rsidR="00F11481" w:rsidRPr="004926D7">
        <w:t xml:space="preserve">anticholinergics, amantadine, and </w:t>
      </w:r>
      <w:r w:rsidR="00B43081">
        <w:t xml:space="preserve">MAO-B inhibitors, </w:t>
      </w:r>
      <w:r w:rsidR="00F11481" w:rsidRPr="004926D7">
        <w:t xml:space="preserve">followed by dopamine agonists and </w:t>
      </w:r>
      <w:r w:rsidR="00B43081">
        <w:t>COMT</w:t>
      </w:r>
      <w:r w:rsidR="00F11481" w:rsidRPr="004926D7">
        <w:t xml:space="preserve"> inhibitors. If VH persist, </w:t>
      </w:r>
      <w:r w:rsidR="00F11481">
        <w:t>the cautious withdraw</w:t>
      </w:r>
      <w:r w:rsidR="008C09A1">
        <w:t>a</w:t>
      </w:r>
      <w:r w:rsidR="00F11481">
        <w:t xml:space="preserve">l of </w:t>
      </w:r>
      <w:r w:rsidR="00F11481" w:rsidRPr="004926D7">
        <w:t xml:space="preserve">levodopa </w:t>
      </w:r>
      <w:r w:rsidR="00F11481">
        <w:t xml:space="preserve">may </w:t>
      </w:r>
      <w:r w:rsidR="00B43081">
        <w:t>help</w:t>
      </w:r>
      <w:r w:rsidR="00A37AA2">
        <w:t xml:space="preserve"> </w:t>
      </w:r>
      <w:r w:rsidR="00A37AA2">
        <w:fldChar w:fldCharType="begin">
          <w:fldData xml:space="preserve">PEVuZE5vdGU+PENpdGU+PEF1dGhvcj5Db25ub2xseTwvQXV0aG9yPjxZZWFyPjIwMTQ8L1llYXI+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</w:fldData>
        </w:fldChar>
      </w:r>
      <w:r w:rsidR="00BC71C7">
        <w:instrText xml:space="preserve"> ADDIN EN.CITE </w:instrText>
      </w:r>
      <w:r w:rsidR="00BC71C7">
        <w:fldChar w:fldCharType="begin">
          <w:fldData xml:space="preserve">PEVuZE5vdGU+PENpdGU+PEF1dGhvcj5Db25ub2xseTwvQXV0aG9yPjxZZWFyPjIwMTQ8L1llYXI+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</w:fldData>
        </w:fldChar>
      </w:r>
      <w:r w:rsidR="00BC71C7">
        <w:instrText xml:space="preserve"> ADDIN EN.CITE.DATA </w:instrText>
      </w:r>
      <w:r w:rsidR="00BC71C7">
        <w:fldChar w:fldCharType="end"/>
      </w:r>
      <w:r w:rsidR="00A37AA2">
        <w:fldChar w:fldCharType="separate"/>
      </w:r>
      <w:r w:rsidR="00BC71C7">
        <w:rPr>
          <w:noProof/>
        </w:rPr>
        <w:t>[65, 66]</w:t>
      </w:r>
      <w:r w:rsidR="00A37AA2">
        <w:fldChar w:fldCharType="end"/>
      </w:r>
      <w:r w:rsidR="00F11481" w:rsidRPr="004926D7">
        <w:t>. If these strategies are not effective, antipsychotic medications may be considered</w:t>
      </w:r>
      <w:r w:rsidR="00A37AA2">
        <w:t xml:space="preserve"> </w:t>
      </w:r>
      <w:r w:rsidR="00A37AA2">
        <w:fldChar w:fldCharType="begin">
          <w:fldData xml:space="preserve">PEVuZE5vdGU+PENpdGU+PEF1dGhvcj5XaWxieTwvQXV0aG9yPjxZZWFyPjIwMTc8L1llYXI+PFJl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</w:fldData>
        </w:fldChar>
      </w:r>
      <w:r w:rsidR="00BC71C7">
        <w:instrText xml:space="preserve"> ADDIN EN.CITE </w:instrText>
      </w:r>
      <w:r w:rsidR="00BC71C7">
        <w:fldChar w:fldCharType="begin">
          <w:fldData xml:space="preserve">PEVuZE5vdGU+PENpdGU+PEF1dGhvcj5XaWxieTwvQXV0aG9yPjxZZWFyPjIwMTc8L1llYXI+PFJl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</w:fldData>
        </w:fldChar>
      </w:r>
      <w:r w:rsidR="00BC71C7">
        <w:instrText xml:space="preserve"> ADDIN EN.CITE.DATA </w:instrText>
      </w:r>
      <w:r w:rsidR="00BC71C7">
        <w:fldChar w:fldCharType="end"/>
      </w:r>
      <w:r w:rsidR="00A37AA2">
        <w:fldChar w:fldCharType="separate"/>
      </w:r>
      <w:r w:rsidR="00BC71C7">
        <w:rPr>
          <w:noProof/>
        </w:rPr>
        <w:t>[67]</w:t>
      </w:r>
      <w:r w:rsidR="00A37AA2">
        <w:fldChar w:fldCharType="end"/>
      </w:r>
      <w:r w:rsidR="00F11481" w:rsidRPr="004926D7">
        <w:t xml:space="preserve">.  </w:t>
      </w:r>
      <w:r w:rsidR="00F11481">
        <w:t xml:space="preserve">Several randomised controlled trials </w:t>
      </w:r>
      <w:r w:rsidR="00B43081">
        <w:t xml:space="preserve">(RCTs) </w:t>
      </w:r>
      <w:r w:rsidR="00F11481">
        <w:t xml:space="preserve">have shown clozapine to be efficacious, </w:t>
      </w:r>
      <w:r w:rsidR="00F11481" w:rsidRPr="004926D7">
        <w:t>with benefit for VH without worsening</w:t>
      </w:r>
      <w:r w:rsidR="00B43081">
        <w:t xml:space="preserve"> </w:t>
      </w:r>
      <w:r w:rsidR="00F11481" w:rsidRPr="004926D7">
        <w:t>motor symptoms</w:t>
      </w:r>
      <w:r w:rsidR="00E824DC">
        <w:t xml:space="preserve"> </w:t>
      </w:r>
      <w:r w:rsidR="00E21948">
        <w:fldChar w:fldCharType="begin">
          <w:fldData xml:space="preserve">PEVuZE5vdGU+PENpdGU+PEF1dGhvcj5Qb2xsYWs8L0F1dGhvcj48WWVhcj4yMDA0PC9ZZWFyPjxS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</w:fldData>
        </w:fldChar>
      </w:r>
      <w:r w:rsidR="00BC71C7">
        <w:instrText xml:space="preserve"> ADDIN EN.CITE </w:instrText>
      </w:r>
      <w:r w:rsidR="00BC71C7">
        <w:fldChar w:fldCharType="begin">
          <w:fldData xml:space="preserve">PEVuZE5vdGU+PENpdGU+PEF1dGhvcj5Qb2xsYWs8L0F1dGhvcj48WWVhcj4yMDA0PC9ZZWFyPjxS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</w:fldData>
        </w:fldChar>
      </w:r>
      <w:r w:rsidR="00BC71C7">
        <w:instrText xml:space="preserve"> ADDIN EN.CITE.DATA </w:instrText>
      </w:r>
      <w:r w:rsidR="00BC71C7">
        <w:fldChar w:fldCharType="end"/>
      </w:r>
      <w:r w:rsidR="00E21948">
        <w:fldChar w:fldCharType="separate"/>
      </w:r>
      <w:r w:rsidR="00BC71C7">
        <w:rPr>
          <w:noProof/>
        </w:rPr>
        <w:t>[68, 69]</w:t>
      </w:r>
      <w:r w:rsidR="00E21948">
        <w:fldChar w:fldCharType="end"/>
      </w:r>
      <w:r w:rsidR="00F11481" w:rsidRPr="004926D7">
        <w:t>.</w:t>
      </w:r>
      <w:r w:rsidR="008C09A1">
        <w:t xml:space="preserve"> </w:t>
      </w:r>
      <w:r w:rsidR="00F11481" w:rsidRPr="0087702A">
        <w:t>Quetiapine is more widely used</w:t>
      </w:r>
      <w:r w:rsidR="00F11481">
        <w:t xml:space="preserve"> than clozapine</w:t>
      </w:r>
      <w:r w:rsidR="00B43081">
        <w:t>,</w:t>
      </w:r>
      <w:r w:rsidR="00F11481">
        <w:t xml:space="preserve"> but there </w:t>
      </w:r>
      <w:r w:rsidR="00F11481" w:rsidRPr="004926D7">
        <w:t xml:space="preserve">is less evidence </w:t>
      </w:r>
      <w:r w:rsidR="008C09A1">
        <w:t xml:space="preserve">of </w:t>
      </w:r>
      <w:r w:rsidR="00F11481" w:rsidRPr="004926D7">
        <w:t>efficacy</w:t>
      </w:r>
      <w:r w:rsidR="00B43081">
        <w:t xml:space="preserve"> </w:t>
      </w:r>
      <w:r w:rsidR="009232A7">
        <w:fldChar w:fldCharType="begin">
          <w:fldData xml:space="preserve">PEVuZE5vdGU+PENpdGU+PEF1dGhvcj5PbmRvPC9BdXRob3I+PFllYXI+MjAwNTwvWWVhcj48UmVj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</w:fldData>
        </w:fldChar>
      </w:r>
      <w:r w:rsidR="00BC71C7">
        <w:instrText xml:space="preserve"> ADDIN EN.CITE </w:instrText>
      </w:r>
      <w:r w:rsidR="00BC71C7">
        <w:fldChar w:fldCharType="begin">
          <w:fldData xml:space="preserve">PEVuZE5vdGU+PENpdGU+PEF1dGhvcj5PbmRvPC9BdXRob3I+PFllYXI+MjAwNTwvWWVhcj48UmVj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</w:fldData>
        </w:fldChar>
      </w:r>
      <w:r w:rsidR="00BC71C7">
        <w:instrText xml:space="preserve"> ADDIN EN.CITE.DATA </w:instrText>
      </w:r>
      <w:r w:rsidR="00BC71C7">
        <w:fldChar w:fldCharType="end"/>
      </w:r>
      <w:r w:rsidR="009232A7">
        <w:fldChar w:fldCharType="separate"/>
      </w:r>
      <w:r w:rsidR="00BC71C7">
        <w:rPr>
          <w:noProof/>
        </w:rPr>
        <w:t>[70-73]</w:t>
      </w:r>
      <w:r w:rsidR="009232A7">
        <w:fldChar w:fldCharType="end"/>
      </w:r>
      <w:r w:rsidR="009232A7">
        <w:t xml:space="preserve">. </w:t>
      </w:r>
      <w:r w:rsidR="00F11481" w:rsidRPr="0087702A">
        <w:t>Pimavanserin, a novel antipsychotic with potent inverse agonist activity on the 5HT2A receptor</w:t>
      </w:r>
      <w:r w:rsidR="00AE10E4">
        <w:t>,</w:t>
      </w:r>
      <w:r w:rsidR="00F11481" w:rsidRPr="0087702A">
        <w:t xml:space="preserve"> has emerged as a new potential therapy</w:t>
      </w:r>
      <w:r w:rsidR="00B43081">
        <w:t xml:space="preserve">, with two positive </w:t>
      </w:r>
      <w:r w:rsidR="0089767A">
        <w:t>RCTs</w:t>
      </w:r>
      <w:r w:rsidR="00F11481" w:rsidRPr="0087702A">
        <w:t xml:space="preserve">. </w:t>
      </w:r>
      <w:r w:rsidR="00F11481" w:rsidRPr="004926D7">
        <w:t xml:space="preserve">Meltzer et al </w:t>
      </w:r>
      <w:r w:rsidR="00AD061E">
        <w:fldChar w:fldCharType="begin">
          <w:fldData xml:space="preserve">PEVuZE5vdGU+PENpdGU+PEF1dGhvcj5NZWx0emVyPC9BdXRob3I+PFllYXI+MjAxMDwvWWVhcj48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</w:fldData>
        </w:fldChar>
      </w:r>
      <w:r w:rsidR="00BC71C7">
        <w:instrText xml:space="preserve"> ADDIN EN.CITE </w:instrText>
      </w:r>
      <w:r w:rsidR="00BC71C7">
        <w:fldChar w:fldCharType="begin">
          <w:fldData xml:space="preserve">PEVuZE5vdGU+PENpdGU+PEF1dGhvcj5NZWx0emVyPC9BdXRob3I+PFllYXI+MjAxMDwvWWVhcj48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</w:fldData>
        </w:fldChar>
      </w:r>
      <w:r w:rsidR="00BC71C7">
        <w:instrText xml:space="preserve"> ADDIN EN.CITE.DATA </w:instrText>
      </w:r>
      <w:r w:rsidR="00BC71C7">
        <w:fldChar w:fldCharType="end"/>
      </w:r>
      <w:r w:rsidR="00AD061E">
        <w:fldChar w:fldCharType="separate"/>
      </w:r>
      <w:r w:rsidR="00BC71C7">
        <w:rPr>
          <w:noProof/>
        </w:rPr>
        <w:t>[74]</w:t>
      </w:r>
      <w:r w:rsidR="00AD061E">
        <w:fldChar w:fldCharType="end"/>
      </w:r>
      <w:r w:rsidR="00AD061E">
        <w:t xml:space="preserve"> </w:t>
      </w:r>
      <w:r w:rsidR="00F11481" w:rsidRPr="004926D7">
        <w:t>reported</w:t>
      </w:r>
      <w:r w:rsidR="00E01974">
        <w:t xml:space="preserve"> reduced VH, </w:t>
      </w:r>
      <w:r w:rsidR="00F11481" w:rsidRPr="009231B3">
        <w:t xml:space="preserve">and </w:t>
      </w:r>
      <w:r w:rsidR="008C09A1" w:rsidRPr="009231B3">
        <w:t xml:space="preserve">Cummings </w:t>
      </w:r>
      <w:r w:rsidR="009231B3" w:rsidRPr="009231B3">
        <w:t>et al</w:t>
      </w:r>
      <w:r w:rsidR="00E01974">
        <w:t>.</w:t>
      </w:r>
      <w:r w:rsidR="009231B3">
        <w:t xml:space="preserve"> </w:t>
      </w:r>
      <w:r w:rsidR="00AD061E">
        <w:fldChar w:fldCharType="begin">
          <w:fldData xml:space="preserve">PEVuZE5vdGU+PENpdGU+PEF1dGhvcj5DdW1taW5nczwvQXV0aG9yPjxZZWFyPjIwMTQ8L1llYXI+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</w:fldData>
        </w:fldChar>
      </w:r>
      <w:r w:rsidR="00BC71C7">
        <w:instrText xml:space="preserve"> ADDIN EN.CITE </w:instrText>
      </w:r>
      <w:r w:rsidR="00BC71C7">
        <w:fldChar w:fldCharType="begin">
          <w:fldData xml:space="preserve">PEVuZE5vdGU+PENpdGU+PEF1dGhvcj5DdW1taW5nczwvQXV0aG9yPjxZZWFyPjIwMTQ8L1llYXI+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</w:fldData>
        </w:fldChar>
      </w:r>
      <w:r w:rsidR="00BC71C7">
        <w:instrText xml:space="preserve"> ADDIN EN.CITE.DATA </w:instrText>
      </w:r>
      <w:r w:rsidR="00BC71C7">
        <w:fldChar w:fldCharType="end"/>
      </w:r>
      <w:r w:rsidR="00AD061E">
        <w:fldChar w:fldCharType="separate"/>
      </w:r>
      <w:r w:rsidR="00BC71C7">
        <w:rPr>
          <w:noProof/>
        </w:rPr>
        <w:t>[75]</w:t>
      </w:r>
      <w:r w:rsidR="00AD061E">
        <w:fldChar w:fldCharType="end"/>
      </w:r>
      <w:r w:rsidR="00AD061E">
        <w:t xml:space="preserve"> </w:t>
      </w:r>
      <w:r w:rsidR="00F11481" w:rsidRPr="004926D7">
        <w:t>reported improvements on psychosis scores</w:t>
      </w:r>
      <w:r w:rsidR="008C09A1">
        <w:t xml:space="preserve"> and </w:t>
      </w:r>
      <w:r w:rsidR="00F11481" w:rsidRPr="004926D7">
        <w:t xml:space="preserve">caregiver stress. </w:t>
      </w:r>
      <w:r w:rsidR="008C09A1">
        <w:t>P</w:t>
      </w:r>
      <w:r w:rsidR="00F11481" w:rsidRPr="0087702A">
        <w:t xml:space="preserve">imavanserin is licensed as a treatment for PD psychosis in the US.  </w:t>
      </w:r>
      <w:r w:rsidR="00F11481" w:rsidRPr="004926D7">
        <w:t xml:space="preserve">Rivastigmine and donepezil are used </w:t>
      </w:r>
      <w:r w:rsidR="008C09A1">
        <w:t>to treat cognitive impairment in PD and m</w:t>
      </w:r>
      <w:r w:rsidR="001D29B6">
        <w:t>a</w:t>
      </w:r>
      <w:r w:rsidR="008C09A1">
        <w:t xml:space="preserve">y </w:t>
      </w:r>
      <w:r w:rsidR="00B43081">
        <w:t xml:space="preserve">also </w:t>
      </w:r>
      <w:r w:rsidR="008C09A1">
        <w:t xml:space="preserve">help reduce </w:t>
      </w:r>
      <w:r w:rsidR="00F11481">
        <w:t>VH</w:t>
      </w:r>
      <w:r w:rsidR="001D29B6">
        <w:t xml:space="preserve"> </w:t>
      </w:r>
      <w:r w:rsidR="001D29B6">
        <w:fldChar w:fldCharType="begin">
          <w:fldData xml:space="preserve">PEVuZE5vdGU+PENpdGU+PEF1dGhvcj5LdXJpdGE8L0F1dGhvcj48WWVhcj4yMDAzPC9ZZWFyPjxS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</w:fldData>
        </w:fldChar>
      </w:r>
      <w:r w:rsidR="00BC71C7">
        <w:instrText xml:space="preserve"> ADDIN EN.CITE </w:instrText>
      </w:r>
      <w:r w:rsidR="00BC71C7">
        <w:fldChar w:fldCharType="begin">
          <w:fldData xml:space="preserve">PEVuZE5vdGU+PENpdGU+PEF1dGhvcj5LdXJpdGE8L0F1dGhvcj48WWVhcj4yMDAzPC9ZZWFyPjxS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</w:fldData>
        </w:fldChar>
      </w:r>
      <w:r w:rsidR="00BC71C7">
        <w:instrText xml:space="preserve"> ADDIN EN.CITE.DATA </w:instrText>
      </w:r>
      <w:r w:rsidR="00BC71C7">
        <w:fldChar w:fldCharType="end"/>
      </w:r>
      <w:r w:rsidR="001D29B6">
        <w:fldChar w:fldCharType="separate"/>
      </w:r>
      <w:r w:rsidR="00BC71C7">
        <w:rPr>
          <w:noProof/>
        </w:rPr>
        <w:t>[28-30]</w:t>
      </w:r>
      <w:r w:rsidR="001D29B6">
        <w:fldChar w:fldCharType="end"/>
      </w:r>
      <w:r w:rsidR="00F11481" w:rsidRPr="004926D7">
        <w:t xml:space="preserve">, </w:t>
      </w:r>
      <w:r w:rsidR="00EB09DE" w:rsidRPr="00EB09DE">
        <w:t xml:space="preserve">although to date there are no RCTs of cholinesterase inhibitors </w:t>
      </w:r>
      <w:r w:rsidR="00F920E3">
        <w:t xml:space="preserve">using </w:t>
      </w:r>
      <w:r w:rsidR="00EB09DE" w:rsidRPr="00EB09DE">
        <w:t>VH as a primary endpoint.</w:t>
      </w:r>
    </w:p>
    <w:p w14:paraId="0730A848" w14:textId="1057A7F7" w:rsidR="00D12AC9" w:rsidRDefault="00D12AC9" w:rsidP="00C86289">
      <w:pPr>
        <w:pStyle w:val="Heading3"/>
      </w:pPr>
      <w:r>
        <w:t>Dementia</w:t>
      </w:r>
    </w:p>
    <w:p w14:paraId="3F9DFCE9" w14:textId="68D20E38" w:rsidR="00AB4FF1" w:rsidRDefault="00D12AC9" w:rsidP="00AB4FF1">
      <w:pPr>
        <w:spacing w:line="360" w:lineRule="auto"/>
      </w:pPr>
      <w:r>
        <w:t xml:space="preserve">VH in dementia tend to be </w:t>
      </w:r>
      <w:r w:rsidR="000E0EF9">
        <w:t xml:space="preserve">of </w:t>
      </w:r>
      <w:r>
        <w:t>people / children, animals or objects</w:t>
      </w:r>
      <w:r w:rsidR="00BA4EFE">
        <w:t xml:space="preserve"> </w:t>
      </w:r>
      <w:r w:rsidR="00E73452">
        <w:fldChar w:fldCharType="begin">
          <w:fldData xml:space="preserve">PEVuZE5vdGU+PENpdGU+PEF1dGhvcj5Vcnd5bGVyPC9BdXRob3I+PFllYXI+MjAxNjwvWWVhcj48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</w:fldData>
        </w:fldChar>
      </w:r>
      <w:r w:rsidR="00BC71C7">
        <w:instrText xml:space="preserve"> ADDIN EN.CITE </w:instrText>
      </w:r>
      <w:r w:rsidR="00BC71C7">
        <w:fldChar w:fldCharType="begin">
          <w:fldData xml:space="preserve">PEVuZE5vdGU+PENpdGU+PEF1dGhvcj5Vcnd5bGVyPC9BdXRob3I+PFllYXI+MjAxNjwvWWVhcj48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</w:fldData>
        </w:fldChar>
      </w:r>
      <w:r w:rsidR="00BC71C7">
        <w:instrText xml:space="preserve"> ADDIN EN.CITE.DATA </w:instrText>
      </w:r>
      <w:r w:rsidR="00BC71C7">
        <w:fldChar w:fldCharType="end"/>
      </w:r>
      <w:r w:rsidR="00E73452">
        <w:fldChar w:fldCharType="separate"/>
      </w:r>
      <w:r w:rsidR="00BC71C7">
        <w:rPr>
          <w:noProof/>
        </w:rPr>
        <w:t>[76]</w:t>
      </w:r>
      <w:r w:rsidR="00E73452">
        <w:fldChar w:fldCharType="end"/>
      </w:r>
      <w:r>
        <w:t>. Around 50% of patients are significantly distressed by their experiences</w:t>
      </w:r>
      <w:r w:rsidR="00F920E3">
        <w:t>,</w:t>
      </w:r>
      <w:r w:rsidR="0089767A">
        <w:t xml:space="preserve"> with</w:t>
      </w:r>
      <w:r>
        <w:t xml:space="preserve"> fear and anger being the most common responses</w:t>
      </w:r>
      <w:r w:rsidR="00DF5982">
        <w:t xml:space="preserve"> </w:t>
      </w:r>
      <w:r w:rsidR="00DF5982">
        <w:fldChar w:fldCharType="begin"/>
      </w:r>
      <w:r w:rsidR="00BC71C7">
        <w:instrText xml:space="preserve"> ADDIN EN.CITE &lt;EndNote&gt;&lt;Cite&gt;&lt;Author&gt;Collerton&lt;/Author&gt;&lt;Year&gt;2013&lt;/Year&gt;&lt;RecNum&gt;2865&lt;/RecNum&gt;&lt;DisplayText&gt;[77]&lt;/DisplayText&gt;&lt;record&gt;&lt;rec-number&gt;2865&lt;/rec-number&gt;&lt;foreign-keys&gt;&lt;key app="EN" db-id="xt9se5xsczv20herpeupp9dhppxp55wpswde" timestamp="1561814205"&gt;2865&lt;/key&gt;&lt;/foreign-keys&gt;&lt;ref-type name="Journal Article"&gt;17&lt;/ref-type&gt;&lt;contributors&gt;&lt;authors&gt;&lt;author&gt;Collerton, D.&lt;/author&gt;&lt;author&gt;Taylor, J. P.&lt;/author&gt;&lt;/authors&gt;&lt;/contributors&gt;&lt;auth-address&gt;Northumberland, Tyne &amp;amp; Wear NHS Foundation Trust &amp;amp; Newcastle University, Bensham Hospital, Gateshead, NE8 4YL, UK.&lt;/auth-address&gt;&lt;titles&gt;&lt;title&gt;Advances in the treatment of visual hallucinations in neurodegenerative diseases&lt;/title&gt;&lt;secondary-title&gt;Future Neurol&lt;/secondary-title&gt;&lt;/titles&gt;&lt;periodical&gt;&lt;full-title&gt;Future Neurol&lt;/full-title&gt;&lt;/periodical&gt;&lt;pages&gt;433-444&lt;/pages&gt;&lt;volume&gt;8&lt;/volume&gt;&lt;number&gt;4&lt;/number&gt;&lt;edition&gt;2013/07/25&lt;/edition&gt;&lt;keywords&gt;&lt;keyword&gt;Alzheimer&amp;apos;s disease&lt;/keyword&gt;&lt;keyword&gt;Lewy body&lt;/keyword&gt;&lt;keyword&gt;Parkinson&amp;apos;s disease&lt;/keyword&gt;&lt;keyword&gt;amyloidopathy&lt;/keyword&gt;&lt;keyword&gt;synucleinopathy&lt;/keyword&gt;&lt;keyword&gt;tauopathy&lt;/keyword&gt;&lt;keyword&gt;treatment&lt;/keyword&gt;&lt;keyword&gt;visual hallucination&lt;/keyword&gt;&lt;/keywords&gt;&lt;dates&gt;&lt;year&gt;2013&lt;/year&gt;&lt;pub-dates&gt;&lt;date&gt;Jul&lt;/date&gt;&lt;/pub-dates&gt;&lt;/dates&gt;&lt;isbn&gt;1479-6708 (Print)&amp;#xD;1479-6708 (Linking)&lt;/isbn&gt;&lt;accession-num&gt;23882162&lt;/accession-num&gt;&lt;urls&gt;&lt;related-urls&gt;&lt;url&gt;https://www.ncbi.nlm.nih.gov/pubmed/23882162&lt;/url&gt;&lt;/related-urls&gt;&lt;/urls&gt;&lt;custom2&gt;PMC3717328&lt;/custom2&gt;&lt;electronic-resource-num&gt;10.2217/fnl.13.19&lt;/electronic-resource-num&gt;&lt;/record&gt;&lt;/Cite&gt;&lt;/EndNote&gt;</w:instrText>
      </w:r>
      <w:r w:rsidR="00DF5982">
        <w:fldChar w:fldCharType="separate"/>
      </w:r>
      <w:r w:rsidR="00BC71C7">
        <w:rPr>
          <w:noProof/>
        </w:rPr>
        <w:t>[77]</w:t>
      </w:r>
      <w:r w:rsidR="00DF5982">
        <w:fldChar w:fldCharType="end"/>
      </w:r>
      <w:r w:rsidR="00DF5982">
        <w:t xml:space="preserve">. </w:t>
      </w:r>
      <w:r w:rsidR="00AB4FF1">
        <w:t>As core defining features of DLB</w:t>
      </w:r>
      <w:r w:rsidR="0089767A">
        <w:t>,</w:t>
      </w:r>
      <w:r w:rsidR="00AB4FF1">
        <w:t xml:space="preserve"> they are likely to be present at the point of diagnosis, contrasting with AD where </w:t>
      </w:r>
      <w:r w:rsidR="0089767A">
        <w:t xml:space="preserve">VH </w:t>
      </w:r>
      <w:r w:rsidR="00AB4FF1">
        <w:t>occur in later stages of cognitive decline</w:t>
      </w:r>
      <w:r w:rsidR="00C85D7D">
        <w:t xml:space="preserve">, </w:t>
      </w:r>
      <w:r w:rsidR="00B254BC">
        <w:t xml:space="preserve">5-6 years after the onset of dementia </w:t>
      </w:r>
      <w:r w:rsidR="00B254BC">
        <w:fldChar w:fldCharType="begin"/>
      </w:r>
      <w:r w:rsidR="00BC71C7">
        <w:instrText xml:space="preserve"> ADDIN EN.CITE &lt;EndNote&gt;&lt;Cite&gt;&lt;Author&gt;Hope&lt;/Author&gt;&lt;Year&gt;1999&lt;/Year&gt;&lt;RecNum&gt;2804&lt;/RecNum&gt;&lt;DisplayText&gt;[78]&lt;/DisplayText&gt;&lt;record&gt;&lt;rec-number&gt;2804&lt;/rec-number&gt;&lt;foreign-keys&gt;&lt;key app="EN" db-id="xt9se5xsczv20herpeupp9dhppxp55wpswde" timestamp="1516362309"&gt;2804&lt;/key&gt;&lt;/foreign-keys&gt;&lt;ref-type name="Journal Article"&gt;17&lt;/ref-type&gt;&lt;contributors&gt;&lt;authors&gt;&lt;author&gt;Hope, T.&lt;/author&gt;&lt;author&gt;Keene, J.&lt;/author&gt;&lt;author&gt;Fairburn, C. G.&lt;/author&gt;&lt;author&gt;Jacoby, R.&lt;/author&gt;&lt;author&gt;McShane, R.&lt;/author&gt;&lt;/authors&gt;&lt;/contributors&gt;&lt;auth-address&gt;University of Oxford, Department of Psychiatry, Warneford Hospital, England.&lt;/auth-address&gt;&lt;titles&gt;&lt;title&gt;Natural history of behavioural changes and psychiatric symptoms in Alzheimer&amp;apos;s disease. A longitudinal study&lt;/title&gt;&lt;secondary-title&gt;Br J Psychiatry&lt;/secondary-title&gt;&lt;/titles&gt;&lt;periodical&gt;&lt;full-title&gt;Br J Psychiatry&lt;/full-title&gt;&lt;/periodical&gt;&lt;pages&gt;39-44&lt;/pages&gt;&lt;volume&gt;174&lt;/volume&gt;&lt;keywords&gt;&lt;keyword&gt;Aged&lt;/keyword&gt;&lt;keyword&gt;Aged, 80 and over&lt;/keyword&gt;&lt;keyword&gt;Alzheimer Disease/*psychology&lt;/keyword&gt;&lt;keyword&gt;Cohort Studies&lt;/keyword&gt;&lt;keyword&gt;Humans&lt;/keyword&gt;&lt;keyword&gt;Longitudinal Studies&lt;/keyword&gt;&lt;keyword&gt;Mental Disorders/*etiology&lt;/keyword&gt;&lt;keyword&gt;Middle Aged&lt;/keyword&gt;&lt;keyword&gt;Prospective Studies&lt;/keyword&gt;&lt;keyword&gt;Psychiatric Status Rating Scales&lt;/keyword&gt;&lt;/keywords&gt;&lt;dates&gt;&lt;year&gt;1999&lt;/year&gt;&lt;pub-dates&gt;&lt;date&gt;Jan&lt;/date&gt;&lt;/pub-dates&gt;&lt;/dates&gt;&lt;isbn&gt;0007-1250 (Print)&amp;#xD;0007-1250 (Linking)&lt;/isbn&gt;&lt;accession-num&gt;10211149&lt;/accession-num&gt;&lt;urls&gt;&lt;related-urls&gt;&lt;url&gt;https://www.ncbi.nlm.nih.gov/pubmed/10211149&lt;/url&gt;&lt;/related-urls&gt;&lt;/urls&gt;&lt;/record&gt;&lt;/Cite&gt;&lt;/EndNote&gt;</w:instrText>
      </w:r>
      <w:r w:rsidR="00B254BC">
        <w:fldChar w:fldCharType="separate"/>
      </w:r>
      <w:r w:rsidR="00BC71C7">
        <w:rPr>
          <w:noProof/>
        </w:rPr>
        <w:t>[78]</w:t>
      </w:r>
      <w:r w:rsidR="00B254BC">
        <w:fldChar w:fldCharType="end"/>
      </w:r>
      <w:r w:rsidR="00AB4FF1">
        <w:t xml:space="preserve">. </w:t>
      </w:r>
      <w:r w:rsidR="004218EA">
        <w:t xml:space="preserve">VH </w:t>
      </w:r>
      <w:r w:rsidR="007A279E">
        <w:t xml:space="preserve">are </w:t>
      </w:r>
      <w:r>
        <w:t>associated with increased likeli</w:t>
      </w:r>
      <w:r w:rsidR="004218EA">
        <w:t xml:space="preserve">hood </w:t>
      </w:r>
      <w:r w:rsidR="006020D0">
        <w:t>of nursing home placement</w:t>
      </w:r>
      <w:r w:rsidR="00480C67">
        <w:t xml:space="preserve"> </w:t>
      </w:r>
      <w:r w:rsidR="00480C67">
        <w:fldChar w:fldCharType="begin">
          <w:fldData xml:space="preserve">PEVuZE5vdGU+PENpdGU+PEF1dGhvcj5TdGVybjwvQXV0aG9yPjxZZWFyPjE5OTc8L1llYXI+PFJl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HBhZ2VzPjgwNi0xMjwv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</w:fldData>
        </w:fldChar>
      </w:r>
      <w:r w:rsidR="00BC71C7">
        <w:instrText xml:space="preserve"> ADDIN EN.CITE </w:instrText>
      </w:r>
      <w:r w:rsidR="00BC71C7">
        <w:fldChar w:fldCharType="begin">
          <w:fldData xml:space="preserve">PEVuZE5vdGU+PENpdGU+PEF1dGhvcj5TdGVybjwvQXV0aG9yPjxZZWFyPjE5OTc8L1llYXI+PFJl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HBhZ2VzPjgwNi0xMjwv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</w:fldData>
        </w:fldChar>
      </w:r>
      <w:r w:rsidR="00BC71C7">
        <w:instrText xml:space="preserve"> ADDIN EN.CITE.DATA </w:instrText>
      </w:r>
      <w:r w:rsidR="00BC71C7">
        <w:fldChar w:fldCharType="end"/>
      </w:r>
      <w:r w:rsidR="00480C67">
        <w:fldChar w:fldCharType="separate"/>
      </w:r>
      <w:r w:rsidR="00BC71C7">
        <w:rPr>
          <w:noProof/>
        </w:rPr>
        <w:t>[79]</w:t>
      </w:r>
      <w:r w:rsidR="00480C67">
        <w:fldChar w:fldCharType="end"/>
      </w:r>
      <w:r w:rsidR="006020D0">
        <w:t xml:space="preserve">. </w:t>
      </w:r>
      <w:r w:rsidR="00AD061E">
        <w:t>As in PD, c</w:t>
      </w:r>
      <w:r w:rsidR="00AB4FF1">
        <w:t xml:space="preserve">arer impact increases when </w:t>
      </w:r>
      <w:r w:rsidR="00CE64AB">
        <w:t xml:space="preserve">patient </w:t>
      </w:r>
      <w:r w:rsidR="003A6E53">
        <w:t>insight becomes impaired</w:t>
      </w:r>
      <w:r w:rsidR="00AD061E">
        <w:t xml:space="preserve"> </w:t>
      </w:r>
      <w:r w:rsidR="00AD061E">
        <w:fldChar w:fldCharType="begin"/>
      </w:r>
      <w:r w:rsidR="00BC71C7">
        <w:instrText xml:space="preserve"> ADDIN EN.CITE &lt;EndNote&gt;&lt;Cite&gt;&lt;Author&gt;Renouf&lt;/Author&gt;&lt;Year&gt;2018&lt;/Year&gt;&lt;RecNum&gt;2818&lt;/RecNum&gt;&lt;DisplayText&gt;[60]&lt;/DisplayText&gt;&lt;record&gt;&lt;rec-number&gt;2818&lt;/rec-number&gt;&lt;foreign-keys&gt;&lt;key app="EN" db-id="xt9se5xsczv20herpeupp9dhppxp55wpswde" timestamp="1545147398"&gt;2818&lt;/key&gt;&lt;/foreign-keys&gt;&lt;ref-type name="Journal Article"&gt;17&lt;/ref-type&gt;&lt;contributors&gt;&lt;authors&gt;&lt;author&gt;Renouf, S.&lt;/author&gt;&lt;author&gt;ffytche, D.&lt;/author&gt;&lt;author&gt;Pinto, R.&lt;/author&gt;&lt;author&gt;Murray, J.&lt;/author&gt;&lt;author&gt;Lawrence, V.&lt;/author&gt;&lt;/authors&gt;&lt;/contributors&gt;&lt;auth-address&gt;Department of Old Age Psychiatry, Institute of Psychiatry, Psychology and Neuroscience, King&amp;apos;s College London, London, UK.&amp;#xD;Health Services and Population Research, Institute of Psychiatry, Psychology and Neuroscience, King&amp;apos;s College London, London, UK.&lt;/auth-address&gt;&lt;titles&gt;&lt;title&gt;Visual hallucinations in dementia and Parkinson&amp;apos;s disease: A qualitative exploration of patient and caregiver experiences&lt;/title&gt;&lt;secondary-title&gt;Int J Geriatr Psychiatry&lt;/secondary-title&gt;&lt;/titles&gt;&lt;periodical&gt;&lt;full-title&gt;Int J Geriatr Psychiatry&lt;/full-title&gt;&lt;/periodical&gt;&lt;pages&gt;1327-1334&lt;/pages&gt;&lt;volume&gt;33&lt;/volume&gt;&lt;number&gt;10&lt;/number&gt;&lt;edition&gt;2018/06/29&lt;/edition&gt;&lt;keywords&gt;&lt;keyword&gt;Parkinson&amp;apos;s disease&lt;/keyword&gt;&lt;keyword&gt;dementia&lt;/keyword&gt;&lt;keyword&gt;qualitative methods&lt;/keyword&gt;&lt;keyword&gt;visual hallucinations&lt;/keyword&gt;&lt;/keywords&gt;&lt;dates&gt;&lt;year&gt;2018&lt;/year&gt;&lt;pub-dates&gt;&lt;date&gt;Oct&lt;/date&gt;&lt;/pub-dates&gt;&lt;/dates&gt;&lt;isbn&gt;1099-1166 (Electronic)&amp;#xD;0885-6230 (Linking)&lt;/isbn&gt;&lt;accession-num&gt;29953689&lt;/accession-num&gt;&lt;urls&gt;&lt;related-urls&gt;&lt;url&gt;https://www.ncbi.nlm.nih.gov/pubmed/29953689&lt;/url&gt;&lt;/related-urls&gt;&lt;/urls&gt;&lt;electronic-resource-num&gt;10.1002/gps.4929&lt;/electronic-resource-num&gt;&lt;/record&gt;&lt;/Cite&gt;&lt;/EndNote&gt;</w:instrText>
      </w:r>
      <w:r w:rsidR="00AD061E">
        <w:fldChar w:fldCharType="separate"/>
      </w:r>
      <w:r w:rsidR="00BC71C7">
        <w:rPr>
          <w:noProof/>
        </w:rPr>
        <w:t>[60]</w:t>
      </w:r>
      <w:r w:rsidR="00AD061E">
        <w:fldChar w:fldCharType="end"/>
      </w:r>
      <w:r w:rsidR="00AB4FF1">
        <w:t>.</w:t>
      </w:r>
    </w:p>
    <w:p w14:paraId="54FF8BB3" w14:textId="77777777" w:rsidR="00AA6DF7" w:rsidRDefault="007A279E" w:rsidP="00F11481">
      <w:pPr>
        <w:spacing w:line="360" w:lineRule="auto"/>
      </w:pPr>
      <w:r w:rsidRPr="007A279E">
        <w:rPr>
          <w:i/>
        </w:rPr>
        <w:t>Current practice</w:t>
      </w:r>
    </w:p>
    <w:p w14:paraId="7BA5A3BA" w14:textId="7D29E1DF" w:rsidR="00D12AC9" w:rsidRPr="00BC0F5E" w:rsidRDefault="00D12AC9" w:rsidP="00F11481">
      <w:pPr>
        <w:spacing w:line="360" w:lineRule="auto"/>
      </w:pPr>
      <w:r>
        <w:t>VH are managed within dementia services</w:t>
      </w:r>
      <w:r w:rsidR="009856B5">
        <w:t xml:space="preserve"> in the wider context of neuropsychiatric symptoms</w:t>
      </w:r>
      <w:r>
        <w:t>. A staged approach is used with a physical health</w:t>
      </w:r>
      <w:r w:rsidR="009C1DC6">
        <w:t xml:space="preserve"> review, excluding</w:t>
      </w:r>
      <w:r>
        <w:t xml:space="preserve"> delirium</w:t>
      </w:r>
      <w:r w:rsidR="009C1DC6">
        <w:t xml:space="preserve"> and other medical condition</w:t>
      </w:r>
      <w:r w:rsidR="00CB0665">
        <w:t>s</w:t>
      </w:r>
      <w:r w:rsidR="009C1DC6">
        <w:t xml:space="preserve"> that can cause VH,</w:t>
      </w:r>
      <w:r>
        <w:t xml:space="preserve"> </w:t>
      </w:r>
      <w:r w:rsidR="009856B5">
        <w:t>and medication review</w:t>
      </w:r>
      <w:r w:rsidR="009C1DC6">
        <w:t xml:space="preserve"> </w:t>
      </w:r>
      <w:r w:rsidR="0089767A">
        <w:t>to reduce / stop</w:t>
      </w:r>
      <w:r w:rsidR="009C1DC6">
        <w:t xml:space="preserve"> drugs which may cause o</w:t>
      </w:r>
      <w:r w:rsidR="0089767A">
        <w:t>r</w:t>
      </w:r>
      <w:r w:rsidR="009C1DC6">
        <w:t xml:space="preserve"> exacerbate VH</w:t>
      </w:r>
      <w:r>
        <w:t>. Antipsychotics may have benefit</w:t>
      </w:r>
      <w:r w:rsidR="00765C4E">
        <w:t xml:space="preserve"> </w:t>
      </w:r>
      <w:r w:rsidR="002A30D5">
        <w:fldChar w:fldCharType="begin"/>
      </w:r>
      <w:r w:rsidR="00BC71C7">
        <w:instrText xml:space="preserve"> ADDIN EN.CITE &lt;EndNote&gt;&lt;Cite&gt;&lt;Author&gt;Tampi&lt;/Author&gt;&lt;Year&gt;2016&lt;/Year&gt;&lt;RecNum&gt;2868&lt;/RecNum&gt;&lt;DisplayText&gt;[80]&lt;/DisplayText&gt;&lt;record&gt;&lt;rec-number&gt;2868&lt;/rec-number&gt;&lt;foreign-keys&gt;&lt;key app="EN" db-id="xt9se5xsczv20herpeupp9dhppxp55wpswde" timestamp="1562084306"&gt;2868&lt;/key&gt;&lt;/foreign-keys&gt;&lt;ref-type name="Journal Article"&gt;17&lt;/ref-type&gt;&lt;contributors&gt;&lt;authors&gt;&lt;author&gt;Tampi, Rajesh R.&lt;/author&gt;&lt;author&gt;Tampi, Deena J.&lt;/author&gt;&lt;author&gt;Balachandran, Silpa&lt;/author&gt;&lt;author&gt;Srinivasan, Shilpa&lt;/author&gt;&lt;/authors&gt;&lt;/contributors&gt;&lt;titles&gt;&lt;title&gt;Antipsychotic use in dementia: a systematic review of benefits and risks from meta-analyses&lt;/title&gt;&lt;secondary-title&gt;Therapeutic Advances in Chronic Disease&lt;/secondary-title&gt;&lt;/titles&gt;&lt;periodical&gt;&lt;full-title&gt;Therapeutic Advances in Chronic Disease&lt;/full-title&gt;&lt;/periodical&gt;&lt;pages&gt;229-245&lt;/pages&gt;&lt;volume&gt;7&lt;/volume&gt;&lt;number&gt;5&lt;/number&gt;&lt;keywords&gt;&lt;keyword&gt;antipsychotics,benefits,dementia,meta-analysis,risks,therapy&lt;/keyword&gt;&lt;/keywords&gt;&lt;dates&gt;&lt;year&gt;2016&lt;/year&gt;&lt;/dates&gt;&lt;accession-num&gt;27583123&lt;/accession-num&gt;&lt;urls&gt;&lt;related-urls&gt;&lt;url&gt;https://journals.sagepub.com/doi/abs/10.1177/2040622316658463&lt;/url&gt;&lt;/related-urls&gt;&lt;/urls&gt;&lt;electronic-resource-num&gt;10.1177/2040622316658463&lt;/electronic-resource-num&gt;&lt;/record&gt;&lt;/Cite&gt;&lt;/EndNote&gt;</w:instrText>
      </w:r>
      <w:r w:rsidR="002A30D5">
        <w:fldChar w:fldCharType="separate"/>
      </w:r>
      <w:r w:rsidR="00BC71C7">
        <w:rPr>
          <w:noProof/>
        </w:rPr>
        <w:t>[80]</w:t>
      </w:r>
      <w:r w:rsidR="002A30D5">
        <w:fldChar w:fldCharType="end"/>
      </w:r>
      <w:r w:rsidR="002A30D5">
        <w:t xml:space="preserve"> but </w:t>
      </w:r>
      <w:r>
        <w:t>potential adverse effects of severe antipsychotic sensiti</w:t>
      </w:r>
      <w:r w:rsidR="00537315">
        <w:t>vity and mortality mean that they should be used cautiously</w:t>
      </w:r>
      <w:r>
        <w:t xml:space="preserve"> in </w:t>
      </w:r>
      <w:r w:rsidR="0089767A">
        <w:t>LBD</w:t>
      </w:r>
      <w:r>
        <w:t xml:space="preserve">. There is some evidence cholinesterase inhibitors reduce neuropsychiatric symptoms, including </w:t>
      </w:r>
      <w:r w:rsidR="0089767A">
        <w:t xml:space="preserve">VH </w:t>
      </w:r>
      <w:r w:rsidR="000A3052">
        <w:fldChar w:fldCharType="begin">
          <w:fldData xml:space="preserve">PEVuZE5vdGU+PENpdGU+PEF1dGhvcj5CdXJuPC9BdXRob3I+PFllYXI+MjAwNjwvWWVhcj48UmVj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</w:fldData>
        </w:fldChar>
      </w:r>
      <w:r w:rsidR="00FA2FDB">
        <w:instrText xml:space="preserve"> ADDIN EN.CITE </w:instrText>
      </w:r>
      <w:r w:rsidR="00FA2FDB">
        <w:fldChar w:fldCharType="begin">
          <w:fldData xml:space="preserve">PEVuZE5vdGU+PENpdGU+PEF1dGhvcj5CdXJuPC9BdXRob3I+PFllYXI+MjAwNjwvWWVhcj48UmVj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</w:fldData>
        </w:fldChar>
      </w:r>
      <w:r w:rsidR="00FA2FDB">
        <w:instrText xml:space="preserve"> ADDIN EN.CITE.DATA </w:instrText>
      </w:r>
      <w:r w:rsidR="00FA2FDB">
        <w:fldChar w:fldCharType="end"/>
      </w:r>
      <w:r w:rsidR="000A3052">
        <w:fldChar w:fldCharType="separate"/>
      </w:r>
      <w:r w:rsidR="00FA2FDB">
        <w:rPr>
          <w:noProof/>
        </w:rPr>
        <w:t>[26, 31, 81]</w:t>
      </w:r>
      <w:r w:rsidR="000A3052">
        <w:fldChar w:fldCharType="end"/>
      </w:r>
      <w:r>
        <w:t xml:space="preserve">. </w:t>
      </w:r>
      <w:r w:rsidR="00103680">
        <w:t xml:space="preserve">High dose cholinesterase inhibitors have been shown to reduce the frequency of </w:t>
      </w:r>
      <w:r w:rsidR="0089767A">
        <w:t xml:space="preserve">VH </w:t>
      </w:r>
      <w:r w:rsidR="001A176E">
        <w:t xml:space="preserve">in </w:t>
      </w:r>
      <w:r w:rsidR="0089767A">
        <w:t>LBD</w:t>
      </w:r>
      <w:r w:rsidR="001A176E">
        <w:t xml:space="preserve"> but </w:t>
      </w:r>
      <w:r w:rsidR="00757F9B">
        <w:t>with</w:t>
      </w:r>
      <w:r w:rsidR="00103680">
        <w:t xml:space="preserve"> increased </w:t>
      </w:r>
      <w:r w:rsidR="00757F9B">
        <w:t>side effects, needing</w:t>
      </w:r>
      <w:r w:rsidR="00103680">
        <w:t xml:space="preserve"> careful titration under expert supervision</w:t>
      </w:r>
      <w:r w:rsidR="00765C4E">
        <w:t xml:space="preserve"> </w:t>
      </w:r>
      <w:r w:rsidR="00765C4E">
        <w:fldChar w:fldCharType="begin"/>
      </w:r>
      <w:r w:rsidR="00FA2FDB">
        <w:instrText xml:space="preserve"> ADDIN EN.CITE &lt;EndNote&gt;&lt;Cite&gt;&lt;Author&gt;Pakrasi&lt;/Author&gt;&lt;Year&gt;2006&lt;/Year&gt;&lt;RecNum&gt;2867&lt;/RecNum&gt;&lt;DisplayText&gt;[82]&lt;/DisplayText&gt;&lt;record&gt;&lt;rec-number&gt;2867&lt;/rec-number&gt;&lt;foreign-keys&gt;&lt;key app="EN" db-id="xt9se5xsczv20herpeupp9dhppxp55wpswde" timestamp="1562083116"&gt;2867&lt;/key&gt;&lt;/foreign-keys&gt;&lt;ref-type name="Journal Article"&gt;17&lt;/ref-type&gt;&lt;contributors&gt;&lt;authors&gt;&lt;author&gt;Pakrasi, Sanjeet&lt;/author&gt;&lt;author&gt;Thomas, Alan&lt;/author&gt;&lt;author&gt;Mosimann, Urs P.&lt;/author&gt;&lt;author&gt;Cousins, David A.&lt;/author&gt;&lt;author&gt;Lett, Debbie&lt;/author&gt;&lt;author&gt;Burn, David J.&lt;/author&gt;&lt;author&gt;O&amp;apos;Brien, John T.&lt;/author&gt;&lt;author&gt;McKeith, Ian G.&lt;/author&gt;&lt;/authors&gt;&lt;/contributors&gt;&lt;titles&gt;&lt;title&gt;Cholinesterase inhibitors in advanced Dementia with Lewy bodies: increase or stop?&lt;/title&gt;&lt;secondary-title&gt;International Journal of Geriatric Psychiatry&lt;/secondary-title&gt;&lt;/titles&gt;&lt;periodical&gt;&lt;full-title&gt;International Journal of Geriatric Psychiatry&lt;/full-title&gt;&lt;abbr-1&gt;Int. J. Geriat. Psychiatry&lt;/abbr-1&gt;&lt;abbr-2&gt;Int J Geriat Psychiatry&lt;/abbr-2&gt;&lt;/periodical&gt;&lt;pages&gt;719-721&lt;/pages&gt;&lt;volume&gt;21&lt;/volume&gt;&lt;number&gt;8&lt;/number&gt;&lt;dates&gt;&lt;year&gt;2006&lt;/year&gt;&lt;/dates&gt;&lt;isbn&gt;0885-6230&lt;/isbn&gt;&lt;urls&gt;&lt;related-urls&gt;&lt;url&gt;https://onlinelibrary.wiley.com/doi/abs/10.1002/gps.1547&lt;/url&gt;&lt;/related-urls&gt;&lt;/urls&gt;&lt;electronic-resource-num&gt;10.1002/gps.1547&lt;/electronic-resource-num&gt;&lt;/record&gt;&lt;/Cite&gt;&lt;/EndNote&gt;</w:instrText>
      </w:r>
      <w:r w:rsidR="00765C4E">
        <w:fldChar w:fldCharType="separate"/>
      </w:r>
      <w:r w:rsidR="00FA2FDB">
        <w:rPr>
          <w:noProof/>
        </w:rPr>
        <w:t>[82]</w:t>
      </w:r>
      <w:r w:rsidR="00765C4E">
        <w:fldChar w:fldCharType="end"/>
      </w:r>
      <w:r w:rsidR="00103680">
        <w:t>.</w:t>
      </w:r>
      <w:r w:rsidR="009856B5">
        <w:t xml:space="preserve"> </w:t>
      </w:r>
      <w:r w:rsidR="00E544A9" w:rsidRPr="00E544A9">
        <w:t xml:space="preserve">A study of memantine found reduced hallucinations (which, although not </w:t>
      </w:r>
      <w:r w:rsidR="00BC4290">
        <w:t>subdivided by hallucination modality</w:t>
      </w:r>
      <w:r w:rsidR="00E544A9" w:rsidRPr="00E544A9">
        <w:t xml:space="preserve">, would have mainly been VH) in DLB after 24 weeks treatment </w:t>
      </w:r>
      <w:r w:rsidR="00E21948">
        <w:fldChar w:fldCharType="begin">
          <w:fldData xml:space="preserve">PEVuZE5vdGU+PENpdGU+PEF1dGhvcj5FbXJlPC9BdXRob3I+PFllYXI+MjAxMDwvWWVhcj48UmVj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</w:fldData>
        </w:fldChar>
      </w:r>
      <w:r w:rsidR="00FA2FDB">
        <w:instrText xml:space="preserve"> ADDIN EN.CITE </w:instrText>
      </w:r>
      <w:r w:rsidR="00FA2FDB">
        <w:fldChar w:fldCharType="begin">
          <w:fldData xml:space="preserve">PEVuZE5vdGU+PENpdGU+PEF1dGhvcj5FbXJlPC9BdXRob3I+PFllYXI+MjAxMDwvWWVhcj48UmVj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</w:fldData>
        </w:fldChar>
      </w:r>
      <w:r w:rsidR="00FA2FDB">
        <w:instrText xml:space="preserve"> ADDIN EN.CITE.DATA </w:instrText>
      </w:r>
      <w:r w:rsidR="00FA2FDB">
        <w:fldChar w:fldCharType="end"/>
      </w:r>
      <w:r w:rsidR="00E21948">
        <w:fldChar w:fldCharType="separate"/>
      </w:r>
      <w:r w:rsidR="00FA2FDB">
        <w:rPr>
          <w:noProof/>
        </w:rPr>
        <w:t>[83]</w:t>
      </w:r>
      <w:r w:rsidR="00E21948">
        <w:fldChar w:fldCharType="end"/>
      </w:r>
      <w:r w:rsidR="00E544A9" w:rsidRPr="00E544A9">
        <w:t xml:space="preserve">. </w:t>
      </w:r>
      <w:r>
        <w:t xml:space="preserve">Transcranial magnetic stimulation and transcranial direct stimulation </w:t>
      </w:r>
      <w:r w:rsidR="009C1DC6">
        <w:t xml:space="preserve">have been suggested as approaches for </w:t>
      </w:r>
      <w:r w:rsidR="0089767A">
        <w:t>VH in LBD</w:t>
      </w:r>
      <w:r w:rsidR="00BC0F5E">
        <w:t xml:space="preserve">, but </w:t>
      </w:r>
      <w:r w:rsidR="009C1DC6">
        <w:t>studies to date have not shown benefit</w:t>
      </w:r>
      <w:r w:rsidR="00D36409">
        <w:t xml:space="preserve"> </w:t>
      </w:r>
      <w:r w:rsidR="00D36409">
        <w:fldChar w:fldCharType="begin"/>
      </w:r>
      <w:r w:rsidR="00FA2FDB">
        <w:instrText xml:space="preserve"> ADDIN EN.CITE &lt;EndNote&gt;&lt;Cite&gt;&lt;Author&gt;Elder&lt;/Author&gt;&lt;Year&gt;2019&lt;/Year&gt;&lt;RecNum&gt;2866&lt;/RecNum&gt;&lt;DisplayText&gt;[84]&lt;/DisplayText&gt;&lt;record&gt;&lt;rec-number&gt;2866&lt;/rec-number&gt;&lt;foreign-keys&gt;&lt;key app="EN" db-id="xt9se5xsczv20herpeupp9dhppxp55wpswde" timestamp="1562073938"&gt;2866&lt;/key&gt;&lt;/foreign-keys&gt;&lt;ref-type name="Journal Article"&gt;17&lt;/ref-type&gt;&lt;contributors&gt;&lt;authors&gt;&lt;author&gt;Elder, G. J.&lt;/author&gt;&lt;author&gt;Colloby, S. J.&lt;/author&gt;&lt;author&gt;Firbank, M. J.&lt;/author&gt;&lt;author&gt;McKeith, I. G.&lt;/author&gt;&lt;author&gt;Taylor, J. P.&lt;/author&gt;&lt;/authors&gt;&lt;/contributors&gt;&lt;auth-address&gt;Institute of Neuroscience, Newcastle University, Campus for Ageing and Vitality, Newcastle upon Tyne, NE4 5PL, UK. g.elder@northumbria.ac.uk.&amp;#xD;Department of Psychology, Faculty of Health and Life Sciences, Northumbria University, Newcastle upon Tyne, NE1 8ST, UK. g.elder@northumbria.ac.uk.&amp;#xD;Institute of Neuroscience, Newcastle University, Campus for Ageing and Vitality, Newcastle upon Tyne, NE4 5PL, UK.&lt;/auth-address&gt;&lt;titles&gt;&lt;title&gt;Consecutive sessions of transcranial direct current stimulation do not remediate visual hallucinations in Lewy body dementia: a randomised controlled trial&lt;/title&gt;&lt;secondary-title&gt;Alzheimers Res Ther&lt;/secondary-title&gt;&lt;/titles&gt;&lt;periodical&gt;&lt;full-title&gt;Alzheimers Res Ther&lt;/full-title&gt;&lt;/periodical&gt;&lt;pages&gt;9&lt;/pages&gt;&lt;volume&gt;11&lt;/volume&gt;&lt;number&gt;1&lt;/number&gt;&lt;edition&gt;2019/01/20&lt;/edition&gt;&lt;keywords&gt;&lt;keyword&gt;Dementia with Lewy bodies&lt;/keyword&gt;&lt;keyword&gt;Lewy body dementia&lt;/keyword&gt;&lt;keyword&gt;Parkinson&amp;apos;s disease dementia&lt;/keyword&gt;&lt;keyword&gt;Transcranial direct current stimulation&lt;/keyword&gt;&lt;keyword&gt;Visual hallucinations&lt;/keyword&gt;&lt;/keywords&gt;&lt;dates&gt;&lt;year&gt;2019&lt;/year&gt;&lt;pub-dates&gt;&lt;date&gt;Jan 18&lt;/date&gt;&lt;/pub-dates&gt;&lt;/dates&gt;&lt;isbn&gt;1758-9193 (Electronic)&lt;/isbn&gt;&lt;accession-num&gt;30658705&lt;/accession-num&gt;&lt;urls&gt;&lt;related-urls&gt;&lt;url&gt;https://www.ncbi.nlm.nih.gov/pubmed/30658705&lt;/url&gt;&lt;/related-urls&gt;&lt;/urls&gt;&lt;custom2&gt;PMC6339360&lt;/custom2&gt;&lt;electronic-resource-num&gt;10.1186/s13195-018-0465-9&lt;/electronic-resource-num&gt;&lt;/record&gt;&lt;/Cite&gt;&lt;/EndNote&gt;</w:instrText>
      </w:r>
      <w:r w:rsidR="00D36409">
        <w:fldChar w:fldCharType="separate"/>
      </w:r>
      <w:r w:rsidR="00FA2FDB">
        <w:rPr>
          <w:noProof/>
        </w:rPr>
        <w:t>[84]</w:t>
      </w:r>
      <w:r w:rsidR="00D36409">
        <w:fldChar w:fldCharType="end"/>
      </w:r>
      <w:r w:rsidR="009C1DC6">
        <w:t xml:space="preserve">. </w:t>
      </w:r>
      <w:r w:rsidR="00C74F8F">
        <w:t xml:space="preserve"> </w:t>
      </w:r>
    </w:p>
    <w:p w14:paraId="124D4E29" w14:textId="66FBEFE1" w:rsidR="00F11481" w:rsidRDefault="007F645E" w:rsidP="00C86289">
      <w:pPr>
        <w:pStyle w:val="Heading3"/>
      </w:pPr>
      <w:r>
        <w:t>Co-</w:t>
      </w:r>
      <w:r w:rsidRPr="007F645E">
        <w:t xml:space="preserve">morbid disease </w:t>
      </w:r>
    </w:p>
    <w:p w14:paraId="6A7B50F4" w14:textId="14347960" w:rsidR="00F324C5" w:rsidRPr="00507161" w:rsidRDefault="00757F9B" w:rsidP="00F11481">
      <w:pPr>
        <w:spacing w:line="360" w:lineRule="auto"/>
      </w:pPr>
      <w:r>
        <w:t xml:space="preserve">Studies of VH in PD or dementia typically exclude patients with eye disease so there is limited data on the </w:t>
      </w:r>
      <w:r w:rsidR="0037093C">
        <w:t>prevalence</w:t>
      </w:r>
      <w:r w:rsidR="009B62B7">
        <w:t>, phenomenology or management</w:t>
      </w:r>
      <w:r>
        <w:t xml:space="preserve"> of VH in th</w:t>
      </w:r>
      <w:r w:rsidR="005E777C">
        <w:t xml:space="preserve">e </w:t>
      </w:r>
      <w:r>
        <w:t>context</w:t>
      </w:r>
      <w:r w:rsidR="005E777C">
        <w:t xml:space="preserve"> of co-morbid eye disease</w:t>
      </w:r>
      <w:r w:rsidR="005C7137">
        <w:t xml:space="preserve">. </w:t>
      </w:r>
      <w:r w:rsidR="00D51BA6">
        <w:t>E</w:t>
      </w:r>
      <w:r w:rsidR="005E777C">
        <w:t>ye disease may result in an earlier onset of VH in dementia, resulting in the misdiagnosis of AD as DLB</w:t>
      </w:r>
      <w:r w:rsidR="00CD7A5E">
        <w:t xml:space="preserve"> </w:t>
      </w:r>
      <w:r w:rsidR="00CD7A5E" w:rsidRPr="00C6331D">
        <w:fldChar w:fldCharType="begin">
          <w:fldData xml:space="preserve">PEVuZE5vdGU+PENpdGU+PEF1dGhvcj5Ta29nc2V0aDwvQXV0aG9yPjxZZWFyPjIwMTc8L1llYXI+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</w:fldData>
        </w:fldChar>
      </w:r>
      <w:r w:rsidR="00FA2FDB" w:rsidRPr="00C6331D">
        <w:instrText xml:space="preserve"> ADDIN EN.CITE </w:instrText>
      </w:r>
      <w:r w:rsidR="00FA2FDB" w:rsidRPr="00C6331D">
        <w:fldChar w:fldCharType="begin">
          <w:fldData xml:space="preserve">PEVuZE5vdGU+PENpdGU+PEF1dGhvcj5Ta29nc2V0aDwvQXV0aG9yPjxZZWFyPjIwMTc8L1llYXI+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</w:fldData>
        </w:fldChar>
      </w:r>
      <w:r w:rsidR="00FA2FDB" w:rsidRPr="00C6331D">
        <w:instrText xml:space="preserve"> ADDIN EN.CITE.DATA </w:instrText>
      </w:r>
      <w:r w:rsidR="00FA2FDB" w:rsidRPr="00C6331D">
        <w:fldChar w:fldCharType="end"/>
      </w:r>
      <w:r w:rsidR="00CD7A5E" w:rsidRPr="00C6331D">
        <w:fldChar w:fldCharType="separate"/>
      </w:r>
      <w:r w:rsidR="00FA2FDB" w:rsidRPr="00C6331D">
        <w:rPr>
          <w:noProof/>
        </w:rPr>
        <w:t>[85]</w:t>
      </w:r>
      <w:r w:rsidR="00CD7A5E" w:rsidRPr="00C6331D">
        <w:fldChar w:fldCharType="end"/>
      </w:r>
      <w:r w:rsidR="005E777C" w:rsidRPr="00C6331D">
        <w:t xml:space="preserve">. </w:t>
      </w:r>
      <w:r w:rsidR="00C6331D">
        <w:t xml:space="preserve">In PD, eye disease detectable by general ophthalmological examination is not associated with VH </w:t>
      </w:r>
      <w:r w:rsidR="006B74FE" w:rsidRPr="00C6331D">
        <w:fldChar w:fldCharType="begin">
          <w:fldData xml:space="preserve">PEVuZE5vdGU+PENpdGU+PEF1dGhvcj5HYWxsYWdoZXI8L0F1dGhvcj48WWVhcj4yMDExPC9ZZWFy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</w:fldData>
        </w:fldChar>
      </w:r>
      <w:r w:rsidR="00C6331D">
        <w:instrText xml:space="preserve"> ADDIN EN.CITE </w:instrText>
      </w:r>
      <w:r w:rsidR="00C6331D">
        <w:fldChar w:fldCharType="begin">
          <w:fldData xml:space="preserve">PEVuZE5vdGU+PENpdGU+PEF1dGhvcj5HYWxsYWdoZXI8L0F1dGhvcj48WWVhcj4yMDExPC9ZZWFy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</w:fldData>
        </w:fldChar>
      </w:r>
      <w:r w:rsidR="00C6331D">
        <w:instrText xml:space="preserve"> ADDIN EN.CITE.DATA </w:instrText>
      </w:r>
      <w:r w:rsidR="00C6331D">
        <w:fldChar w:fldCharType="end"/>
      </w:r>
      <w:r w:rsidR="006B74FE" w:rsidRPr="00C6331D">
        <w:fldChar w:fldCharType="separate"/>
      </w:r>
      <w:r w:rsidR="00C6331D">
        <w:rPr>
          <w:noProof/>
        </w:rPr>
        <w:t>[18, 86]</w:t>
      </w:r>
      <w:r w:rsidR="006B74FE" w:rsidRPr="00C6331D">
        <w:fldChar w:fldCharType="end"/>
      </w:r>
      <w:r w:rsidR="00E46813" w:rsidRPr="00C6331D">
        <w:t xml:space="preserve">; however, more detailed testing with retinal imaging has found reduced retinal nerve fibre </w:t>
      </w:r>
      <w:r w:rsidR="00C6331D" w:rsidRPr="00C6331D">
        <w:t xml:space="preserve">layer </w:t>
      </w:r>
      <w:r w:rsidR="00E46813" w:rsidRPr="00C6331D">
        <w:t xml:space="preserve">thickness </w:t>
      </w:r>
      <w:r w:rsidR="006B74FE" w:rsidRPr="00C6331D">
        <w:t xml:space="preserve">in </w:t>
      </w:r>
      <w:r w:rsidR="00C6331D">
        <w:t xml:space="preserve">PD </w:t>
      </w:r>
      <w:r w:rsidR="006B74FE" w:rsidRPr="00C6331D">
        <w:t xml:space="preserve">patients with </w:t>
      </w:r>
      <w:r w:rsidR="00E46813" w:rsidRPr="00C6331D">
        <w:t>VH</w:t>
      </w:r>
      <w:r w:rsidR="00C6331D" w:rsidRPr="00C6331D">
        <w:t xml:space="preserve"> </w:t>
      </w:r>
      <w:r w:rsidR="00C6331D" w:rsidRPr="00C6331D">
        <w:fldChar w:fldCharType="begin"/>
      </w:r>
      <w:r w:rsidR="00C6331D" w:rsidRPr="00C6331D">
        <w:instrText xml:space="preserve"> ADDIN EN.CITE &lt;EndNote&gt;&lt;Cite&gt;&lt;Author&gt;Lee&lt;/Author&gt;&lt;Year&gt;2014&lt;/Year&gt;&lt;RecNum&gt;2682&lt;/RecNum&gt;&lt;DisplayText&gt;[86]&lt;/DisplayText&gt;&lt;record&gt;&lt;rec-number&gt;2682&lt;/rec-number&gt;&lt;foreign-keys&gt;&lt;key app="EN" db-id="xt9se5xsczv20herpeupp9dhppxp55wpswde" timestamp="1467370755"&gt;2682&lt;/key&gt;&lt;/foreign-keys&gt;&lt;ref-type name="Journal Article"&gt;17&lt;/ref-type&gt;&lt;contributors&gt;&lt;authors&gt;&lt;author&gt;Lee, J. Y.&lt;/author&gt;&lt;author&gt;Kim, J. M.&lt;/author&gt;&lt;author&gt;Ahn, J.&lt;/author&gt;&lt;author&gt;Kim, H. J.&lt;/author&gt;&lt;author&gt;Jeon, B. S.&lt;/author&gt;&lt;author&gt;Kim, T. W.&lt;/author&gt;&lt;/authors&gt;&lt;/contributors&gt;&lt;auth-address&gt;Department of Neurology, Seoul National University-Seoul Metropolitan Government Boramae Medical Center, Seoul, Republic of Korea; Department of Neurology, Seoul National University College of Medicine, Seoul, Republic of Korea; Parkinson Disease Study Group, Movement Disorders Center, Seoul National University Hospital, Seoul, Republic of Korea.&lt;/auth-address&gt;&lt;titles&gt;&lt;title&gt;Retinal nerve fiber layer thickness and visual hallucinations in Parkinson&amp;apos;s Disease&lt;/title&gt;&lt;secondary-title&gt;Mov Disord&lt;/secondary-title&gt;&lt;alt-title&gt;Movement disorders : official journal of the Movement Disorder Society&lt;/alt-title&gt;&lt;/titles&gt;&lt;periodical&gt;&lt;full-title&gt;Mov Disord&lt;/full-title&gt;&lt;/periodical&gt;&lt;pages&gt;61-7&lt;/pages&gt;&lt;volume&gt;29&lt;/volume&gt;&lt;number&gt;1&lt;/number&gt;&lt;keywords&gt;&lt;keyword&gt;Aged&lt;/keyword&gt;&lt;keyword&gt;Case-Control Studies&lt;/keyword&gt;&lt;keyword&gt;Female&lt;/keyword&gt;&lt;keyword&gt;Hallucinations/complications/*pathology/psychology&lt;/keyword&gt;&lt;keyword&gt;Humans&lt;/keyword&gt;&lt;keyword&gt;Male&lt;/keyword&gt;&lt;keyword&gt;Middle Aged&lt;/keyword&gt;&lt;keyword&gt;Parkinson Disease/complications/*pathology/psychology&lt;/keyword&gt;&lt;keyword&gt;Retinal Neurons/*pathology&lt;/keyword&gt;&lt;keyword&gt;Tomography, Optical Coherence&lt;/keyword&gt;&lt;/keywords&gt;&lt;dates&gt;&lt;year&gt;2014&lt;/year&gt;&lt;pub-dates&gt;&lt;date&gt;Jan&lt;/date&gt;&lt;/pub-dates&gt;&lt;/dates&gt;&lt;isbn&gt;1531-8257 (Electronic)&amp;#xD;0885-3185 (Linking)&lt;/isbn&gt;&lt;accession-num&gt;23775932&lt;/accession-num&gt;&lt;urls&gt;&lt;related-urls&gt;&lt;url&gt;http://www.ncbi.nlm.nih.gov/pubmed/23775932&lt;/url&gt;&lt;/related-urls&gt;&lt;/urls&gt;&lt;electronic-resource-num&gt;10.1002/mds.25543&lt;/electronic-resource-num&gt;&lt;/record&gt;&lt;/Cite&gt;&lt;/EndNote&gt;</w:instrText>
      </w:r>
      <w:r w:rsidR="00C6331D" w:rsidRPr="00C6331D">
        <w:fldChar w:fldCharType="separate"/>
      </w:r>
      <w:r w:rsidR="00C6331D" w:rsidRPr="00C6331D">
        <w:rPr>
          <w:noProof/>
        </w:rPr>
        <w:t>[86]</w:t>
      </w:r>
      <w:r w:rsidR="00C6331D" w:rsidRPr="00C6331D">
        <w:fldChar w:fldCharType="end"/>
      </w:r>
      <w:r w:rsidR="00E46813" w:rsidRPr="00C6331D">
        <w:t xml:space="preserve">. </w:t>
      </w:r>
      <w:r w:rsidR="007F645E" w:rsidRPr="004926D7">
        <w:t xml:space="preserve">Some patients presenting </w:t>
      </w:r>
      <w:r w:rsidR="00E545B5">
        <w:t>with</w:t>
      </w:r>
      <w:r w:rsidR="007F645E" w:rsidRPr="004926D7">
        <w:t xml:space="preserve"> </w:t>
      </w:r>
      <w:r w:rsidR="008252CA">
        <w:t xml:space="preserve">Charles Bonnet syndrome </w:t>
      </w:r>
      <w:r w:rsidR="007F645E" w:rsidRPr="004926D7">
        <w:t xml:space="preserve">to ophthalmology clinics may have </w:t>
      </w:r>
      <w:r w:rsidR="0037093C">
        <w:t xml:space="preserve">unrecognised dementia </w:t>
      </w:r>
      <w:r w:rsidR="00AD4615">
        <w:t>characterised by</w:t>
      </w:r>
      <w:r w:rsidR="0037093C">
        <w:t xml:space="preserve"> </w:t>
      </w:r>
      <w:r w:rsidR="007F645E" w:rsidRPr="004926D7">
        <w:t xml:space="preserve">partial or fluctuating insight into </w:t>
      </w:r>
      <w:r w:rsidR="00AD4615">
        <w:t xml:space="preserve">VH </w:t>
      </w:r>
      <w:r w:rsidR="007F645E" w:rsidRPr="004926D7">
        <w:fldChar w:fldCharType="begin"/>
      </w:r>
      <w:r w:rsidR="00C6331D">
        <w:instrText xml:space="preserve"> ADDIN EN.CITE &lt;EndNote&gt;&lt;Cite&gt;&lt;Author&gt;Russell&lt;/Author&gt;&lt;Year&gt;2014&lt;/Year&gt;&lt;RecNum&gt;2808&lt;/RecNum&gt;&lt;DisplayText&gt;[87]&lt;/DisplayText&gt;&lt;record&gt;&lt;rec-number&gt;2808&lt;/rec-number&gt;&lt;foreign-keys&gt;&lt;key app="EN" db-id="xt9se5xsczv20herpeupp9dhppxp55wpswde" timestamp="1519653041"&gt;2808&lt;/key&gt;&lt;/foreign-keys&gt;&lt;ref-type name="Journal Article"&gt;17&lt;/ref-type&gt;&lt;contributors&gt;&lt;authors&gt;&lt;author&gt;Russell, G.&lt;/author&gt;&lt;author&gt;Burns, A.&lt;/author&gt;&lt;/authors&gt;&lt;/contributors&gt;&lt;auth-address&gt;Daisy Hill House,Lynfield Mount Hospital,Bradford BD9 6DP,UK.&amp;#xD;University of Manchester and Manchester Academic Health Science Centre,Oxford Road,Manchester M13 9PL,UK.&lt;/auth-address&gt;&lt;titles&gt;&lt;title&gt;Charles Bonnet syndrome and cognitive impairment: a systematic review&lt;/title&gt;&lt;secondary-title&gt;Int Psychogeriatr&lt;/secondary-title&gt;&lt;/titles&gt;&lt;periodical&gt;&lt;full-title&gt;Int Psychogeriatr&lt;/full-title&gt;&lt;/periodical&gt;&lt;pages&gt;1431-1443&lt;/pages&gt;&lt;volume&gt;26&lt;/volume&gt;&lt;number&gt;9&lt;/number&gt;&lt;dates&gt;&lt;year&gt;2014&lt;/year&gt;&lt;pub-dates&gt;&lt;date&gt;May 22&lt;/date&gt;&lt;/pub-dates&gt;&lt;/dates&gt;&lt;isbn&gt;1741-203X (Electronic)&amp;#xD;1041-6102 (Linking)&lt;/isbn&gt;&lt;accession-num&gt;24848082&lt;/accession-num&gt;&lt;urls&gt;&lt;related-urls&gt;&lt;url&gt;https://www.ncbi.nlm.nih.gov/pubmed/24848082&lt;/url&gt;&lt;/related-urls&gt;&lt;/urls&gt;&lt;electronic-resource-num&gt;10.1017/S1041610214000763&lt;/electronic-resource-num&gt;&lt;/record&gt;&lt;/Cite&gt;&lt;/EndNote&gt;</w:instrText>
      </w:r>
      <w:r w:rsidR="007F645E" w:rsidRPr="004926D7">
        <w:fldChar w:fldCharType="separate"/>
      </w:r>
      <w:r w:rsidR="00C6331D">
        <w:rPr>
          <w:noProof/>
        </w:rPr>
        <w:t>[87]</w:t>
      </w:r>
      <w:r w:rsidR="007F645E" w:rsidRPr="004926D7">
        <w:fldChar w:fldCharType="end"/>
      </w:r>
      <w:r w:rsidR="00507161">
        <w:t xml:space="preserve">. </w:t>
      </w:r>
      <w:r w:rsidR="005E1C2D">
        <w:t xml:space="preserve">Case report evidence suggests </w:t>
      </w:r>
      <w:r w:rsidR="005E777C">
        <w:t xml:space="preserve">that </w:t>
      </w:r>
      <w:r w:rsidR="005E1C2D">
        <w:t>optimising vision may help reduce VH in dementia</w:t>
      </w:r>
      <w:r w:rsidR="004B3176">
        <w:t xml:space="preserve"> </w:t>
      </w:r>
      <w:r w:rsidR="004B3176">
        <w:fldChar w:fldCharType="begin"/>
      </w:r>
      <w:r w:rsidR="00C6331D">
        <w:instrText xml:space="preserve"> ADDIN EN.CITE &lt;EndNote&gt;&lt;Cite&gt;&lt;Author&gt;Chapman&lt;/Author&gt;&lt;Year&gt;1999&lt;/Year&gt;&lt;RecNum&gt;1528&lt;/RecNum&gt;&lt;DisplayText&gt;[88]&lt;/DisplayText&gt;&lt;record&gt;&lt;rec-number&gt;1528&lt;/rec-number&gt;&lt;foreign-keys&gt;&lt;key app="EN" db-id="xt9se5xsczv20herpeupp9dhppxp55wpswde" timestamp="0"&gt;1528&lt;/key&gt;&lt;/foreign-keys&gt;&lt;ref-type name="Journal Article"&gt;17&lt;/ref-type&gt;&lt;contributors&gt;&lt;authors&gt;&lt;author&gt;Chapman, F.M.&lt;/author&gt;&lt;author&gt;Dickinson, J.&lt;/author&gt;&lt;author&gt;McKeith, I.&lt;/author&gt;&lt;author&gt;Ballard, C.&lt;/author&gt;&lt;/authors&gt;&lt;/contributors&gt;&lt;titles&gt;&lt;title&gt;Associations among visual hallucinations, visual acuity and specific eye pathologies in Alzheimer&amp;apos;s disease&lt;/title&gt;&lt;secondary-title&gt;American Journal of Psychiatry&lt;/secondary-title&gt;&lt;/titles&gt;&lt;periodical&gt;&lt;full-title&gt;American Journal of Psychiatry&lt;/full-title&gt;&lt;abbr-1&gt;Am. J. Psych&lt;/abbr-1&gt;&lt;abbr-2&gt;Am J Psych&lt;/abbr-2&gt;&lt;/periodical&gt;&lt;pages&gt;1983-1985&lt;/pages&gt;&lt;volume&gt;156&lt;/volume&gt;&lt;dates&gt;&lt;year&gt;1999&lt;/year&gt;&lt;/dates&gt;&lt;urls&gt;&lt;/urls&gt;&lt;/record&gt;&lt;/Cite&gt;&lt;/EndNote&gt;</w:instrText>
      </w:r>
      <w:r w:rsidR="004B3176">
        <w:fldChar w:fldCharType="separate"/>
      </w:r>
      <w:r w:rsidR="00C6331D">
        <w:rPr>
          <w:noProof/>
        </w:rPr>
        <w:t>[88]</w:t>
      </w:r>
      <w:r w:rsidR="004B3176">
        <w:fldChar w:fldCharType="end"/>
      </w:r>
      <w:r w:rsidR="004B3176">
        <w:t>.</w:t>
      </w:r>
      <w:r w:rsidR="005E1C2D">
        <w:t xml:space="preserve"> </w:t>
      </w:r>
    </w:p>
    <w:p w14:paraId="7EFAC90C" w14:textId="77777777" w:rsidR="001D4D34" w:rsidRDefault="001D4D34" w:rsidP="00D6700A">
      <w:pPr>
        <w:pStyle w:val="Heading1"/>
      </w:pPr>
      <w:r>
        <w:t xml:space="preserve">Discussion </w:t>
      </w:r>
    </w:p>
    <w:p w14:paraId="2C21BECD" w14:textId="1AF22885" w:rsidR="00722B08" w:rsidRDefault="005605B2" w:rsidP="00F11481">
      <w:pPr>
        <w:spacing w:line="360" w:lineRule="auto"/>
      </w:pPr>
      <w:r>
        <w:t>The absence of an overarching model for VH in different disorders or</w:t>
      </w:r>
      <w:r w:rsidR="00123544">
        <w:t xml:space="preserve"> </w:t>
      </w:r>
      <w:r w:rsidR="00EC79A0">
        <w:t>evidence</w:t>
      </w:r>
      <w:r w:rsidR="00123544">
        <w:t>-based treatment</w:t>
      </w:r>
      <w:r w:rsidR="00F944FA">
        <w:t>s</w:t>
      </w:r>
      <w:r w:rsidR="00123544">
        <w:t xml:space="preserve"> </w:t>
      </w:r>
      <w:r w:rsidR="00E545B5">
        <w:t>limited</w:t>
      </w:r>
      <w:r w:rsidR="00123544">
        <w:t xml:space="preserve"> </w:t>
      </w:r>
      <w:r w:rsidR="00F944FA">
        <w:t xml:space="preserve">the </w:t>
      </w:r>
      <w:r w:rsidR="001325EA">
        <w:t xml:space="preserve">scope of the </w:t>
      </w:r>
      <w:r w:rsidR="00EC79A0">
        <w:t>recommendation</w:t>
      </w:r>
      <w:r w:rsidR="007A43D3">
        <w:t>s</w:t>
      </w:r>
      <w:r w:rsidR="00EC79A0">
        <w:t xml:space="preserve"> </w:t>
      </w:r>
      <w:r w:rsidR="00F9372E">
        <w:t xml:space="preserve">the workgroup </w:t>
      </w:r>
      <w:r w:rsidR="00E545B5" w:rsidRPr="00595061">
        <w:t>could</w:t>
      </w:r>
      <w:r w:rsidR="00483CF6" w:rsidRPr="00595061">
        <w:t xml:space="preserve"> make.</w:t>
      </w:r>
      <w:r w:rsidR="00B665A3" w:rsidRPr="00595061">
        <w:t xml:space="preserve"> </w:t>
      </w:r>
      <w:r w:rsidR="0038714B" w:rsidRPr="0038714B">
        <w:t>The focus of the NIHR programme on PD, dementia and eye disease also meant that VH in other clinical and non-clinical contexts were not covered (schizophrenia/bipolar disorder [s1]; bereavement [s2]; delirium [s3]; slee</w:t>
      </w:r>
      <w:r w:rsidR="003056DB">
        <w:t>p-related; medication [36]; hallucinogen use [s4]; peduncular hallucinations [s5]; epilepsy [s6-7</w:t>
      </w:r>
      <w:r w:rsidR="0038714B" w:rsidRPr="0038714B">
        <w:t>]; migraine [s</w:t>
      </w:r>
      <w:r w:rsidR="003056DB">
        <w:t>8]; visual snow syndrome [s9</w:t>
      </w:r>
      <w:r w:rsidR="0038714B" w:rsidRPr="0038714B">
        <w:t>] - see Table 2)</w:t>
      </w:r>
      <w:r w:rsidR="0038714B">
        <w:t xml:space="preserve">. </w:t>
      </w:r>
      <w:r w:rsidR="00B008AC" w:rsidRPr="00595061">
        <w:t>However, the consensus view was that where treatment was indicated for these other conditions, similarities in current practice across the core disorders could logically be extended to all conditions.</w:t>
      </w:r>
      <w:r w:rsidR="003054FF" w:rsidRPr="00595061">
        <w:t xml:space="preserve"> </w:t>
      </w:r>
      <w:r w:rsidR="00DA08DD" w:rsidRPr="00595061">
        <w:t>Below we highlight</w:t>
      </w:r>
      <w:r w:rsidR="00DA08DD">
        <w:t xml:space="preserve"> key</w:t>
      </w:r>
      <w:r w:rsidR="00E14D07">
        <w:t xml:space="preserve"> considerations</w:t>
      </w:r>
      <w:r w:rsidR="00BD2160">
        <w:t xml:space="preserve">, </w:t>
      </w:r>
      <w:r w:rsidR="00F944FA">
        <w:t>the general framework for</w:t>
      </w:r>
      <w:r w:rsidR="00483CF6">
        <w:t xml:space="preserve"> managing VH </w:t>
      </w:r>
      <w:r w:rsidR="001325EA">
        <w:t>and related symptoms</w:t>
      </w:r>
      <w:r w:rsidR="00740852">
        <w:t>,</w:t>
      </w:r>
      <w:r w:rsidR="001325EA">
        <w:t xml:space="preserve"> </w:t>
      </w:r>
      <w:r w:rsidR="00483CF6">
        <w:t xml:space="preserve">and </w:t>
      </w:r>
      <w:r w:rsidR="00BD2160">
        <w:t xml:space="preserve">areas </w:t>
      </w:r>
      <w:r w:rsidR="001325EA">
        <w:t>f</w:t>
      </w:r>
      <w:r w:rsidR="00BD2160">
        <w:t>or future research</w:t>
      </w:r>
      <w:r w:rsidR="00DA08DD">
        <w:t xml:space="preserve">.  </w:t>
      </w:r>
    </w:p>
    <w:p w14:paraId="08FB8121" w14:textId="77777777" w:rsidR="00AF0F81" w:rsidRDefault="00AF0F81" w:rsidP="00F11481">
      <w:pPr>
        <w:spacing w:line="360" w:lineRule="auto"/>
      </w:pPr>
    </w:p>
    <w:p w14:paraId="33958B02" w14:textId="77777777" w:rsidR="00AF0F81" w:rsidRDefault="00AF0F81" w:rsidP="00F11481">
      <w:pPr>
        <w:spacing w:line="360" w:lineRule="auto"/>
      </w:pPr>
    </w:p>
    <w:p w14:paraId="0B02922A" w14:textId="77777777" w:rsidR="00AF0F81" w:rsidRDefault="00AF0F81" w:rsidP="00F11481">
      <w:pPr>
        <w:spacing w:line="360" w:lineRule="auto"/>
      </w:pPr>
    </w:p>
    <w:p w14:paraId="7CADFED7" w14:textId="3AAE9778" w:rsidR="00AF0F81" w:rsidRDefault="00AF0F81" w:rsidP="00F11481">
      <w:pPr>
        <w:spacing w:line="360" w:lineRule="auto"/>
      </w:pPr>
      <w:r w:rsidRPr="00595061">
        <w:t xml:space="preserve">Table 2 Visual hallucinations </w:t>
      </w:r>
      <w:r w:rsidR="001F0E39" w:rsidRPr="00595061">
        <w:t xml:space="preserve">in </w:t>
      </w:r>
      <w:r w:rsidR="000C015D" w:rsidRPr="00595061">
        <w:t xml:space="preserve">wider </w:t>
      </w:r>
      <w:r w:rsidR="00D55EEE" w:rsidRPr="00595061">
        <w:t>cl</w:t>
      </w:r>
      <w:r w:rsidR="000C015D" w:rsidRPr="00595061">
        <w:t>inical and non-clinical context</w:t>
      </w:r>
    </w:p>
    <w:tbl>
      <w:tblPr>
        <w:tblStyle w:val="LightList"/>
        <w:tblW w:w="0" w:type="auto"/>
        <w:tblLook w:val="04A0" w:firstRow="1" w:lastRow="0" w:firstColumn="1" w:lastColumn="0" w:noHBand="0" w:noVBand="1"/>
      </w:tblPr>
      <w:tblGrid>
        <w:gridCol w:w="3080"/>
        <w:gridCol w:w="6100"/>
      </w:tblGrid>
      <w:tr w:rsidR="006605A6" w14:paraId="64AB483D" w14:textId="77777777" w:rsidTr="006605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1BEA3BA4" w14:textId="19FF31C4" w:rsidR="006605A6" w:rsidRDefault="006605A6" w:rsidP="001F0E39">
            <w:pPr>
              <w:pStyle w:val="NoSpacing"/>
            </w:pPr>
            <w:r>
              <w:t>Condition</w:t>
            </w:r>
          </w:p>
        </w:tc>
        <w:tc>
          <w:tcPr>
            <w:tcW w:w="6100" w:type="dxa"/>
          </w:tcPr>
          <w:p w14:paraId="03FEB310" w14:textId="65BDFF18" w:rsidR="006605A6" w:rsidRDefault="006605A6" w:rsidP="006605A6">
            <w:pPr>
              <w:pStyle w:val="NoSpacing"/>
              <w:cnfStyle w:val="100000000000" w:firstRow="1" w:lastRow="0" w:firstColumn="0" w:lastColumn="0" w:oddVBand="0" w:evenVBand="0" w:oddHBand="0" w:evenHBand="0" w:firstRowFirstColumn="0" w:firstRowLastColumn="0" w:lastRowFirstColumn="0" w:lastRowLastColumn="0"/>
            </w:pPr>
            <w:r>
              <w:t xml:space="preserve">Key features </w:t>
            </w:r>
          </w:p>
        </w:tc>
      </w:tr>
      <w:tr w:rsidR="006605A6" w14:paraId="159F02D7" w14:textId="77777777" w:rsidTr="006605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41ACF26B" w14:textId="1199887C" w:rsidR="006605A6" w:rsidRDefault="006605A6" w:rsidP="001F0E39">
            <w:pPr>
              <w:pStyle w:val="NoSpacing"/>
            </w:pPr>
            <w:r>
              <w:t>Parkinson’s disease</w:t>
            </w:r>
          </w:p>
        </w:tc>
        <w:tc>
          <w:tcPr>
            <w:tcW w:w="6100" w:type="dxa"/>
          </w:tcPr>
          <w:p w14:paraId="22DCD434" w14:textId="6C3D91E2" w:rsidR="006605A6" w:rsidRDefault="006605A6" w:rsidP="001F0E39">
            <w:pPr>
              <w:pStyle w:val="NoSpacing"/>
              <w:cnfStyle w:val="000000100000" w:firstRow="0" w:lastRow="0" w:firstColumn="0" w:lastColumn="0" w:oddVBand="0" w:evenVBand="0" w:oddHBand="1" w:evenHBand="0" w:firstRowFirstColumn="0" w:firstRowLastColumn="0" w:lastRowFirstColumn="0" w:lastRowLastColumn="0"/>
            </w:pPr>
            <w:r>
              <w:t xml:space="preserve">Occurs throughout PD from early stage disease without cognitive impairment to PDD (see above). </w:t>
            </w:r>
            <w:r w:rsidR="00105EDB">
              <w:t xml:space="preserve">Other hallucination modalities can be involved in later stages.  </w:t>
            </w:r>
          </w:p>
        </w:tc>
      </w:tr>
      <w:tr w:rsidR="006605A6" w14:paraId="705FF576" w14:textId="77777777" w:rsidTr="006605A6">
        <w:tc>
          <w:tcPr>
            <w:cnfStyle w:val="001000000000" w:firstRow="0" w:lastRow="0" w:firstColumn="1" w:lastColumn="0" w:oddVBand="0" w:evenVBand="0" w:oddHBand="0" w:evenHBand="0" w:firstRowFirstColumn="0" w:firstRowLastColumn="0" w:lastRowFirstColumn="0" w:lastRowLastColumn="0"/>
            <w:tcW w:w="3080" w:type="dxa"/>
          </w:tcPr>
          <w:p w14:paraId="103CBF6F" w14:textId="51DED787" w:rsidR="006605A6" w:rsidRDefault="006605A6" w:rsidP="001F0E39">
            <w:pPr>
              <w:pStyle w:val="NoSpacing"/>
            </w:pPr>
            <w:r>
              <w:t>Charles Bonnet Syndrome</w:t>
            </w:r>
          </w:p>
        </w:tc>
        <w:tc>
          <w:tcPr>
            <w:tcW w:w="6100" w:type="dxa"/>
          </w:tcPr>
          <w:p w14:paraId="0588CA30" w14:textId="5BA4D572" w:rsidR="006605A6" w:rsidRDefault="006605A6" w:rsidP="001F0E39">
            <w:pPr>
              <w:pStyle w:val="NoSpacing"/>
              <w:cnfStyle w:val="000000000000" w:firstRow="0" w:lastRow="0" w:firstColumn="0" w:lastColumn="0" w:oddVBand="0" w:evenVBand="0" w:oddHBand="0" w:evenHBand="0" w:firstRowFirstColumn="0" w:firstRowLastColumn="0" w:lastRowFirstColumn="0" w:lastRowLastColumn="0"/>
            </w:pPr>
            <w:r>
              <w:t xml:space="preserve">Eye or visual pathway disease (see above). </w:t>
            </w:r>
          </w:p>
        </w:tc>
      </w:tr>
      <w:tr w:rsidR="006605A6" w14:paraId="27358232" w14:textId="77777777" w:rsidTr="006605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2C58AEB9" w14:textId="6CFF4456" w:rsidR="006605A6" w:rsidRDefault="006605A6" w:rsidP="001F0E39">
            <w:pPr>
              <w:pStyle w:val="NoSpacing"/>
            </w:pPr>
            <w:r>
              <w:t>Dementia</w:t>
            </w:r>
          </w:p>
        </w:tc>
        <w:tc>
          <w:tcPr>
            <w:tcW w:w="6100" w:type="dxa"/>
          </w:tcPr>
          <w:p w14:paraId="6133B69D" w14:textId="11128769" w:rsidR="006605A6" w:rsidRDefault="006605A6" w:rsidP="001F0E39">
            <w:pPr>
              <w:pStyle w:val="NoSpacing"/>
              <w:cnfStyle w:val="000000100000" w:firstRow="0" w:lastRow="0" w:firstColumn="0" w:lastColumn="0" w:oddVBand="0" w:evenVBand="0" w:oddHBand="1" w:evenHBand="0" w:firstRowFirstColumn="0" w:firstRowLastColumn="0" w:lastRowFirstColumn="0" w:lastRowLastColumn="0"/>
            </w:pPr>
            <w:r>
              <w:t>Includes AD, DLB, PDD, AD, VaD (see above).</w:t>
            </w:r>
            <w:r w:rsidR="00105EDB">
              <w:t xml:space="preserve"> Other hallucination modalities can be involved. </w:t>
            </w:r>
          </w:p>
        </w:tc>
      </w:tr>
      <w:tr w:rsidR="006605A6" w14:paraId="7A86C46B" w14:textId="77777777" w:rsidTr="006605A6">
        <w:tc>
          <w:tcPr>
            <w:cnfStyle w:val="001000000000" w:firstRow="0" w:lastRow="0" w:firstColumn="1" w:lastColumn="0" w:oddVBand="0" w:evenVBand="0" w:oddHBand="0" w:evenHBand="0" w:firstRowFirstColumn="0" w:firstRowLastColumn="0" w:lastRowFirstColumn="0" w:lastRowLastColumn="0"/>
            <w:tcW w:w="3080" w:type="dxa"/>
          </w:tcPr>
          <w:p w14:paraId="4AD076F4" w14:textId="2A029253" w:rsidR="006605A6" w:rsidRDefault="006605A6" w:rsidP="001F0E39">
            <w:pPr>
              <w:pStyle w:val="NoSpacing"/>
            </w:pPr>
            <w:r>
              <w:t>Co-morbid disease</w:t>
            </w:r>
          </w:p>
        </w:tc>
        <w:tc>
          <w:tcPr>
            <w:tcW w:w="6100" w:type="dxa"/>
          </w:tcPr>
          <w:p w14:paraId="3A7050B9" w14:textId="084BF34B" w:rsidR="006605A6" w:rsidRDefault="006605A6" w:rsidP="006605A6">
            <w:pPr>
              <w:pStyle w:val="NoSpacing"/>
              <w:cnfStyle w:val="000000000000" w:firstRow="0" w:lastRow="0" w:firstColumn="0" w:lastColumn="0" w:oddVBand="0" w:evenVBand="0" w:oddHBand="0" w:evenHBand="0" w:firstRowFirstColumn="0" w:firstRowLastColumn="0" w:lastRowFirstColumn="0" w:lastRowLastColumn="0"/>
            </w:pPr>
            <w:r>
              <w:t xml:space="preserve">Eye and neurodegenerative disease combined (see above). </w:t>
            </w:r>
          </w:p>
        </w:tc>
      </w:tr>
      <w:tr w:rsidR="006605A6" w14:paraId="57370392" w14:textId="77777777" w:rsidTr="006605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77A5163B" w14:textId="77777777" w:rsidR="006605A6" w:rsidRDefault="006605A6" w:rsidP="001F0E39">
            <w:pPr>
              <w:pStyle w:val="NoSpacing"/>
            </w:pPr>
            <w:r>
              <w:t xml:space="preserve">Schizophrenia / </w:t>
            </w:r>
          </w:p>
          <w:p w14:paraId="1F2A3450" w14:textId="1352DA22" w:rsidR="006605A6" w:rsidRDefault="006605A6" w:rsidP="001F0E39">
            <w:pPr>
              <w:pStyle w:val="NoSpacing"/>
            </w:pPr>
            <w:r>
              <w:t xml:space="preserve">bipolar disorder </w:t>
            </w:r>
          </w:p>
        </w:tc>
        <w:tc>
          <w:tcPr>
            <w:tcW w:w="6100" w:type="dxa"/>
          </w:tcPr>
          <w:p w14:paraId="312599C9" w14:textId="63E4D805" w:rsidR="006605A6" w:rsidRDefault="006605A6" w:rsidP="00105EDB">
            <w:pPr>
              <w:pStyle w:val="NoSpacing"/>
              <w:cnfStyle w:val="000000100000" w:firstRow="0" w:lastRow="0" w:firstColumn="0" w:lastColumn="0" w:oddVBand="0" w:evenVBand="0" w:oddHBand="1" w:evenHBand="0" w:firstRowFirstColumn="0" w:firstRowLastColumn="0" w:lastRowFirstColumn="0" w:lastRowLastColumn="0"/>
            </w:pPr>
            <w:r>
              <w:t xml:space="preserve">Visual hallucinations are less prevalent </w:t>
            </w:r>
            <w:r w:rsidR="00105EDB">
              <w:t xml:space="preserve">than auditory hallucinations </w:t>
            </w:r>
            <w:r>
              <w:t>in sc</w:t>
            </w:r>
            <w:r w:rsidR="00105EDB">
              <w:t xml:space="preserve">hizophrenia and other psychoses. VH in these conditions </w:t>
            </w:r>
            <w:r>
              <w:t xml:space="preserve">rarely occur without auditory hallucinations </w:t>
            </w:r>
            <w:r w:rsidR="00190414">
              <w:t xml:space="preserve">during </w:t>
            </w:r>
            <w:r w:rsidR="00A90C14">
              <w:t xml:space="preserve">the </w:t>
            </w:r>
            <w:r w:rsidR="00190414">
              <w:t>course of the illness</w:t>
            </w:r>
            <w:r w:rsidR="00845241">
              <w:t xml:space="preserve"> and are typically interspersed with </w:t>
            </w:r>
            <w:r w:rsidR="00190414">
              <w:t>unimodal auditory hallucinations.</w:t>
            </w:r>
            <w:r w:rsidR="00E37AA2">
              <w:t xml:space="preserve">  </w:t>
            </w:r>
          </w:p>
        </w:tc>
      </w:tr>
      <w:tr w:rsidR="00E37AA2" w14:paraId="5920763C" w14:textId="77777777" w:rsidTr="006605A6">
        <w:tc>
          <w:tcPr>
            <w:cnfStyle w:val="001000000000" w:firstRow="0" w:lastRow="0" w:firstColumn="1" w:lastColumn="0" w:oddVBand="0" w:evenVBand="0" w:oddHBand="0" w:evenHBand="0" w:firstRowFirstColumn="0" w:firstRowLastColumn="0" w:lastRowFirstColumn="0" w:lastRowLastColumn="0"/>
            <w:tcW w:w="3080" w:type="dxa"/>
          </w:tcPr>
          <w:p w14:paraId="49BCCEF6" w14:textId="5A463B98" w:rsidR="00E37AA2" w:rsidRDefault="00E37AA2" w:rsidP="001F0E39">
            <w:pPr>
              <w:pStyle w:val="NoSpacing"/>
            </w:pPr>
            <w:r>
              <w:t xml:space="preserve">Bereavement </w:t>
            </w:r>
          </w:p>
        </w:tc>
        <w:tc>
          <w:tcPr>
            <w:tcW w:w="6100" w:type="dxa"/>
          </w:tcPr>
          <w:p w14:paraId="6B5C9080" w14:textId="606D532B" w:rsidR="00E37AA2" w:rsidRDefault="003372FA" w:rsidP="00DA5716">
            <w:pPr>
              <w:pStyle w:val="NoSpacing"/>
              <w:cnfStyle w:val="000000000000" w:firstRow="0" w:lastRow="0" w:firstColumn="0" w:lastColumn="0" w:oddVBand="0" w:evenVBand="0" w:oddHBand="0" w:evenHBand="0" w:firstRowFirstColumn="0" w:firstRowLastColumn="0" w:lastRowFirstColumn="0" w:lastRowLastColumn="0"/>
            </w:pPr>
            <w:r>
              <w:t>VH of the deceased can occur as part of normal grief reaction</w:t>
            </w:r>
            <w:r w:rsidR="007A1357">
              <w:t xml:space="preserve"> but </w:t>
            </w:r>
            <w:r w:rsidR="00026B48">
              <w:t>are less frequent than sensed presence of the deceased</w:t>
            </w:r>
            <w:r w:rsidR="006F797C">
              <w:t>.</w:t>
            </w:r>
          </w:p>
        </w:tc>
      </w:tr>
      <w:tr w:rsidR="006605A6" w14:paraId="4C90147B" w14:textId="77777777" w:rsidTr="006605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7490E07C" w14:textId="67D216D9" w:rsidR="006605A6" w:rsidRDefault="006605A6" w:rsidP="001F0E39">
            <w:pPr>
              <w:pStyle w:val="NoSpacing"/>
            </w:pPr>
            <w:r>
              <w:t>Delirium</w:t>
            </w:r>
          </w:p>
        </w:tc>
        <w:tc>
          <w:tcPr>
            <w:tcW w:w="6100" w:type="dxa"/>
          </w:tcPr>
          <w:p w14:paraId="7500FD30" w14:textId="6DC5FB09" w:rsidR="006605A6" w:rsidRDefault="00DA5716" w:rsidP="00DA5716">
            <w:pPr>
              <w:pStyle w:val="NoSpacing"/>
              <w:cnfStyle w:val="000000100000" w:firstRow="0" w:lastRow="0" w:firstColumn="0" w:lastColumn="0" w:oddVBand="0" w:evenVBand="0" w:oddHBand="1" w:evenHBand="0" w:firstRowFirstColumn="0" w:firstRowLastColumn="0" w:lastRowFirstColumn="0" w:lastRowLastColumn="0"/>
            </w:pPr>
            <w:r>
              <w:t xml:space="preserve">VH </w:t>
            </w:r>
            <w:r w:rsidR="00F658EE">
              <w:t xml:space="preserve">are the commonest modality of hallucination in </w:t>
            </w:r>
            <w:r>
              <w:t>delirium</w:t>
            </w:r>
            <w:r w:rsidR="000C5649">
              <w:t xml:space="preserve"> </w:t>
            </w:r>
            <w:r w:rsidR="00F658EE">
              <w:t xml:space="preserve">where they </w:t>
            </w:r>
            <w:r>
              <w:t>occur in the context of clouded consciousness</w:t>
            </w:r>
            <w:r w:rsidR="004F314E">
              <w:t>, sleep dysregulation and affective symptoms</w:t>
            </w:r>
            <w:r>
              <w:t xml:space="preserve">. </w:t>
            </w:r>
          </w:p>
        </w:tc>
      </w:tr>
      <w:tr w:rsidR="006605A6" w14:paraId="100DA626" w14:textId="77777777" w:rsidTr="006605A6">
        <w:tc>
          <w:tcPr>
            <w:cnfStyle w:val="001000000000" w:firstRow="0" w:lastRow="0" w:firstColumn="1" w:lastColumn="0" w:oddVBand="0" w:evenVBand="0" w:oddHBand="0" w:evenHBand="0" w:firstRowFirstColumn="0" w:firstRowLastColumn="0" w:lastRowFirstColumn="0" w:lastRowLastColumn="0"/>
            <w:tcW w:w="3080" w:type="dxa"/>
          </w:tcPr>
          <w:p w14:paraId="4E6E851B" w14:textId="275A759A" w:rsidR="006605A6" w:rsidRDefault="006605A6" w:rsidP="001F0E39">
            <w:pPr>
              <w:pStyle w:val="NoSpacing"/>
            </w:pPr>
            <w:r>
              <w:t xml:space="preserve">Sleep-related </w:t>
            </w:r>
          </w:p>
        </w:tc>
        <w:tc>
          <w:tcPr>
            <w:tcW w:w="6100" w:type="dxa"/>
          </w:tcPr>
          <w:p w14:paraId="00F52F29" w14:textId="182501B7" w:rsidR="006605A6" w:rsidRDefault="00C2724F" w:rsidP="00C2724F">
            <w:pPr>
              <w:pStyle w:val="NoSpacing"/>
              <w:cnfStyle w:val="000000000000" w:firstRow="0" w:lastRow="0" w:firstColumn="0" w:lastColumn="0" w:oddVBand="0" w:evenVBand="0" w:oddHBand="0" w:evenHBand="0" w:firstRowFirstColumn="0" w:firstRowLastColumn="0" w:lastRowFirstColumn="0" w:lastRowLastColumn="0"/>
            </w:pPr>
            <w:r>
              <w:t xml:space="preserve">Occasional </w:t>
            </w:r>
            <w:r w:rsidR="00105EDB">
              <w:t>VH can be normal experiences at the margins of sleep (</w:t>
            </w:r>
            <w:r w:rsidR="006605A6">
              <w:t>hypnagogic / hypnopompic</w:t>
            </w:r>
            <w:r>
              <w:t xml:space="preserve"> hallucinations). They may also present as part of </w:t>
            </w:r>
            <w:r w:rsidR="007A1357">
              <w:t xml:space="preserve">a </w:t>
            </w:r>
            <w:r>
              <w:t>sleep-disorder (e.g. narcolepsy)</w:t>
            </w:r>
            <w:r w:rsidR="00105EDB">
              <w:t xml:space="preserve">. </w:t>
            </w:r>
          </w:p>
        </w:tc>
      </w:tr>
      <w:tr w:rsidR="006605A6" w14:paraId="10EB1E0A" w14:textId="77777777" w:rsidTr="006605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76ABB407" w14:textId="570E027F" w:rsidR="006605A6" w:rsidRDefault="006605A6" w:rsidP="001F0E39">
            <w:pPr>
              <w:pStyle w:val="NoSpacing"/>
            </w:pPr>
            <w:r>
              <w:t>Medication side effects</w:t>
            </w:r>
          </w:p>
        </w:tc>
        <w:tc>
          <w:tcPr>
            <w:tcW w:w="6100" w:type="dxa"/>
          </w:tcPr>
          <w:p w14:paraId="34266189" w14:textId="1CDC09C7" w:rsidR="006605A6" w:rsidRDefault="006605A6" w:rsidP="00D86D48">
            <w:pPr>
              <w:pStyle w:val="NoSpacing"/>
              <w:cnfStyle w:val="000000100000" w:firstRow="0" w:lastRow="0" w:firstColumn="0" w:lastColumn="0" w:oddVBand="0" w:evenVBand="0" w:oddHBand="1" w:evenHBand="0" w:firstRowFirstColumn="0" w:firstRowLastColumn="0" w:lastRowFirstColumn="0" w:lastRowLastColumn="0"/>
            </w:pPr>
            <w:r>
              <w:t xml:space="preserve">PD medication </w:t>
            </w:r>
            <w:r w:rsidR="00C2724F">
              <w:t>can precipitate</w:t>
            </w:r>
            <w:r>
              <w:t xml:space="preserve"> VH but the exact mechanism and </w:t>
            </w:r>
            <w:r w:rsidR="00C2724F">
              <w:t xml:space="preserve">its </w:t>
            </w:r>
            <w:r>
              <w:t xml:space="preserve">relation to </w:t>
            </w:r>
            <w:r w:rsidR="00C2724F">
              <w:t xml:space="preserve">PD neurodegeneration </w:t>
            </w:r>
            <w:r>
              <w:t>is unclear. Medication with anti</w:t>
            </w:r>
            <w:r w:rsidR="00C2724F">
              <w:t>-muscarinic effects and opiates</w:t>
            </w:r>
            <w:r w:rsidR="00D86D48">
              <w:t xml:space="preserve"> are particularly implicated in </w:t>
            </w:r>
            <w:r>
              <w:t>VH</w:t>
            </w:r>
            <w:r w:rsidR="00D86D48">
              <w:t xml:space="preserve">.  </w:t>
            </w:r>
          </w:p>
        </w:tc>
      </w:tr>
      <w:tr w:rsidR="006605A6" w14:paraId="2CF5DB8B" w14:textId="77777777" w:rsidTr="006605A6">
        <w:tc>
          <w:tcPr>
            <w:cnfStyle w:val="001000000000" w:firstRow="0" w:lastRow="0" w:firstColumn="1" w:lastColumn="0" w:oddVBand="0" w:evenVBand="0" w:oddHBand="0" w:evenHBand="0" w:firstRowFirstColumn="0" w:firstRowLastColumn="0" w:lastRowFirstColumn="0" w:lastRowLastColumn="0"/>
            <w:tcW w:w="3080" w:type="dxa"/>
          </w:tcPr>
          <w:p w14:paraId="26EC0E2C" w14:textId="607BB5A6" w:rsidR="006605A6" w:rsidRDefault="006605A6" w:rsidP="001F0E39">
            <w:pPr>
              <w:pStyle w:val="NoSpacing"/>
            </w:pPr>
            <w:r>
              <w:t>Hallucinogen use</w:t>
            </w:r>
          </w:p>
        </w:tc>
        <w:tc>
          <w:tcPr>
            <w:tcW w:w="6100" w:type="dxa"/>
          </w:tcPr>
          <w:p w14:paraId="48E86BBA" w14:textId="19C4041B" w:rsidR="006605A6" w:rsidRDefault="006605A6" w:rsidP="00D533FF">
            <w:pPr>
              <w:pStyle w:val="NoSpacing"/>
              <w:cnfStyle w:val="000000000000" w:firstRow="0" w:lastRow="0" w:firstColumn="0" w:lastColumn="0" w:oddVBand="0" w:evenVBand="0" w:oddHBand="0" w:evenHBand="0" w:firstRowFirstColumn="0" w:firstRowLastColumn="0" w:lastRowFirstColumn="0" w:lastRowLastColumn="0"/>
            </w:pPr>
            <w:r>
              <w:t xml:space="preserve">Visual perceptual phenomena </w:t>
            </w:r>
            <w:r w:rsidR="00105EDB">
              <w:t xml:space="preserve">including visual snow (see below) afterimages, palinopsia and flashback VH </w:t>
            </w:r>
            <w:r>
              <w:t xml:space="preserve">may persist after </w:t>
            </w:r>
            <w:r w:rsidR="00105EDB">
              <w:t xml:space="preserve">hallucinogen </w:t>
            </w:r>
            <w:r>
              <w:t xml:space="preserve">exposure (Hallucinogen Persisting Perception Disorder – HPPD). </w:t>
            </w:r>
          </w:p>
        </w:tc>
      </w:tr>
      <w:tr w:rsidR="006605A6" w14:paraId="221D41EF" w14:textId="77777777" w:rsidTr="006605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6EF43EAE" w14:textId="4294870E" w:rsidR="006605A6" w:rsidRDefault="006605A6" w:rsidP="001F0E39">
            <w:pPr>
              <w:pStyle w:val="NoSpacing"/>
            </w:pPr>
            <w:r>
              <w:t>Peduncular hallucinations</w:t>
            </w:r>
          </w:p>
        </w:tc>
        <w:tc>
          <w:tcPr>
            <w:tcW w:w="6100" w:type="dxa"/>
          </w:tcPr>
          <w:p w14:paraId="2B159B96" w14:textId="7E02B929" w:rsidR="006605A6" w:rsidRDefault="006605A6" w:rsidP="00272035">
            <w:pPr>
              <w:pStyle w:val="NoSpacing"/>
              <w:cnfStyle w:val="000000100000" w:firstRow="0" w:lastRow="0" w:firstColumn="0" w:lastColumn="0" w:oddVBand="0" w:evenVBand="0" w:oddHBand="1" w:evenHBand="0" w:firstRowFirstColumn="0" w:firstRowLastColumn="0" w:lastRowFirstColumn="0" w:lastRowLastColumn="0"/>
            </w:pPr>
            <w:r>
              <w:t xml:space="preserve">Complex visual hallucinations </w:t>
            </w:r>
            <w:r w:rsidR="00D533FF">
              <w:t xml:space="preserve">caused by </w:t>
            </w:r>
            <w:r>
              <w:t xml:space="preserve">brainstem or thalamic lesions. </w:t>
            </w:r>
            <w:r w:rsidR="00105EDB">
              <w:t xml:space="preserve">When caused by </w:t>
            </w:r>
            <w:r w:rsidR="00F95AB2">
              <w:t>brainstem</w:t>
            </w:r>
            <w:r w:rsidR="00105EDB">
              <w:t xml:space="preserve"> lesions, VH are associated with sleep disturbance and eye movement </w:t>
            </w:r>
            <w:r w:rsidR="00D533FF">
              <w:t>dysfunction</w:t>
            </w:r>
            <w:r w:rsidR="00105EDB">
              <w:t xml:space="preserve">. Hallucinations in other modalities can </w:t>
            </w:r>
            <w:r w:rsidR="00D533FF">
              <w:t xml:space="preserve">occur. </w:t>
            </w:r>
          </w:p>
        </w:tc>
      </w:tr>
      <w:tr w:rsidR="006605A6" w14:paraId="398E381A" w14:textId="77777777" w:rsidTr="006605A6">
        <w:tc>
          <w:tcPr>
            <w:cnfStyle w:val="001000000000" w:firstRow="0" w:lastRow="0" w:firstColumn="1" w:lastColumn="0" w:oddVBand="0" w:evenVBand="0" w:oddHBand="0" w:evenHBand="0" w:firstRowFirstColumn="0" w:firstRowLastColumn="0" w:lastRowFirstColumn="0" w:lastRowLastColumn="0"/>
            <w:tcW w:w="3080" w:type="dxa"/>
          </w:tcPr>
          <w:p w14:paraId="6CA07E5A" w14:textId="61923F55" w:rsidR="006605A6" w:rsidRDefault="006605A6" w:rsidP="001F0E39">
            <w:pPr>
              <w:pStyle w:val="NoSpacing"/>
            </w:pPr>
            <w:r>
              <w:t xml:space="preserve">Occipital / temporal seizures </w:t>
            </w:r>
          </w:p>
        </w:tc>
        <w:tc>
          <w:tcPr>
            <w:tcW w:w="6100" w:type="dxa"/>
          </w:tcPr>
          <w:p w14:paraId="641C2B12" w14:textId="7638A241" w:rsidR="006605A6" w:rsidRDefault="006605A6" w:rsidP="001F0E39">
            <w:pPr>
              <w:pStyle w:val="NoSpacing"/>
              <w:cnfStyle w:val="000000000000" w:firstRow="0" w:lastRow="0" w:firstColumn="0" w:lastColumn="0" w:oddVBand="0" w:evenVBand="0" w:oddHBand="0" w:evenHBand="0" w:firstRowFirstColumn="0" w:firstRowLastColumn="0" w:lastRowFirstColumn="0" w:lastRowLastColumn="0"/>
            </w:pPr>
            <w:r>
              <w:t xml:space="preserve">Ictal phenomenology is based on location of seizure. Simple VH </w:t>
            </w:r>
            <w:r w:rsidR="00105EDB">
              <w:t xml:space="preserve">are associated </w:t>
            </w:r>
            <w:r>
              <w:t>with occipital foci</w:t>
            </w:r>
            <w:r w:rsidR="00CF2F79">
              <w:t>. C</w:t>
            </w:r>
            <w:r w:rsidR="00105EDB">
              <w:t xml:space="preserve">omplex VH </w:t>
            </w:r>
            <w:r w:rsidR="00CF2F79">
              <w:t xml:space="preserve">imply involvement of the </w:t>
            </w:r>
            <w:r w:rsidR="00105EDB">
              <w:t xml:space="preserve">temporal </w:t>
            </w:r>
            <w:r w:rsidR="00CF2F79">
              <w:t>lobe and limbic cortex</w:t>
            </w:r>
            <w:r w:rsidR="00105EDB">
              <w:t>.</w:t>
            </w:r>
            <w:r w:rsidR="00CF2F79">
              <w:t xml:space="preserve"> </w:t>
            </w:r>
            <w:r w:rsidR="00105EDB">
              <w:t xml:space="preserve"> </w:t>
            </w:r>
          </w:p>
        </w:tc>
      </w:tr>
      <w:tr w:rsidR="006605A6" w14:paraId="71CE0D47" w14:textId="77777777" w:rsidTr="006605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14504351" w14:textId="08E049BE" w:rsidR="006605A6" w:rsidRDefault="006605A6" w:rsidP="001F0E39">
            <w:pPr>
              <w:pStyle w:val="NoSpacing"/>
            </w:pPr>
            <w:r>
              <w:t xml:space="preserve">Migraine </w:t>
            </w:r>
          </w:p>
        </w:tc>
        <w:tc>
          <w:tcPr>
            <w:tcW w:w="6100" w:type="dxa"/>
          </w:tcPr>
          <w:p w14:paraId="6633340B" w14:textId="69209EC3" w:rsidR="006605A6" w:rsidRDefault="006605A6" w:rsidP="001F0E39">
            <w:pPr>
              <w:pStyle w:val="NoSpacing"/>
              <w:cnfStyle w:val="000000100000" w:firstRow="0" w:lastRow="0" w:firstColumn="0" w:lastColumn="0" w:oddVBand="0" w:evenVBand="0" w:oddHBand="1" w:evenHBand="0" w:firstRowFirstColumn="0" w:firstRowLastColumn="0" w:lastRowFirstColumn="0" w:lastRowLastColumn="0"/>
            </w:pPr>
            <w:r>
              <w:t xml:space="preserve">Teichopsia in classical </w:t>
            </w:r>
            <w:r w:rsidR="00105EDB">
              <w:t xml:space="preserve">migraine </w:t>
            </w:r>
            <w:r>
              <w:t>aura and other visual perceptual phenomena</w:t>
            </w:r>
            <w:r w:rsidR="00105EDB">
              <w:t>.</w:t>
            </w:r>
          </w:p>
        </w:tc>
      </w:tr>
      <w:tr w:rsidR="006605A6" w14:paraId="2820109A" w14:textId="77777777" w:rsidTr="006605A6">
        <w:tc>
          <w:tcPr>
            <w:cnfStyle w:val="001000000000" w:firstRow="0" w:lastRow="0" w:firstColumn="1" w:lastColumn="0" w:oddVBand="0" w:evenVBand="0" w:oddHBand="0" w:evenHBand="0" w:firstRowFirstColumn="0" w:firstRowLastColumn="0" w:lastRowFirstColumn="0" w:lastRowLastColumn="0"/>
            <w:tcW w:w="3080" w:type="dxa"/>
          </w:tcPr>
          <w:p w14:paraId="2C47D4DD" w14:textId="6702185D" w:rsidR="006605A6" w:rsidRDefault="000C015D" w:rsidP="001F0E39">
            <w:pPr>
              <w:pStyle w:val="NoSpacing"/>
            </w:pPr>
            <w:r>
              <w:t>Visual snow syndrome</w:t>
            </w:r>
          </w:p>
        </w:tc>
        <w:tc>
          <w:tcPr>
            <w:tcW w:w="6100" w:type="dxa"/>
          </w:tcPr>
          <w:p w14:paraId="5ABDEB44" w14:textId="4608C61B" w:rsidR="006605A6" w:rsidRDefault="00105EDB" w:rsidP="001F0E39">
            <w:pPr>
              <w:pStyle w:val="NoSpacing"/>
              <w:cnfStyle w:val="000000000000" w:firstRow="0" w:lastRow="0" w:firstColumn="0" w:lastColumn="0" w:oddVBand="0" w:evenVBand="0" w:oddHBand="0" w:evenHBand="0" w:firstRowFirstColumn="0" w:firstRowLastColumn="0" w:lastRowFirstColumn="0" w:lastRowLastColumn="0"/>
            </w:pPr>
            <w:r>
              <w:t>A syndrome characterised by p</w:t>
            </w:r>
            <w:r w:rsidR="006605A6">
              <w:t xml:space="preserve">ersistent dynamic visual </w:t>
            </w:r>
            <w:r w:rsidR="00D533FF">
              <w:t xml:space="preserve">noise (snow), palinopsia, </w:t>
            </w:r>
            <w:r w:rsidR="000B1820">
              <w:t>entopic phenomena, photophobia and nyctalopia</w:t>
            </w:r>
            <w:r w:rsidR="000C015D">
              <w:t xml:space="preserve">. Associated with migraine.  </w:t>
            </w:r>
            <w:r w:rsidR="006605A6">
              <w:t xml:space="preserve"> </w:t>
            </w:r>
          </w:p>
        </w:tc>
      </w:tr>
    </w:tbl>
    <w:p w14:paraId="5BFCE6E9" w14:textId="341459BC" w:rsidR="00AF0F81" w:rsidRDefault="006605A6" w:rsidP="006605A6">
      <w:pPr>
        <w:pStyle w:val="NoSpacing"/>
      </w:pPr>
      <w:r>
        <w:t>AD = Alzheimer’s disease</w:t>
      </w:r>
      <w:r w:rsidR="001F0E39">
        <w:t xml:space="preserve">; </w:t>
      </w:r>
      <w:r>
        <w:t xml:space="preserve">DLB = Dementia with Lewy bodies; PD = Parkinson’s disease; </w:t>
      </w:r>
      <w:r w:rsidR="001F0E39">
        <w:t xml:space="preserve">PDD Parkinson’s disease dementia, </w:t>
      </w:r>
      <w:r>
        <w:t>VaD = vascular dementia VH= Visual hallucinations</w:t>
      </w:r>
      <w:r w:rsidR="00246F68">
        <w:t>.</w:t>
      </w:r>
      <w:r w:rsidR="00CC1886">
        <w:t xml:space="preserve"> </w:t>
      </w:r>
    </w:p>
    <w:p w14:paraId="3E49C131" w14:textId="2E853D1C" w:rsidR="00722B08" w:rsidRDefault="00722B08" w:rsidP="00C86289">
      <w:pPr>
        <w:pStyle w:val="Heading2"/>
      </w:pPr>
      <w:r>
        <w:t xml:space="preserve">Case identification </w:t>
      </w:r>
    </w:p>
    <w:p w14:paraId="25A17672" w14:textId="5A4A68D9" w:rsidR="00722B08" w:rsidRPr="009C1BF5" w:rsidRDefault="00B96830" w:rsidP="00F11481">
      <w:pPr>
        <w:spacing w:line="360" w:lineRule="auto"/>
      </w:pPr>
      <w:r w:rsidRPr="00F944FA">
        <w:t xml:space="preserve">Whatever the underlying condition, help can only be provided </w:t>
      </w:r>
      <w:r w:rsidR="00F944FA" w:rsidRPr="00F944FA">
        <w:t xml:space="preserve">for patients with VH </w:t>
      </w:r>
      <w:r w:rsidRPr="00F944FA">
        <w:t xml:space="preserve">if </w:t>
      </w:r>
      <w:r w:rsidR="00740852">
        <w:t xml:space="preserve">these symptoms </w:t>
      </w:r>
      <w:r w:rsidR="00F944FA">
        <w:t xml:space="preserve">have been identified by their clinical team. The </w:t>
      </w:r>
      <w:r w:rsidR="00907F60">
        <w:t xml:space="preserve">workgroup identified </w:t>
      </w:r>
      <w:r w:rsidR="00722B08">
        <w:t xml:space="preserve">the </w:t>
      </w:r>
      <w:r w:rsidR="00F10435">
        <w:t xml:space="preserve">need to address </w:t>
      </w:r>
      <w:r w:rsidR="00F944FA">
        <w:t xml:space="preserve">continuing </w:t>
      </w:r>
      <w:r w:rsidR="00722B08">
        <w:t>stigma of self-reporting symptoms perceived as indicators of mental illness or dementia</w:t>
      </w:r>
      <w:r w:rsidR="00F944FA">
        <w:t xml:space="preserve">. </w:t>
      </w:r>
      <w:r w:rsidR="00557CB2">
        <w:t xml:space="preserve">Evidence from eye disease that </w:t>
      </w:r>
      <w:r w:rsidR="00FF5AFD">
        <w:t xml:space="preserve">pre-emptive warning may be effective in reducing distress or emotional impact at </w:t>
      </w:r>
      <w:r w:rsidR="00907F60">
        <w:t xml:space="preserve">VH </w:t>
      </w:r>
      <w:r w:rsidR="009C1BF5">
        <w:t>onset</w:t>
      </w:r>
      <w:r w:rsidR="00907F60">
        <w:t xml:space="preserve"> </w:t>
      </w:r>
      <w:r w:rsidR="005D5A2A">
        <w:fldChar w:fldCharType="begin"/>
      </w:r>
      <w:r w:rsidR="00BC71C7">
        <w:instrText xml:space="preserve"> ADDIN EN.CITE &lt;EndNote&gt;&lt;Cite&gt;&lt;Author&gt;Cox&lt;/Author&gt;&lt;Year&gt;2014&lt;/Year&gt;&lt;RecNum&gt;2557&lt;/RecNum&gt;&lt;DisplayText&gt;[42]&lt;/DisplayText&gt;&lt;record&gt;&lt;rec-number&gt;2557&lt;/rec-number&gt;&lt;foreign-keys&gt;&lt;key app="EN" db-id="xt9se5xsczv20herpeupp9dhppxp55wpswde" timestamp="1432031762"&gt;2557&lt;/key&gt;&lt;/foreign-keys&gt;&lt;ref-type name="Journal Article"&gt;17&lt;/ref-type&gt;&lt;contributors&gt;&lt;authors&gt;&lt;author&gt;Cox, T. M.&lt;/author&gt;&lt;author&gt;ffytche, D. H.&lt;/author&gt;&lt;/authors&gt;&lt;/contributors&gt;&lt;auth-address&gt;Department of Old Age Psychiatry, Institute of Psychiatry, King&amp;apos;s College London, London, UK.&lt;/auth-address&gt;&lt;titles&gt;&lt;title&gt;Negative outcome Charles Bonnet syndrome&lt;/title&gt;&lt;secondary-title&gt;Br J Ophthalmol&lt;/secondary-title&gt;&lt;alt-title&gt;The British journal of ophthalmology&lt;/alt-title&gt;&lt;/titles&gt;&lt;periodical&gt;&lt;full-title&gt;British Journal of Ophthalmology&lt;/full-title&gt;&lt;abbr-1&gt;Br. J. Ophthalmol.&lt;/abbr-1&gt;&lt;abbr-2&gt;Br J Ophthalmol&lt;/abbr-2&gt;&lt;/periodical&gt;&lt;pages&gt;1236-9&lt;/pages&gt;&lt;volume&gt;98&lt;/volume&gt;&lt;number&gt;9&lt;/number&gt;&lt;keywords&gt;&lt;keyword&gt;Activities of Daily Living&lt;/keyword&gt;&lt;keyword&gt;Databases, Factual&lt;/keyword&gt;&lt;keyword&gt;Emotions&lt;/keyword&gt;&lt;keyword&gt;Female&lt;/keyword&gt;&lt;keyword&gt;Great Britain/epidemiology&lt;/keyword&gt;&lt;keyword&gt;Hallucinations/diagnosis/epidemiology/*etiology/psychology&lt;/keyword&gt;&lt;keyword&gt;Health Knowledge, Attitudes, Practice&lt;/keyword&gt;&lt;keyword&gt;Humans&lt;/keyword&gt;&lt;keyword&gt;Kaplan-Meier Estimate&lt;/keyword&gt;&lt;keyword&gt;Macular Degeneration/epidemiology/*psychology&lt;/keyword&gt;&lt;keyword&gt;Male&lt;/keyword&gt;&lt;keyword&gt;Prognosis&lt;/keyword&gt;&lt;keyword&gt;Syndrome&lt;/keyword&gt;&lt;keyword&gt;Time Factors&lt;/keyword&gt;&lt;keyword&gt;Vision Disorders/diagnosis/epidemiology/*etiology/psychology&lt;/keyword&gt;&lt;/keywords&gt;&lt;dates&gt;&lt;year&gt;2014&lt;/year&gt;&lt;pub-dates&gt;&lt;date&gt;Sep&lt;/date&gt;&lt;/pub-dates&gt;&lt;/dates&gt;&lt;isbn&gt;1468-2079 (Electronic)&amp;#xD;0007-1161 (Linking)&lt;/isbn&gt;&lt;accession-num&gt;24825847&lt;/accession-num&gt;&lt;urls&gt;&lt;related-urls&gt;&lt;url&gt;http://www.ncbi.nlm.nih.gov/pubmed/24825847&lt;/url&gt;&lt;/related-urls&gt;&lt;/urls&gt;&lt;custom2&gt;4145458&lt;/custom2&gt;&lt;electronic-resource-num&gt;10.1136/bjophthalmol-2014-304920&lt;/electronic-resource-num&gt;&lt;/record&gt;&lt;/Cite&gt;&lt;/EndNote&gt;</w:instrText>
      </w:r>
      <w:r w:rsidR="005D5A2A">
        <w:fldChar w:fldCharType="separate"/>
      </w:r>
      <w:r w:rsidR="00BC71C7">
        <w:rPr>
          <w:noProof/>
        </w:rPr>
        <w:t>[42]</w:t>
      </w:r>
      <w:r w:rsidR="005D5A2A">
        <w:fldChar w:fldCharType="end"/>
      </w:r>
      <w:r w:rsidR="005D5A2A">
        <w:t xml:space="preserve"> </w:t>
      </w:r>
      <w:r w:rsidR="00907F60">
        <w:t xml:space="preserve">suggests </w:t>
      </w:r>
      <w:r w:rsidR="00E14D07">
        <w:t xml:space="preserve">that </w:t>
      </w:r>
      <w:r w:rsidR="001325EA">
        <w:t>low-</w:t>
      </w:r>
      <w:r w:rsidR="009C1BF5">
        <w:t>level information ab</w:t>
      </w:r>
      <w:r w:rsidR="00E14D07">
        <w:t xml:space="preserve">out </w:t>
      </w:r>
      <w:r w:rsidR="00907F60">
        <w:t xml:space="preserve">the possible </w:t>
      </w:r>
      <w:r w:rsidR="001325EA">
        <w:t xml:space="preserve">future </w:t>
      </w:r>
      <w:r w:rsidR="00907F60">
        <w:t xml:space="preserve">occurrence of </w:t>
      </w:r>
      <w:r w:rsidR="00E14D07">
        <w:t xml:space="preserve">VH should be provided at the point of </w:t>
      </w:r>
      <w:r w:rsidR="00F10435">
        <w:t xml:space="preserve">eye disease, dementia or PD </w:t>
      </w:r>
      <w:r w:rsidR="00E14D07">
        <w:t>diagnosis</w:t>
      </w:r>
      <w:r w:rsidR="00907F60">
        <w:t>,</w:t>
      </w:r>
      <w:r w:rsidR="00E14D07">
        <w:t xml:space="preserve"> with</w:t>
      </w:r>
      <w:r w:rsidR="009C1BF5">
        <w:t xml:space="preserve"> </w:t>
      </w:r>
      <w:r w:rsidR="00907F60">
        <w:t>signpost</w:t>
      </w:r>
      <w:r w:rsidR="00740852">
        <w:t>ing</w:t>
      </w:r>
      <w:r w:rsidR="00E14D07">
        <w:t xml:space="preserve"> to more detailed </w:t>
      </w:r>
      <w:r w:rsidR="009C1BF5">
        <w:t xml:space="preserve">information </w:t>
      </w:r>
      <w:r w:rsidR="00740852">
        <w:t xml:space="preserve">which can </w:t>
      </w:r>
      <w:r w:rsidR="00F944FA">
        <w:t>be accessed at a</w:t>
      </w:r>
      <w:r w:rsidR="00425E2F">
        <w:t xml:space="preserve"> later stage. </w:t>
      </w:r>
      <w:r w:rsidR="00F944FA">
        <w:t xml:space="preserve">Systematic enquiry about the occurrence of VH should be part of </w:t>
      </w:r>
      <w:r w:rsidR="00B44CAF">
        <w:t xml:space="preserve">routine follow-up to help share </w:t>
      </w:r>
      <w:r w:rsidR="00F944FA">
        <w:t xml:space="preserve">responsibility </w:t>
      </w:r>
      <w:r w:rsidR="00B44CAF">
        <w:t xml:space="preserve">for identifying </w:t>
      </w:r>
      <w:r w:rsidR="0015382B">
        <w:t>VH</w:t>
      </w:r>
      <w:r w:rsidR="00B44CAF">
        <w:t xml:space="preserve"> between the </w:t>
      </w:r>
      <w:r w:rsidR="00F944FA">
        <w:t xml:space="preserve">patient </w:t>
      </w:r>
      <w:r w:rsidR="00B44CAF">
        <w:t>and care team</w:t>
      </w:r>
      <w:r w:rsidR="00F944FA">
        <w:t>.</w:t>
      </w:r>
    </w:p>
    <w:p w14:paraId="5A3CE607" w14:textId="02F5FF9F" w:rsidR="005605B2" w:rsidRDefault="00F11037" w:rsidP="00C86289">
      <w:pPr>
        <w:pStyle w:val="Heading2"/>
      </w:pPr>
      <w:r w:rsidRPr="00F11037">
        <w:t>Th</w:t>
      </w:r>
      <w:r w:rsidR="004F74D6">
        <w:t>r</w:t>
      </w:r>
      <w:r w:rsidRPr="00F11037">
        <w:t>eshold for</w:t>
      </w:r>
      <w:r w:rsidR="00B304F7">
        <w:t xml:space="preserve"> specific treatment</w:t>
      </w:r>
      <w:r w:rsidRPr="00F11037">
        <w:t xml:space="preserve"> intervention </w:t>
      </w:r>
    </w:p>
    <w:p w14:paraId="1329A3F7" w14:textId="7CDFA681" w:rsidR="002C232C" w:rsidRDefault="002171D3" w:rsidP="00413685">
      <w:pPr>
        <w:spacing w:line="360" w:lineRule="auto"/>
      </w:pPr>
      <w:r>
        <w:t xml:space="preserve">The workgroup noted </w:t>
      </w:r>
      <w:r w:rsidR="00E545B5">
        <w:t>that VH that are not distressing</w:t>
      </w:r>
      <w:r w:rsidR="00DF7B4E">
        <w:t xml:space="preserve"> for the patient or carer do not need </w:t>
      </w:r>
      <w:r w:rsidR="000D2C23">
        <w:t xml:space="preserve">treatment </w:t>
      </w:r>
      <w:r>
        <w:t>beyond general</w:t>
      </w:r>
      <w:r w:rsidR="008236A9">
        <w:t xml:space="preserve"> measures</w:t>
      </w:r>
      <w:r w:rsidR="00CB0665">
        <w:t xml:space="preserve">, psycho-education </w:t>
      </w:r>
      <w:r w:rsidR="008236A9">
        <w:t xml:space="preserve">and help </w:t>
      </w:r>
      <w:r w:rsidR="00F920E3">
        <w:t xml:space="preserve">in </w:t>
      </w:r>
      <w:r w:rsidR="005C58C9">
        <w:t>adapting</w:t>
      </w:r>
      <w:r w:rsidR="008236A9">
        <w:t xml:space="preserve">, </w:t>
      </w:r>
      <w:r w:rsidR="005C58C9">
        <w:t xml:space="preserve">accepting and living well with </w:t>
      </w:r>
      <w:r w:rsidR="008236A9">
        <w:t>symptoms</w:t>
      </w:r>
      <w:r w:rsidR="005C58C9">
        <w:t xml:space="preserve">. </w:t>
      </w:r>
      <w:r w:rsidR="00C345A5">
        <w:t>Typically</w:t>
      </w:r>
      <w:r w:rsidR="00E545B5">
        <w:t>,</w:t>
      </w:r>
      <w:r w:rsidR="00C345A5">
        <w:t xml:space="preserve"> th</w:t>
      </w:r>
      <w:r w:rsidR="006E0A64">
        <w:t>is</w:t>
      </w:r>
      <w:r w:rsidR="00DF7B4E">
        <w:t xml:space="preserve"> </w:t>
      </w:r>
      <w:r w:rsidR="00C345A5">
        <w:t xml:space="preserve">benign </w:t>
      </w:r>
      <w:r w:rsidR="008236A9">
        <w:t xml:space="preserve">VH </w:t>
      </w:r>
      <w:r w:rsidR="00C345A5">
        <w:t>phase occur</w:t>
      </w:r>
      <w:r w:rsidR="00E545B5">
        <w:t>s</w:t>
      </w:r>
      <w:r w:rsidR="00C345A5">
        <w:t xml:space="preserve"> early in the disease</w:t>
      </w:r>
      <w:r w:rsidR="006E0A64">
        <w:t xml:space="preserve">, </w:t>
      </w:r>
      <w:r w:rsidR="005C58C9">
        <w:t xml:space="preserve">highlighting the importance of </w:t>
      </w:r>
      <w:r w:rsidR="00C345A5">
        <w:t xml:space="preserve">keeping </w:t>
      </w:r>
      <w:r w:rsidR="00DF7B4E">
        <w:t>VH</w:t>
      </w:r>
      <w:r w:rsidR="00EA5F9B">
        <w:t xml:space="preserve"> under rev</w:t>
      </w:r>
      <w:r w:rsidR="002D4DB4">
        <w:t xml:space="preserve">iew. </w:t>
      </w:r>
      <w:r w:rsidR="00CB0665">
        <w:t xml:space="preserve">An important factor defining the </w:t>
      </w:r>
      <w:r w:rsidR="002D4DB4">
        <w:t xml:space="preserve">threshold </w:t>
      </w:r>
      <w:r w:rsidR="00EA5F9B">
        <w:t xml:space="preserve">at which intervention is required </w:t>
      </w:r>
      <w:r w:rsidR="006E0A64">
        <w:t>may be</w:t>
      </w:r>
      <w:r w:rsidR="002D4DB4">
        <w:t xml:space="preserve"> the </w:t>
      </w:r>
      <w:r w:rsidR="006E0A64">
        <w:t xml:space="preserve">transition from full </w:t>
      </w:r>
      <w:r w:rsidR="008236A9">
        <w:t xml:space="preserve">insight </w:t>
      </w:r>
      <w:r w:rsidR="006E0A64">
        <w:t xml:space="preserve">to </w:t>
      </w:r>
      <w:r w:rsidR="00EA5F9B">
        <w:t>partial or fluctuating insight</w:t>
      </w:r>
      <w:r w:rsidR="0015382B">
        <w:t>, where</w:t>
      </w:r>
      <w:r w:rsidR="008236A9">
        <w:t xml:space="preserve"> the </w:t>
      </w:r>
      <w:r w:rsidR="00A518B7">
        <w:t>patient responds</w:t>
      </w:r>
      <w:r w:rsidR="006E0A64">
        <w:t xml:space="preserve"> to VH</w:t>
      </w:r>
      <w:r w:rsidR="00EA5F9B">
        <w:t xml:space="preserve"> as if </w:t>
      </w:r>
      <w:r w:rsidR="006E0A64">
        <w:t xml:space="preserve">they are </w:t>
      </w:r>
      <w:r w:rsidR="00EA5F9B">
        <w:t>real at the time they occur</w:t>
      </w:r>
      <w:r w:rsidR="00E545B5">
        <w:t>,</w:t>
      </w:r>
      <w:r w:rsidR="0015382B">
        <w:t xml:space="preserve"> </w:t>
      </w:r>
      <w:r w:rsidR="00A518B7">
        <w:t xml:space="preserve">even if insight </w:t>
      </w:r>
      <w:r w:rsidR="008236A9">
        <w:t xml:space="preserve">is restored </w:t>
      </w:r>
      <w:r w:rsidR="00A518B7">
        <w:t>after the event</w:t>
      </w:r>
      <w:r w:rsidR="00A44E06">
        <w:t xml:space="preserve">. </w:t>
      </w:r>
      <w:r w:rsidR="008236A9">
        <w:t xml:space="preserve">This insight-related </w:t>
      </w:r>
      <w:r w:rsidR="00A518B7">
        <w:t>phenomenological distinction</w:t>
      </w:r>
      <w:r w:rsidR="008236A9">
        <w:t xml:space="preserve"> co</w:t>
      </w:r>
      <w:r w:rsidR="0015382B">
        <w:t xml:space="preserve">rresponds to that in the </w:t>
      </w:r>
      <w:r w:rsidR="008236A9">
        <w:t xml:space="preserve">neurological literature between </w:t>
      </w:r>
      <w:r w:rsidR="00A518B7">
        <w:t>pseudohallucinations (</w:t>
      </w:r>
      <w:r w:rsidR="00BD2160">
        <w:t xml:space="preserve">defined by </w:t>
      </w:r>
      <w:r w:rsidR="00A518B7">
        <w:t>intact insight)</w:t>
      </w:r>
      <w:r w:rsidR="008236A9">
        <w:t xml:space="preserve"> </w:t>
      </w:r>
      <w:r w:rsidR="00A518B7">
        <w:t xml:space="preserve">and </w:t>
      </w:r>
      <w:r w:rsidR="00BD2160">
        <w:t xml:space="preserve">hallucinations </w:t>
      </w:r>
      <w:r w:rsidR="008236A9">
        <w:t>without insight. The</w:t>
      </w:r>
      <w:r w:rsidR="00BD2160">
        <w:t xml:space="preserve"> terminology is unsatisfactory as </w:t>
      </w:r>
      <w:r w:rsidR="00A518B7">
        <w:t>pseudohallucinations carry</w:t>
      </w:r>
      <w:r w:rsidR="00EA109C">
        <w:t xml:space="preserve"> different implications</w:t>
      </w:r>
      <w:r w:rsidR="0016017F">
        <w:t xml:space="preserve"> in the psyc</w:t>
      </w:r>
      <w:r w:rsidR="00A518B7">
        <w:t xml:space="preserve">hiatric literature; however, </w:t>
      </w:r>
      <w:r w:rsidR="0057648E">
        <w:t xml:space="preserve">the conceptual distinction between VH with insight </w:t>
      </w:r>
      <w:r w:rsidR="00CB0665">
        <w:t xml:space="preserve">intact </w:t>
      </w:r>
      <w:r w:rsidR="00BE4A41">
        <w:t xml:space="preserve">in contrast to </w:t>
      </w:r>
      <w:r w:rsidR="005D5A2A">
        <w:t xml:space="preserve">partial, fluctuating and absent </w:t>
      </w:r>
      <w:r w:rsidR="00CB0665">
        <w:t xml:space="preserve">insight </w:t>
      </w:r>
      <w:r w:rsidR="005D5A2A">
        <w:t xml:space="preserve">states </w:t>
      </w:r>
      <w:r w:rsidR="008236A9">
        <w:t>is worth revisiting as it helps mark</w:t>
      </w:r>
      <w:r w:rsidR="005C58C9">
        <w:t xml:space="preserve"> a transition point for treatment need</w:t>
      </w:r>
      <w:r w:rsidR="00F10435">
        <w:t xml:space="preserve"> in all conditions</w:t>
      </w:r>
      <w:r w:rsidR="008236A9">
        <w:t xml:space="preserve">. The workgroup also noted exceptions to the </w:t>
      </w:r>
      <w:r w:rsidR="00E129BB">
        <w:t>association between insight and treatment need, for example</w:t>
      </w:r>
      <w:r w:rsidR="00E545B5">
        <w:t>,</w:t>
      </w:r>
      <w:r w:rsidR="00E129BB">
        <w:t xml:space="preserve"> </w:t>
      </w:r>
      <w:r w:rsidR="005C58C9">
        <w:t>i</w:t>
      </w:r>
      <w:r w:rsidR="00A44E06">
        <w:t xml:space="preserve">ntervention </w:t>
      </w:r>
      <w:r w:rsidR="008236A9">
        <w:t>might</w:t>
      </w:r>
      <w:r w:rsidR="005C58C9">
        <w:t xml:space="preserve"> be </w:t>
      </w:r>
      <w:r w:rsidR="00A44E06">
        <w:t xml:space="preserve">required </w:t>
      </w:r>
      <w:r w:rsidR="005C58C9">
        <w:t>in the presence of</w:t>
      </w:r>
      <w:r w:rsidR="00EA109C">
        <w:t xml:space="preserve"> </w:t>
      </w:r>
      <w:r w:rsidR="005C58C9">
        <w:t xml:space="preserve">full, continuous </w:t>
      </w:r>
      <w:r w:rsidR="005B429D">
        <w:t xml:space="preserve">insight </w:t>
      </w:r>
      <w:r w:rsidR="005C58C9">
        <w:t xml:space="preserve">where VH </w:t>
      </w:r>
      <w:r w:rsidR="00425E2F">
        <w:t xml:space="preserve">content is </w:t>
      </w:r>
      <w:r w:rsidR="005C58C9">
        <w:t>itself</w:t>
      </w:r>
      <w:r w:rsidR="00A44E06">
        <w:t xml:space="preserve"> distressing or </w:t>
      </w:r>
      <w:r w:rsidR="005C58C9">
        <w:t>VH</w:t>
      </w:r>
      <w:r w:rsidR="007B0511">
        <w:t xml:space="preserve"> </w:t>
      </w:r>
      <w:r w:rsidR="005C58C9">
        <w:t xml:space="preserve">become so intrusive they </w:t>
      </w:r>
      <w:r w:rsidR="00907EC8">
        <w:t>limit function</w:t>
      </w:r>
      <w:r w:rsidR="00A44E06">
        <w:t xml:space="preserve">. </w:t>
      </w:r>
    </w:p>
    <w:p w14:paraId="56669DCF" w14:textId="39C0E724" w:rsidR="005B429D" w:rsidRDefault="000D2C23" w:rsidP="00C86289">
      <w:pPr>
        <w:pStyle w:val="Heading2"/>
      </w:pPr>
      <w:r w:rsidRPr="00783493">
        <w:t>Carers and VH</w:t>
      </w:r>
    </w:p>
    <w:p w14:paraId="38D5CD87" w14:textId="140353E0" w:rsidR="00A74791" w:rsidRPr="00246C17" w:rsidRDefault="00E35B5A" w:rsidP="00861945">
      <w:pPr>
        <w:spacing w:line="360" w:lineRule="auto"/>
      </w:pPr>
      <w:r>
        <w:t xml:space="preserve">Another feature of VH </w:t>
      </w:r>
      <w:r w:rsidR="00313743">
        <w:t xml:space="preserve">common to </w:t>
      </w:r>
      <w:r>
        <w:t xml:space="preserve">different </w:t>
      </w:r>
      <w:r w:rsidR="00DA5887">
        <w:t xml:space="preserve">conditions </w:t>
      </w:r>
      <w:r w:rsidR="00FF2FE5">
        <w:t>is</w:t>
      </w:r>
      <w:r w:rsidR="00323F8F">
        <w:t xml:space="preserve"> the </w:t>
      </w:r>
      <w:r>
        <w:t xml:space="preserve">need to </w:t>
      </w:r>
      <w:r w:rsidR="00E545B5">
        <w:t xml:space="preserve">also </w:t>
      </w:r>
      <w:r>
        <w:t xml:space="preserve">consider </w:t>
      </w:r>
      <w:r w:rsidR="00E545B5">
        <w:t>their impact on carers</w:t>
      </w:r>
      <w:r w:rsidR="00323F8F">
        <w:t xml:space="preserve">. </w:t>
      </w:r>
      <w:r w:rsidR="00CE1C92">
        <w:t xml:space="preserve">Factors mediating the </w:t>
      </w:r>
      <w:r w:rsidR="00740852">
        <w:t>i</w:t>
      </w:r>
      <w:r w:rsidR="00323F8F">
        <w:t>ncrease</w:t>
      </w:r>
      <w:r w:rsidR="008D0DC3">
        <w:t>d</w:t>
      </w:r>
      <w:r w:rsidR="00323F8F">
        <w:t xml:space="preserve"> risk of care home placement with VH </w:t>
      </w:r>
      <w:r w:rsidR="008319D0">
        <w:t xml:space="preserve">are unclear </w:t>
      </w:r>
      <w:r w:rsidR="00740852">
        <w:t xml:space="preserve">but </w:t>
      </w:r>
      <w:r w:rsidR="00FF2FE5">
        <w:t>may</w:t>
      </w:r>
      <w:r w:rsidR="00E545B5">
        <w:t xml:space="preserve"> include </w:t>
      </w:r>
      <w:r w:rsidR="008319D0">
        <w:t>carer distress</w:t>
      </w:r>
      <w:r w:rsidR="00CE1C92">
        <w:t xml:space="preserve"> caused </w:t>
      </w:r>
      <w:r w:rsidR="008D0DC3">
        <w:t xml:space="preserve">indirectly </w:t>
      </w:r>
      <w:r w:rsidR="00CE1C92">
        <w:t>by VH</w:t>
      </w:r>
      <w:r w:rsidR="008319D0">
        <w:t xml:space="preserve">. </w:t>
      </w:r>
      <w:r w:rsidR="00246C17">
        <w:t xml:space="preserve">The consensus view was that </w:t>
      </w:r>
      <w:r w:rsidR="008319D0">
        <w:t xml:space="preserve">the treatment of VH should extend beyond the patient to provide </w:t>
      </w:r>
      <w:r w:rsidR="00246C17">
        <w:t>support and advice</w:t>
      </w:r>
      <w:r w:rsidR="008319D0">
        <w:t xml:space="preserve"> for the carer</w:t>
      </w:r>
      <w:r w:rsidR="00246C17">
        <w:t xml:space="preserve">. </w:t>
      </w:r>
    </w:p>
    <w:p w14:paraId="5B5984CB" w14:textId="062D1FB3" w:rsidR="00425E2F" w:rsidRDefault="00463086" w:rsidP="00C86289">
      <w:pPr>
        <w:pStyle w:val="Heading1"/>
      </w:pPr>
      <w:r>
        <w:t xml:space="preserve">Consensus </w:t>
      </w:r>
      <w:r w:rsidR="006600A8">
        <w:t xml:space="preserve">framework for the </w:t>
      </w:r>
      <w:r w:rsidR="00425E2F" w:rsidRPr="00722B08">
        <w:t>management</w:t>
      </w:r>
      <w:r w:rsidR="006600A8">
        <w:t xml:space="preserve"> of VH</w:t>
      </w:r>
      <w:r w:rsidR="00425E2F">
        <w:t xml:space="preserve">  </w:t>
      </w:r>
    </w:p>
    <w:p w14:paraId="78745B0A" w14:textId="284C3725" w:rsidR="00246C17" w:rsidRDefault="00535B08" w:rsidP="00F11481">
      <w:pPr>
        <w:spacing w:line="360" w:lineRule="auto"/>
      </w:pPr>
      <w:r>
        <w:t>The general framework for managing VH and related s</w:t>
      </w:r>
      <w:r w:rsidR="00B94F01">
        <w:t xml:space="preserve">ymptoms is summarised in </w:t>
      </w:r>
      <w:r w:rsidR="00DA5887">
        <w:t>Figure 1</w:t>
      </w:r>
      <w:r w:rsidR="00463086">
        <w:t xml:space="preserve">. </w:t>
      </w:r>
      <w:r w:rsidR="00DA5887">
        <w:t xml:space="preserve">It begins before the onset of hallucinations with forewarning and pre-emptive questioning to encourage their reporting. </w:t>
      </w:r>
      <w:r>
        <w:t xml:space="preserve">Once </w:t>
      </w:r>
      <w:r w:rsidR="00113B87">
        <w:t xml:space="preserve">VH </w:t>
      </w:r>
      <w:r w:rsidR="00DA5887">
        <w:t xml:space="preserve">are </w:t>
      </w:r>
      <w:r>
        <w:t>identified, a</w:t>
      </w:r>
      <w:r w:rsidR="00425E2F">
        <w:t xml:space="preserve"> staged approach </w:t>
      </w:r>
      <w:r>
        <w:t>is suggested</w:t>
      </w:r>
      <w:r w:rsidR="00463086">
        <w:t xml:space="preserve"> </w:t>
      </w:r>
      <w:r w:rsidR="00DA5887">
        <w:t xml:space="preserve">with a </w:t>
      </w:r>
      <w:r w:rsidR="00315849">
        <w:t xml:space="preserve">review </w:t>
      </w:r>
      <w:r w:rsidR="00DA5887">
        <w:t xml:space="preserve">of </w:t>
      </w:r>
      <w:r>
        <w:t xml:space="preserve">cognitive and ophthalmological health as well as </w:t>
      </w:r>
      <w:r w:rsidR="00DA5887">
        <w:t xml:space="preserve">a </w:t>
      </w:r>
      <w:r>
        <w:t>physical health / delirium</w:t>
      </w:r>
      <w:r w:rsidR="00DA5887">
        <w:t xml:space="preserve"> screen</w:t>
      </w:r>
      <w:r w:rsidR="006A501A">
        <w:t xml:space="preserve">. </w:t>
      </w:r>
      <w:r w:rsidR="00DA5887">
        <w:t>M</w:t>
      </w:r>
      <w:r w:rsidR="00B94F01">
        <w:t xml:space="preserve">edication </w:t>
      </w:r>
      <w:r w:rsidR="00DA5887">
        <w:t xml:space="preserve">should be </w:t>
      </w:r>
      <w:r w:rsidR="00B94F01">
        <w:t>review</w:t>
      </w:r>
      <w:r w:rsidR="00DA5887">
        <w:t>ed</w:t>
      </w:r>
      <w:r w:rsidR="00113B87">
        <w:t>,</w:t>
      </w:r>
      <w:r w:rsidR="00DA5887">
        <w:t xml:space="preserve"> focussing </w:t>
      </w:r>
      <w:r w:rsidR="006A501A">
        <w:t xml:space="preserve">on anti-muscarinic and </w:t>
      </w:r>
      <w:r w:rsidR="00820B21">
        <w:t>op</w:t>
      </w:r>
      <w:r w:rsidR="002577E7">
        <w:t>iate drug</w:t>
      </w:r>
      <w:r w:rsidR="00DA5887">
        <w:t>s</w:t>
      </w:r>
      <w:r w:rsidR="002577E7">
        <w:t xml:space="preserve"> </w:t>
      </w:r>
      <w:r w:rsidR="006A501A">
        <w:t>and</w:t>
      </w:r>
      <w:r w:rsidR="002577E7">
        <w:t>,</w:t>
      </w:r>
      <w:r w:rsidR="006A501A">
        <w:t xml:space="preserve"> </w:t>
      </w:r>
      <w:r w:rsidR="00820B21">
        <w:t>in PD</w:t>
      </w:r>
      <w:r w:rsidR="002577E7">
        <w:t xml:space="preserve">, </w:t>
      </w:r>
      <w:r w:rsidR="00820B21">
        <w:t xml:space="preserve">dopaminergic therapy. </w:t>
      </w:r>
      <w:r w:rsidR="00502088">
        <w:t>S</w:t>
      </w:r>
      <w:r w:rsidR="00DA5887">
        <w:t xml:space="preserve">upport including </w:t>
      </w:r>
      <w:r w:rsidR="00413685">
        <w:t xml:space="preserve">reassurance, </w:t>
      </w:r>
      <w:r w:rsidR="0068073B">
        <w:t>psycho-</w:t>
      </w:r>
      <w:r w:rsidR="00413685">
        <w:t>education, normalisation</w:t>
      </w:r>
      <w:r w:rsidR="005C2A8D">
        <w:t xml:space="preserve"> (explaining </w:t>
      </w:r>
      <w:r w:rsidR="00113B87">
        <w:t>VH are</w:t>
      </w:r>
      <w:r w:rsidR="005C2A8D">
        <w:t xml:space="preserve"> part of a disease and ha</w:t>
      </w:r>
      <w:r w:rsidR="00113B87">
        <w:t>ve</w:t>
      </w:r>
      <w:r w:rsidR="005C2A8D">
        <w:t xml:space="preserve"> a basis in brain function)</w:t>
      </w:r>
      <w:r w:rsidR="00B94F01">
        <w:t xml:space="preserve"> and optimis</w:t>
      </w:r>
      <w:r w:rsidR="00DA5887">
        <w:t>ation</w:t>
      </w:r>
      <w:r w:rsidR="00B94F01">
        <w:t xml:space="preserve"> </w:t>
      </w:r>
      <w:r w:rsidR="00DA5887">
        <w:t xml:space="preserve">of </w:t>
      </w:r>
      <w:r w:rsidR="00413685">
        <w:t>visual functioning</w:t>
      </w:r>
      <w:r w:rsidR="00DA5887">
        <w:t xml:space="preserve"> should be offered</w:t>
      </w:r>
      <w:r w:rsidR="00502088">
        <w:t xml:space="preserve">. This should be person-centred, </w:t>
      </w:r>
      <w:r w:rsidR="00413685">
        <w:t xml:space="preserve">identifying the particular triggers and settings that increase the risk of </w:t>
      </w:r>
      <w:r w:rsidR="002577E7">
        <w:t>VH</w:t>
      </w:r>
      <w:r w:rsidR="005C2A8D">
        <w:t xml:space="preserve"> and avoiding</w:t>
      </w:r>
      <w:r w:rsidR="00413685">
        <w:t xml:space="preserve"> these situations by planning alternative meaningful and rewarding</w:t>
      </w:r>
      <w:r w:rsidR="005C2A8D">
        <w:t xml:space="preserve"> activities</w:t>
      </w:r>
      <w:r w:rsidR="00413685">
        <w:t xml:space="preserve">. </w:t>
      </w:r>
    </w:p>
    <w:p w14:paraId="797E17E3" w14:textId="0AE22B5F" w:rsidR="009C4340" w:rsidRPr="00DB500D" w:rsidRDefault="00113B87" w:rsidP="00F11481">
      <w:pPr>
        <w:spacing w:line="360" w:lineRule="auto"/>
      </w:pPr>
      <w:r>
        <w:t>VH</w:t>
      </w:r>
      <w:r w:rsidR="003B0AF3">
        <w:t xml:space="preserve"> that become clinically significant </w:t>
      </w:r>
      <w:r w:rsidR="00502088">
        <w:t xml:space="preserve">by causing </w:t>
      </w:r>
      <w:r w:rsidR="003B0AF3">
        <w:t>distress to the patient or</w:t>
      </w:r>
      <w:r>
        <w:t xml:space="preserve"> th</w:t>
      </w:r>
      <w:r w:rsidR="00502088">
        <w:t xml:space="preserve">eir carers </w:t>
      </w:r>
      <w:r w:rsidR="003B0AF3">
        <w:t xml:space="preserve">require further intervention. </w:t>
      </w:r>
      <w:r w:rsidR="00976C65">
        <w:t>Given the current limitations in both our</w:t>
      </w:r>
      <w:r w:rsidR="00F23C45">
        <w:t xml:space="preserve"> understanding of the underlying mechanism</w:t>
      </w:r>
      <w:r w:rsidR="00DE179C">
        <w:t>(</w:t>
      </w:r>
      <w:r w:rsidR="00F23C45">
        <w:t>s</w:t>
      </w:r>
      <w:r w:rsidR="00DE179C">
        <w:t>)</w:t>
      </w:r>
      <w:r w:rsidR="00F23C45">
        <w:t xml:space="preserve"> of </w:t>
      </w:r>
      <w:r w:rsidR="00DE179C">
        <w:t xml:space="preserve">VH </w:t>
      </w:r>
      <w:r w:rsidR="00F23C45">
        <w:t xml:space="preserve">susceptibility </w:t>
      </w:r>
      <w:r w:rsidR="00DE179C">
        <w:t xml:space="preserve">or the </w:t>
      </w:r>
      <w:r w:rsidR="00F23C45">
        <w:t>neurophysiological changes</w:t>
      </w:r>
      <w:r w:rsidR="00DE179C">
        <w:t xml:space="preserve"> coincident with VH</w:t>
      </w:r>
      <w:r w:rsidR="003B0AF3">
        <w:t xml:space="preserve"> and </w:t>
      </w:r>
      <w:r>
        <w:t>the</w:t>
      </w:r>
      <w:r w:rsidR="00502088">
        <w:t xml:space="preserve"> </w:t>
      </w:r>
      <w:r w:rsidR="003B0AF3">
        <w:t>clinical trial evidence base</w:t>
      </w:r>
      <w:r w:rsidR="0023793C">
        <w:t xml:space="preserve">, the </w:t>
      </w:r>
      <w:r w:rsidR="000B44BF">
        <w:t xml:space="preserve">workgroup were unable to make </w:t>
      </w:r>
      <w:r>
        <w:t xml:space="preserve">definitive </w:t>
      </w:r>
      <w:r w:rsidR="00DE179C">
        <w:t xml:space="preserve">medication </w:t>
      </w:r>
      <w:r w:rsidR="000B44BF">
        <w:t>re</w:t>
      </w:r>
      <w:r w:rsidR="00C54097">
        <w:t>commendations</w:t>
      </w:r>
      <w:r w:rsidR="0023793C">
        <w:t xml:space="preserve">. </w:t>
      </w:r>
      <w:r w:rsidR="00DE179C">
        <w:t>There is a theoretical basis for pharmacological interventions</w:t>
      </w:r>
      <w:r w:rsidR="00210CEB">
        <w:t xml:space="preserve"> tar</w:t>
      </w:r>
      <w:r w:rsidR="00F31247">
        <w:t xml:space="preserve">geting cholinergic, GABAergic, </w:t>
      </w:r>
      <w:r w:rsidR="00AA6DF7">
        <w:t>serotonergic</w:t>
      </w:r>
      <w:r w:rsidR="00210CEB">
        <w:t xml:space="preserve"> or dopaminergic </w:t>
      </w:r>
      <w:r w:rsidR="001F3F12">
        <w:t>systems</w:t>
      </w:r>
      <w:r w:rsidR="00F31247">
        <w:t xml:space="preserve"> </w:t>
      </w:r>
      <w:r w:rsidR="00C96617">
        <w:t xml:space="preserve">and for </w:t>
      </w:r>
      <w:r w:rsidR="00DB500D">
        <w:t xml:space="preserve">reducing </w:t>
      </w:r>
      <w:r w:rsidR="00210CEB">
        <w:t>cortical excitability</w:t>
      </w:r>
      <w:r w:rsidR="00C96617">
        <w:t xml:space="preserve"> through non-invasive stimulation or anticonvulsant medication</w:t>
      </w:r>
      <w:r w:rsidR="00210CEB">
        <w:t xml:space="preserve">. </w:t>
      </w:r>
      <w:r w:rsidR="00C96617">
        <w:t xml:space="preserve">Treatment might aim </w:t>
      </w:r>
      <w:r w:rsidR="00FC7363">
        <w:t>to reverse long-</w:t>
      </w:r>
      <w:r w:rsidR="00E27773">
        <w:t xml:space="preserve">term changes </w:t>
      </w:r>
      <w:r w:rsidR="00FC7363">
        <w:t>associated with</w:t>
      </w:r>
      <w:r w:rsidR="00E27773">
        <w:t xml:space="preserve"> </w:t>
      </w:r>
      <w:r w:rsidR="00C96617">
        <w:t xml:space="preserve">VH </w:t>
      </w:r>
      <w:r w:rsidR="00E27773">
        <w:t>susceptibility</w:t>
      </w:r>
      <w:r w:rsidR="00C96617">
        <w:t xml:space="preserve"> or to </w:t>
      </w:r>
      <w:r w:rsidR="00E27773">
        <w:t xml:space="preserve">reduce the frequency or duration of transient changes </w:t>
      </w:r>
      <w:r w:rsidR="00DB500D">
        <w:t>c</w:t>
      </w:r>
      <w:r w:rsidR="00C96617">
        <w:t>o-incident with</w:t>
      </w:r>
      <w:r w:rsidR="00E27773">
        <w:t xml:space="preserve"> VH. </w:t>
      </w:r>
    </w:p>
    <w:p w14:paraId="6D519114" w14:textId="6D3793BD" w:rsidR="005605B2" w:rsidRPr="004F74D6" w:rsidRDefault="005605B2" w:rsidP="00D6700A">
      <w:pPr>
        <w:pStyle w:val="Heading2"/>
      </w:pPr>
      <w:r w:rsidRPr="004F74D6">
        <w:t>Future directions</w:t>
      </w:r>
    </w:p>
    <w:p w14:paraId="569A73BF" w14:textId="12F322A6" w:rsidR="005836AC" w:rsidRDefault="003C2C73" w:rsidP="005836AC">
      <w:pPr>
        <w:spacing w:line="360" w:lineRule="auto"/>
      </w:pPr>
      <w:r>
        <w:t xml:space="preserve">The working group noted an </w:t>
      </w:r>
      <w:r w:rsidR="003B646D">
        <w:t xml:space="preserve">important </w:t>
      </w:r>
      <w:r w:rsidR="00F11481">
        <w:t xml:space="preserve">methodological </w:t>
      </w:r>
      <w:r>
        <w:t xml:space="preserve">challenge </w:t>
      </w:r>
      <w:r w:rsidR="000D1B90">
        <w:t>for clinical trials or</w:t>
      </w:r>
      <w:r w:rsidR="00BC361A">
        <w:t xml:space="preserve"> mechanis</w:t>
      </w:r>
      <w:r w:rsidR="005841A0">
        <w:t>tic</w:t>
      </w:r>
      <w:r w:rsidR="000D1B90">
        <w:t xml:space="preserve"> studies</w:t>
      </w:r>
      <w:r w:rsidR="00BC361A">
        <w:t xml:space="preserve"> </w:t>
      </w:r>
      <w:r w:rsidR="005841A0">
        <w:t>is the</w:t>
      </w:r>
      <w:r>
        <w:t xml:space="preserve"> </w:t>
      </w:r>
      <w:r w:rsidR="00BC361A">
        <w:t xml:space="preserve">lack of </w:t>
      </w:r>
      <w:r w:rsidR="00F11481">
        <w:t xml:space="preserve">accepted, validated, </w:t>
      </w:r>
      <w:r w:rsidR="00F11481" w:rsidRPr="00051AF6">
        <w:t>rating scale</w:t>
      </w:r>
      <w:r w:rsidR="00B7790A">
        <w:t>s</w:t>
      </w:r>
      <w:r w:rsidR="00F11481">
        <w:t xml:space="preserve"> for VH</w:t>
      </w:r>
      <w:r w:rsidR="00BC361A">
        <w:t xml:space="preserve"> or related symptoms</w:t>
      </w:r>
      <w:r w:rsidR="00F11481">
        <w:t>. Th</w:t>
      </w:r>
      <w:r w:rsidR="00346D17">
        <w:t>ere is a clear need to develop</w:t>
      </w:r>
      <w:r w:rsidR="00F11481">
        <w:t xml:space="preserve"> better </w:t>
      </w:r>
      <w:r w:rsidR="001A6815">
        <w:t xml:space="preserve">metrics </w:t>
      </w:r>
      <w:r w:rsidR="00BC361A">
        <w:t xml:space="preserve">which </w:t>
      </w:r>
      <w:r w:rsidR="00F11481">
        <w:t xml:space="preserve">extend beyond </w:t>
      </w:r>
      <w:r w:rsidR="00B51391">
        <w:t xml:space="preserve">retrospective collection of </w:t>
      </w:r>
      <w:r w:rsidR="000D1B90">
        <w:t>questionnaire</w:t>
      </w:r>
      <w:r w:rsidR="00F11481">
        <w:t xml:space="preserve"> </w:t>
      </w:r>
      <w:r w:rsidR="000D1B90">
        <w:t>or scale data</w:t>
      </w:r>
      <w:r>
        <w:t xml:space="preserve"> to </w:t>
      </w:r>
      <w:r w:rsidR="00B7790A">
        <w:t>real-</w:t>
      </w:r>
      <w:r w:rsidR="00B51391">
        <w:t>world</w:t>
      </w:r>
      <w:r w:rsidR="00BC361A">
        <w:t xml:space="preserve"> </w:t>
      </w:r>
      <w:r w:rsidR="00B51391">
        <w:t xml:space="preserve">collection of </w:t>
      </w:r>
      <w:r w:rsidR="00B7790A">
        <w:t>VH</w:t>
      </w:r>
      <w:r w:rsidR="00B51391">
        <w:t xml:space="preserve"> as they occur using</w:t>
      </w:r>
      <w:r w:rsidR="006C1918">
        <w:t>,</w:t>
      </w:r>
      <w:r w:rsidR="00B51391">
        <w:t xml:space="preserve"> </w:t>
      </w:r>
      <w:r w:rsidR="006C1918">
        <w:t xml:space="preserve">for example, </w:t>
      </w:r>
      <w:r w:rsidR="00F11481">
        <w:t xml:space="preserve">new mobile technology </w:t>
      </w:r>
      <w:r w:rsidR="00B51391">
        <w:t xml:space="preserve">or </w:t>
      </w:r>
      <w:r w:rsidR="00BC361A">
        <w:t xml:space="preserve">real-time </w:t>
      </w:r>
      <w:r w:rsidR="000D1B90">
        <w:t>functional data</w:t>
      </w:r>
      <w:r w:rsidR="00BC361A">
        <w:t xml:space="preserve"> </w:t>
      </w:r>
      <w:r w:rsidR="000D1B90">
        <w:t>through</w:t>
      </w:r>
      <w:r w:rsidR="00BC361A">
        <w:t xml:space="preserve"> </w:t>
      </w:r>
      <w:r w:rsidR="00B51391">
        <w:t>developments in</w:t>
      </w:r>
      <w:r w:rsidR="00502088">
        <w:t xml:space="preserve"> </w:t>
      </w:r>
      <w:r w:rsidR="00B51391">
        <w:t xml:space="preserve">EEG telemetry. </w:t>
      </w:r>
      <w:r w:rsidR="00B7790A">
        <w:t>M</w:t>
      </w:r>
      <w:r w:rsidR="00083F26">
        <w:t>easur</w:t>
      </w:r>
      <w:r w:rsidR="00B7790A">
        <w:t xml:space="preserve">es of VH </w:t>
      </w:r>
      <w:r w:rsidR="000004C5">
        <w:t>susceptibility</w:t>
      </w:r>
      <w:r w:rsidR="00B7790A">
        <w:t xml:space="preserve"> </w:t>
      </w:r>
      <w:r w:rsidR="00BC361A">
        <w:t>are also required</w:t>
      </w:r>
      <w:r w:rsidR="001A6815">
        <w:t>,</w:t>
      </w:r>
      <w:r w:rsidR="00BC361A">
        <w:t xml:space="preserve"> </w:t>
      </w:r>
      <w:r w:rsidR="005D5A2A">
        <w:t xml:space="preserve">such as </w:t>
      </w:r>
      <w:r w:rsidR="00BC361A">
        <w:t>p</w:t>
      </w:r>
      <w:r w:rsidR="000004C5">
        <w:t>areidolia test</w:t>
      </w:r>
      <w:r w:rsidR="000A3052">
        <w:t>s</w:t>
      </w:r>
      <w:r w:rsidR="000004C5">
        <w:t xml:space="preserve"> developed for DLB</w:t>
      </w:r>
      <w:r w:rsidR="000A3052">
        <w:t xml:space="preserve"> </w:t>
      </w:r>
      <w:r w:rsidR="000A3052">
        <w:fldChar w:fldCharType="begin">
          <w:fldData xml:space="preserve">PEVuZE5vdGU+PENpdGU+PEF1dGhvcj5Zb2tvaTwvQXV0aG9yPjxZZWFyPjIwMTQ8L1llYXI+PFJl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</w:fldData>
        </w:fldChar>
      </w:r>
      <w:r w:rsidR="008416A2">
        <w:instrText xml:space="preserve"> ADDIN EN.CITE </w:instrText>
      </w:r>
      <w:r w:rsidR="008416A2">
        <w:fldChar w:fldCharType="begin">
          <w:fldData xml:space="preserve">PEVuZE5vdGU+PENpdGU+PEF1dGhvcj5Zb2tvaTwvQXV0aG9yPjxZZWFyPjIwMTQ8L1llYXI+PFJl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</w:fldData>
        </w:fldChar>
      </w:r>
      <w:r w:rsidR="008416A2">
        <w:instrText xml:space="preserve"> ADDIN EN.CITE.DATA </w:instrText>
      </w:r>
      <w:r w:rsidR="008416A2">
        <w:fldChar w:fldCharType="end"/>
      </w:r>
      <w:r w:rsidR="000A3052">
        <w:fldChar w:fldCharType="separate"/>
      </w:r>
      <w:r w:rsidR="008416A2">
        <w:rPr>
          <w:noProof/>
        </w:rPr>
        <w:t>[89, 90]</w:t>
      </w:r>
      <w:r w:rsidR="000A3052">
        <w:fldChar w:fldCharType="end"/>
      </w:r>
      <w:r w:rsidR="000004C5">
        <w:t xml:space="preserve">. </w:t>
      </w:r>
      <w:r w:rsidR="00BC361A">
        <w:t xml:space="preserve">Given </w:t>
      </w:r>
      <w:r w:rsidR="005836AC">
        <w:t xml:space="preserve">the importance of insight </w:t>
      </w:r>
      <w:r w:rsidR="00BC361A">
        <w:t xml:space="preserve">and its continuity </w:t>
      </w:r>
      <w:r w:rsidR="0063140C">
        <w:t xml:space="preserve">at the </w:t>
      </w:r>
      <w:r w:rsidR="005836AC">
        <w:t xml:space="preserve">decision </w:t>
      </w:r>
      <w:r w:rsidR="0063140C">
        <w:t>point for specific intervention</w:t>
      </w:r>
      <w:r w:rsidR="005836AC">
        <w:t xml:space="preserve">, </w:t>
      </w:r>
      <w:r w:rsidR="0063140C">
        <w:t xml:space="preserve">better </w:t>
      </w:r>
      <w:r w:rsidR="00BC361A">
        <w:t xml:space="preserve">measures </w:t>
      </w:r>
      <w:r w:rsidR="0063140C">
        <w:t xml:space="preserve">of insight </w:t>
      </w:r>
      <w:r w:rsidR="009631F4">
        <w:t xml:space="preserve">which are </w:t>
      </w:r>
      <w:r w:rsidR="0063140C">
        <w:t xml:space="preserve">sensitive to partial or </w:t>
      </w:r>
      <w:r w:rsidR="004557E6">
        <w:t xml:space="preserve">fluctuating </w:t>
      </w:r>
      <w:r w:rsidR="0063140C">
        <w:t>states are required</w:t>
      </w:r>
      <w:r w:rsidR="001A6815">
        <w:t>,</w:t>
      </w:r>
      <w:r w:rsidR="0063140C">
        <w:t xml:space="preserve"> as well </w:t>
      </w:r>
      <w:r w:rsidR="00623646">
        <w:t xml:space="preserve">as </w:t>
      </w:r>
      <w:r w:rsidR="00BC361A">
        <w:t>studies of the cognitive context</w:t>
      </w:r>
      <w:r w:rsidR="0063140C">
        <w:t xml:space="preserve"> in which insight becomes impaired</w:t>
      </w:r>
      <w:r w:rsidR="00BC361A">
        <w:t xml:space="preserve">, </w:t>
      </w:r>
      <w:r w:rsidR="006C1918">
        <w:t>for example</w:t>
      </w:r>
      <w:r w:rsidR="001A6815">
        <w:t>,</w:t>
      </w:r>
      <w:r w:rsidR="006C1918">
        <w:t xml:space="preserve"> </w:t>
      </w:r>
      <w:r w:rsidR="005836AC">
        <w:t xml:space="preserve">generalised cognitive </w:t>
      </w:r>
      <w:r w:rsidR="004557E6">
        <w:t>decline</w:t>
      </w:r>
      <w:r w:rsidR="005836AC">
        <w:t xml:space="preserve"> or </w:t>
      </w:r>
      <w:r w:rsidR="00BC361A">
        <w:t xml:space="preserve">decline in </w:t>
      </w:r>
      <w:r w:rsidR="005836AC">
        <w:t xml:space="preserve">specific cognitive functions </w:t>
      </w:r>
      <w:r w:rsidR="006C1918">
        <w:t xml:space="preserve">such as </w:t>
      </w:r>
      <w:r w:rsidR="006229E1">
        <w:t>self</w:t>
      </w:r>
      <w:r w:rsidR="00BC4290">
        <w:t>-</w:t>
      </w:r>
      <w:r w:rsidR="005836AC">
        <w:t xml:space="preserve">monitoring or </w:t>
      </w:r>
      <w:r w:rsidR="0063140C">
        <w:t>symptom-</w:t>
      </w:r>
      <w:r w:rsidR="006229E1">
        <w:t>awareness</w:t>
      </w:r>
      <w:r w:rsidR="00986522">
        <w:t xml:space="preserve"> </w:t>
      </w:r>
      <w:r w:rsidR="00986522">
        <w:fldChar w:fldCharType="begin"/>
      </w:r>
      <w:r w:rsidR="008416A2">
        <w:instrText xml:space="preserve"> ADDIN EN.CITE &lt;EndNote&gt;&lt;Cite&gt;&lt;Author&gt;Shad&lt;/Author&gt;&lt;Year&gt;2007&lt;/Year&gt;&lt;RecNum&gt;2467&lt;/RecNum&gt;&lt;DisplayText&gt;[91]&lt;/DisplayText&gt;&lt;record&gt;&lt;rec-number&gt;2467&lt;/rec-number&gt;&lt;foreign-keys&gt;&lt;key app="EN" db-id="xt9se5xsczv20herpeupp9dhppxp55wpswde" timestamp="1390556681"&gt;2467&lt;/key&gt;&lt;/foreign-keys&gt;&lt;ref-type name="Journal Article"&gt;17&lt;/ref-type&gt;&lt;contributors&gt;&lt;authors&gt;&lt;author&gt;Shad, M. U.&lt;/author&gt;&lt;author&gt;Keshavan, M. S.&lt;/author&gt;&lt;author&gt;Tamminga, C. A.&lt;/author&gt;&lt;author&gt;Cullum, C. M.&lt;/author&gt;&lt;author&gt;David, A.&lt;/author&gt;&lt;/authors&gt;&lt;/contributors&gt;&lt;auth-address&gt;Department of Psychiatry, University of Texas Southwestern Medical Center at Dallas, 6363 Forest Park Road, Dallas, TX 75390, USA. mujeeb.shad@utsouthwestern.edu&lt;/auth-address&gt;&lt;titles&gt;&lt;title&gt;Neurobiological underpinnings of insight deficits in schizophrenia&lt;/title&gt;&lt;secondary-title&gt;Int Rev Psychiatry&lt;/secondary-title&gt;&lt;/titles&gt;&lt;periodical&gt;&lt;full-title&gt;Int Rev Psychiatry&lt;/full-title&gt;&lt;/periodical&gt;&lt;pages&gt;437-46&lt;/pages&gt;&lt;volume&gt;19&lt;/volume&gt;&lt;number&gt;4&lt;/number&gt;&lt;edition&gt;2007/08/03&lt;/edition&gt;&lt;keywords&gt;&lt;keyword&gt;Attitude to Health&lt;/keyword&gt;&lt;keyword&gt;*Awareness&lt;/keyword&gt;&lt;keyword&gt;*Cognition&lt;/keyword&gt;&lt;keyword&gt;Humans&lt;/keyword&gt;&lt;keyword&gt;Models, Psychological&lt;/keyword&gt;&lt;keyword&gt;Patient Compliance&lt;/keyword&gt;&lt;keyword&gt;*Schizophrenic Psychology&lt;/keyword&gt;&lt;/keywords&gt;&lt;dates&gt;&lt;year&gt;2007&lt;/year&gt;&lt;pub-dates&gt;&lt;date&gt;Aug&lt;/date&gt;&lt;/pub-dates&gt;&lt;/dates&gt;&lt;isbn&gt;0954-0261 (Print)&amp;#xD;0954-0261 (Linking)&lt;/isbn&gt;&lt;accession-num&gt;17671876&lt;/accession-num&gt;&lt;work-type&gt;Review&lt;/work-type&gt;&lt;urls&gt;&lt;related-urls&gt;&lt;url&gt;http://www.ncbi.nlm.nih.gov/pubmed/17671876&lt;/url&gt;&lt;/related-urls&gt;&lt;/urls&gt;&lt;electronic-resource-num&gt;10.1080/09540260701486324&lt;/electronic-resource-num&gt;&lt;language&gt;eng&lt;/language&gt;&lt;/record&gt;&lt;/Cite&gt;&lt;/EndNote&gt;</w:instrText>
      </w:r>
      <w:r w:rsidR="00986522">
        <w:fldChar w:fldCharType="separate"/>
      </w:r>
      <w:r w:rsidR="008416A2">
        <w:rPr>
          <w:noProof/>
        </w:rPr>
        <w:t>[91]</w:t>
      </w:r>
      <w:r w:rsidR="00986522">
        <w:fldChar w:fldCharType="end"/>
      </w:r>
      <w:r w:rsidR="005836AC">
        <w:t>.</w:t>
      </w:r>
    </w:p>
    <w:p w14:paraId="3C0B7496" w14:textId="7C9F7E42" w:rsidR="009C2E14" w:rsidRDefault="00076D20" w:rsidP="009C2E14">
      <w:pPr>
        <w:spacing w:line="360" w:lineRule="auto"/>
      </w:pPr>
      <w:r>
        <w:t>For</w:t>
      </w:r>
      <w:r w:rsidR="00230683">
        <w:t xml:space="preserve"> clinical trials, </w:t>
      </w:r>
      <w:r w:rsidR="00D238EF">
        <w:t>the workgroup highlight</w:t>
      </w:r>
      <w:r>
        <w:t>ed</w:t>
      </w:r>
      <w:r w:rsidR="00D238EF">
        <w:t xml:space="preserve"> the lack of standardisation of </w:t>
      </w:r>
      <w:r w:rsidR="00AF50A5">
        <w:t xml:space="preserve">VH-related </w:t>
      </w:r>
      <w:r w:rsidR="00230683">
        <w:t>outcome measures</w:t>
      </w:r>
      <w:r w:rsidR="00D238EF">
        <w:t xml:space="preserve"> </w:t>
      </w:r>
      <w:r>
        <w:t xml:space="preserve">and the </w:t>
      </w:r>
      <w:r w:rsidR="00AF50A5">
        <w:t xml:space="preserve">need </w:t>
      </w:r>
      <w:r w:rsidR="00BF63EF">
        <w:t xml:space="preserve">for trials taking a </w:t>
      </w:r>
      <w:r w:rsidR="004F4B65">
        <w:t>trans-diagnostic</w:t>
      </w:r>
      <w:r w:rsidR="00AF50A5">
        <w:t>,</w:t>
      </w:r>
      <w:r w:rsidR="004F4B65">
        <w:t xml:space="preserve"> </w:t>
      </w:r>
      <w:r w:rsidR="00BF63EF">
        <w:t xml:space="preserve">mechanism-based </w:t>
      </w:r>
      <w:r w:rsidR="004F4B65">
        <w:t xml:space="preserve">perspective </w:t>
      </w:r>
      <w:r w:rsidR="005836AC">
        <w:t xml:space="preserve">to complement evidence from </w:t>
      </w:r>
      <w:r w:rsidR="00BF63EF">
        <w:t xml:space="preserve">the </w:t>
      </w:r>
      <w:r w:rsidR="005836AC">
        <w:t xml:space="preserve">traditional </w:t>
      </w:r>
      <w:r w:rsidR="004F4B65">
        <w:t>condition-</w:t>
      </w:r>
      <w:r w:rsidR="004F4B65" w:rsidRPr="00595061">
        <w:t xml:space="preserve">specific </w:t>
      </w:r>
      <w:r w:rsidR="00AF50A5" w:rsidRPr="00595061">
        <w:t>trials</w:t>
      </w:r>
      <w:r w:rsidR="005841A0" w:rsidRPr="00595061">
        <w:t xml:space="preserve">. </w:t>
      </w:r>
      <w:r w:rsidR="00281740" w:rsidRPr="00595061">
        <w:t>It remains to be established whether a single treatment approach will be effective in all conditions or whether different treatments will be required with further studies needed to elucidate the underlying mechanism of VH from a trans-diagnostic perspective and the role of dysfunctional distributed brain networks.</w:t>
      </w:r>
      <w:r w:rsidR="007C0822">
        <w:t xml:space="preserve"> </w:t>
      </w:r>
      <w:r w:rsidR="00372739">
        <w:t xml:space="preserve">  </w:t>
      </w:r>
      <w:r w:rsidR="00AF50A5">
        <w:t>Clinical t</w:t>
      </w:r>
      <w:r w:rsidR="00E46300">
        <w:t>rials for non-pharmacological approaches are also required, in particular the role of p</w:t>
      </w:r>
      <w:r w:rsidR="00BF63EF">
        <w:t xml:space="preserve">sychological therapies </w:t>
      </w:r>
      <w:r w:rsidR="00E46300">
        <w:t xml:space="preserve">such as re-scripting, </w:t>
      </w:r>
      <w:r w:rsidR="009C2E14">
        <w:t>imagery transformation</w:t>
      </w:r>
      <w:r w:rsidR="00623646">
        <w:t xml:space="preserve">, desensitisation, </w:t>
      </w:r>
      <w:r w:rsidR="00BF63EF">
        <w:t>CBT targeting patient-</w:t>
      </w:r>
      <w:r w:rsidR="00E46300">
        <w:t>carer dyads</w:t>
      </w:r>
      <w:r w:rsidR="00303303">
        <w:t xml:space="preserve"> and n</w:t>
      </w:r>
      <w:r w:rsidR="00AF50A5">
        <w:t xml:space="preserve">on-invasive </w:t>
      </w:r>
      <w:r w:rsidR="00303303">
        <w:t xml:space="preserve">brain stimulation. </w:t>
      </w:r>
      <w:r w:rsidR="007A71BD">
        <w:t xml:space="preserve">Both medication </w:t>
      </w:r>
      <w:r w:rsidR="001A6815">
        <w:t>and</w:t>
      </w:r>
      <w:r w:rsidR="007A71BD">
        <w:t xml:space="preserve"> non-pharmacological trial</w:t>
      </w:r>
      <w:r w:rsidR="006C1918">
        <w:t>s</w:t>
      </w:r>
      <w:r w:rsidR="007A71BD">
        <w:t xml:space="preserve"> might target longer-term susceptibility or transient</w:t>
      </w:r>
      <w:r w:rsidR="00372739">
        <w:t xml:space="preserve"> changes</w:t>
      </w:r>
      <w:r w:rsidR="007A71BD">
        <w:t xml:space="preserve">, either </w:t>
      </w:r>
      <w:r w:rsidR="00372739">
        <w:t xml:space="preserve">separately </w:t>
      </w:r>
      <w:r w:rsidR="007A71BD">
        <w:t xml:space="preserve">or in combination. </w:t>
      </w:r>
    </w:p>
    <w:p w14:paraId="395283AB" w14:textId="77777777" w:rsidR="00BC1ED9" w:rsidRDefault="00BC1ED9" w:rsidP="00D6700A">
      <w:pPr>
        <w:pStyle w:val="Heading1"/>
      </w:pPr>
      <w:r>
        <w:t>Conclusions</w:t>
      </w:r>
    </w:p>
    <w:p w14:paraId="1E118B78" w14:textId="352994BA" w:rsidR="00E46300" w:rsidRPr="00E46300" w:rsidRDefault="00697614" w:rsidP="00F11481">
      <w:pPr>
        <w:spacing w:line="360" w:lineRule="auto"/>
      </w:pPr>
      <w:r>
        <w:t xml:space="preserve">Although the </w:t>
      </w:r>
      <w:r w:rsidR="00084BE2">
        <w:t xml:space="preserve">clinical </w:t>
      </w:r>
      <w:r>
        <w:t xml:space="preserve">importance of VH and related </w:t>
      </w:r>
      <w:r w:rsidR="00530A89">
        <w:t xml:space="preserve">symptoms </w:t>
      </w:r>
      <w:r w:rsidR="00D55B1D">
        <w:t>ha</w:t>
      </w:r>
      <w:r w:rsidR="001A6815">
        <w:t>s</w:t>
      </w:r>
      <w:r>
        <w:t xml:space="preserve"> long bee</w:t>
      </w:r>
      <w:r w:rsidR="007D5F31">
        <w:t>n recognised, the evidence-base</w:t>
      </w:r>
      <w:r>
        <w:t xml:space="preserve"> for their </w:t>
      </w:r>
      <w:r w:rsidR="0068589C">
        <w:t xml:space="preserve">pathophysiology </w:t>
      </w:r>
      <w:r w:rsidR="007D5F31">
        <w:t xml:space="preserve">or </w:t>
      </w:r>
      <w:r>
        <w:t>treatment is limited and focuses on single conditions. A wider perspective</w:t>
      </w:r>
      <w:r w:rsidR="00084BE2">
        <w:t xml:space="preserve"> is required</w:t>
      </w:r>
      <w:r w:rsidR="001A6815">
        <w:t>,</w:t>
      </w:r>
      <w:r w:rsidR="00084BE2">
        <w:t xml:space="preserve"> highlighting key similarities and differences between conditions and </w:t>
      </w:r>
      <w:r>
        <w:t>taking into account brain changes conferring susceptibility to such symptoms</w:t>
      </w:r>
      <w:r w:rsidR="007D5F31">
        <w:t xml:space="preserve"> </w:t>
      </w:r>
      <w:r w:rsidR="00084BE2">
        <w:t>as well as those co-incident with their occurrence</w:t>
      </w:r>
      <w:r w:rsidR="00D630F6">
        <w:t xml:space="preserve">. </w:t>
      </w:r>
      <w:r w:rsidR="00084BE2">
        <w:t xml:space="preserve">In advance of such </w:t>
      </w:r>
      <w:r w:rsidR="00D630F6">
        <w:t>developments</w:t>
      </w:r>
      <w:r w:rsidR="00084BE2">
        <w:t>,</w:t>
      </w:r>
      <w:r w:rsidR="00D630F6">
        <w:t xml:space="preserve"> the </w:t>
      </w:r>
      <w:r w:rsidR="00084BE2">
        <w:t>workgroup concluded that</w:t>
      </w:r>
      <w:r w:rsidR="00D630F6">
        <w:t xml:space="preserve"> treatment of VH, irrespective of </w:t>
      </w:r>
      <w:r w:rsidR="00084BE2">
        <w:t>their clinical</w:t>
      </w:r>
      <w:r w:rsidR="00D630F6">
        <w:t xml:space="preserve"> context, would benefit from a common management framework and shared priorities for future research. </w:t>
      </w:r>
    </w:p>
    <w:p w14:paraId="427E4477" w14:textId="45809CC9" w:rsidR="0062371B" w:rsidRDefault="00BC1ED9" w:rsidP="0062371B">
      <w:pPr>
        <w:spacing w:line="360" w:lineRule="auto"/>
      </w:pPr>
      <w:r>
        <w:rPr>
          <w:b/>
        </w:rPr>
        <w:t xml:space="preserve"> </w:t>
      </w:r>
    </w:p>
    <w:p w14:paraId="306C8134" w14:textId="77777777" w:rsidR="001A6815" w:rsidRDefault="001A6815">
      <w:pPr>
        <w:rPr>
          <w:b/>
        </w:rPr>
      </w:pPr>
      <w:r>
        <w:rPr>
          <w:b/>
        </w:rPr>
        <w:br w:type="page"/>
      </w:r>
    </w:p>
    <w:p w14:paraId="7484E631" w14:textId="47C37501" w:rsidR="00F11481" w:rsidRDefault="00F11481" w:rsidP="00F11481">
      <w:pPr>
        <w:spacing w:line="360" w:lineRule="auto"/>
        <w:rPr>
          <w:b/>
        </w:rPr>
      </w:pPr>
      <w:r>
        <w:rPr>
          <w:b/>
        </w:rPr>
        <w:t>Author’s contributions</w:t>
      </w:r>
    </w:p>
    <w:p w14:paraId="297FE209" w14:textId="3480EA4D" w:rsidR="00F11481" w:rsidRPr="00C665DC" w:rsidRDefault="00C665DC" w:rsidP="00F11481">
      <w:pPr>
        <w:spacing w:line="360" w:lineRule="auto"/>
      </w:pPr>
      <w:r w:rsidRPr="00C665DC">
        <w:t>John O’Brien wrote the first draft with John-Paul Taylor and Dominic ffytche. All other authors attended and contributed to the SHAPED workshop where the evidence was reviewed and discussed. All authors then contributed to the final drafts of the manuscript and approved the final version.</w:t>
      </w:r>
    </w:p>
    <w:p w14:paraId="50A96583" w14:textId="577F7AF5" w:rsidR="00C665DC" w:rsidRDefault="00C665DC" w:rsidP="00F11481">
      <w:pPr>
        <w:spacing w:line="360" w:lineRule="auto"/>
        <w:rPr>
          <w:b/>
        </w:rPr>
      </w:pPr>
    </w:p>
    <w:p w14:paraId="10B264E5" w14:textId="77777777" w:rsidR="00EB09DE" w:rsidRPr="00EB09DE" w:rsidRDefault="00EB09DE" w:rsidP="00EB09DE">
      <w:pPr>
        <w:spacing w:line="360" w:lineRule="auto"/>
        <w:rPr>
          <w:b/>
        </w:rPr>
      </w:pPr>
      <w:r w:rsidRPr="00EB09DE">
        <w:rPr>
          <w:b/>
        </w:rPr>
        <w:t>Competing Interests</w:t>
      </w:r>
    </w:p>
    <w:p w14:paraId="26D56781" w14:textId="77777777" w:rsidR="00EB09DE" w:rsidRPr="00EB09DE" w:rsidRDefault="00EB09DE" w:rsidP="00EB09DE">
      <w:pPr>
        <w:spacing w:line="360" w:lineRule="auto"/>
      </w:pPr>
      <w:r w:rsidRPr="00EB09DE">
        <w:t>Roger A Barker has acted as a consultant to UCB, Living Cell Technologies, BlueRock Therapeutics, Sana Biotechnology, FCDI, Novo Nordisk and Cellino.</w:t>
      </w:r>
    </w:p>
    <w:p w14:paraId="1ED8507D" w14:textId="77777777" w:rsidR="00EB09DE" w:rsidRPr="00EB09DE" w:rsidRDefault="00EB09DE" w:rsidP="00EB09DE">
      <w:pPr>
        <w:spacing w:line="360" w:lineRule="auto"/>
      </w:pPr>
      <w:r w:rsidRPr="00EB09DE">
        <w:t>Clare Bradley is director and majority shareholder of Health Psychology Research Ltd, which licences her patient-reported outcome measures for others to use and manages their linguistic validation into other languages. She receives royalties when existing language versions of her questionnaires are licensed to commercial companies. Her College currently receives research grants to support her research from ViiVHealthCare and from Medtronic. She has recently received speaker fees from Astellas and routinely advises many pharmaceutical companies and contract research organisations on the use of her questionnaires in their clinical trials.</w:t>
      </w:r>
    </w:p>
    <w:p w14:paraId="3E75125D" w14:textId="77777777" w:rsidR="00EB09DE" w:rsidRPr="00EB09DE" w:rsidRDefault="00EB09DE" w:rsidP="00EB09DE">
      <w:pPr>
        <w:spacing w:line="360" w:lineRule="auto"/>
      </w:pPr>
      <w:r w:rsidRPr="00EB09DE">
        <w:t>Robert Dudley reports delivering training workshops and has written books about CBT, for which he has received fees, and reports delivering CBT in the National Health Service (NHS).</w:t>
      </w:r>
    </w:p>
    <w:p w14:paraId="559A1F66" w14:textId="77777777" w:rsidR="00EB09DE" w:rsidRPr="00EB09DE" w:rsidRDefault="00EB09DE" w:rsidP="00EB09DE">
      <w:pPr>
        <w:spacing w:line="360" w:lineRule="auto"/>
      </w:pPr>
      <w:r w:rsidRPr="00EB09DE">
        <w:t>Paul Francis has received speaking fees from Suven and Nutricia.</w:t>
      </w:r>
    </w:p>
    <w:p w14:paraId="40A0DC24" w14:textId="77777777" w:rsidR="00EB09DE" w:rsidRPr="00EB09DE" w:rsidRDefault="00EB09DE" w:rsidP="00EB09DE">
      <w:pPr>
        <w:spacing w:line="360" w:lineRule="auto"/>
      </w:pPr>
      <w:r w:rsidRPr="00EB09DE">
        <w:t>Iracema Leroi has received speaking fees from Eisai, Boehringer Ingelheim, GE Healthcare, GlaxoSmithKline, Shire, and Lundbeck.</w:t>
      </w:r>
    </w:p>
    <w:p w14:paraId="49F41418" w14:textId="77777777" w:rsidR="00EB09DE" w:rsidRPr="00EB09DE" w:rsidRDefault="00EB09DE" w:rsidP="00EB09DE">
      <w:pPr>
        <w:spacing w:line="360" w:lineRule="auto"/>
      </w:pPr>
      <w:r w:rsidRPr="00EB09DE">
        <w:t>Ian McKeith has acted as a consultant for GE Healthcare, Sumitomo Dainippon Pharma, Sanofi and Eisai.</w:t>
      </w:r>
    </w:p>
    <w:p w14:paraId="135ABC00" w14:textId="77777777" w:rsidR="00EB09DE" w:rsidRPr="00EB09DE" w:rsidRDefault="00EB09DE" w:rsidP="00EB09DE">
      <w:pPr>
        <w:spacing w:line="360" w:lineRule="auto"/>
      </w:pPr>
      <w:r w:rsidRPr="00EB09DE">
        <w:t>John O’Brien has acted as a consultant for TauRx, Axon, GE Healthcare and Eisai.</w:t>
      </w:r>
    </w:p>
    <w:p w14:paraId="44ADF91D" w14:textId="77777777" w:rsidR="00EB09DE" w:rsidRPr="00EB09DE" w:rsidRDefault="00EB09DE" w:rsidP="00EB09DE">
      <w:pPr>
        <w:spacing w:line="360" w:lineRule="auto"/>
      </w:pPr>
      <w:r w:rsidRPr="00EB09DE">
        <w:t>Marco Onofrj has served on the scientific advisory boards of GlaxoSmithKline, Novartis, Lundbeck, Eisai, Valeant, Medtronic, and Newron; has received speaker honoraria from Zambon, the World Parkinson Congress, the Movement Disorder Society, and the Atypical Dementias congress; was an invited guest and lecturer for the Mental Disorders in Parkinson Disease Congress; serves on the editorial board of Medicine (Baltimore); has been employed as a speaker for Boehringer Ingelheim, GlaxoSmithKline, UCB, and Zambon; and has received research support from the Italian Ministry of Health and the Italian Ministry of Education.</w:t>
      </w:r>
    </w:p>
    <w:p w14:paraId="20DAEF11" w14:textId="77777777" w:rsidR="00EB09DE" w:rsidRPr="00EB09DE" w:rsidRDefault="00EB09DE" w:rsidP="00EB09DE">
      <w:pPr>
        <w:spacing w:line="360" w:lineRule="auto"/>
      </w:pPr>
      <w:r w:rsidRPr="00EB09DE">
        <w:t>Rimona S Weil has received speaker fees from GE Healthcare.</w:t>
      </w:r>
    </w:p>
    <w:p w14:paraId="776FE824" w14:textId="77777777" w:rsidR="00EB09DE" w:rsidRPr="00EB09DE" w:rsidRDefault="00EB09DE" w:rsidP="00EB09DE">
      <w:pPr>
        <w:spacing w:line="360" w:lineRule="auto"/>
      </w:pPr>
      <w:r w:rsidRPr="00EB09DE">
        <w:t xml:space="preserve">No other authors declared any conflicts. </w:t>
      </w:r>
    </w:p>
    <w:p w14:paraId="00D34B36" w14:textId="77777777" w:rsidR="00172BC5" w:rsidRDefault="00172BC5" w:rsidP="00F11481">
      <w:pPr>
        <w:spacing w:line="360" w:lineRule="auto"/>
        <w:rPr>
          <w:b/>
        </w:rPr>
      </w:pPr>
    </w:p>
    <w:p w14:paraId="5DF0BAA7" w14:textId="77777777" w:rsidR="00F11481" w:rsidRPr="00CF5C46" w:rsidRDefault="00F11481" w:rsidP="00F11481">
      <w:pPr>
        <w:spacing w:line="360" w:lineRule="auto"/>
        <w:rPr>
          <w:b/>
        </w:rPr>
      </w:pPr>
      <w:r w:rsidRPr="00CF5C46">
        <w:rPr>
          <w:b/>
        </w:rPr>
        <w:t>Acknowledgements</w:t>
      </w:r>
    </w:p>
    <w:p w14:paraId="313DA595" w14:textId="77777777" w:rsidR="00EB09DE" w:rsidRPr="00EB09DE" w:rsidRDefault="00EB09DE" w:rsidP="00EB09DE">
      <w:pPr>
        <w:spacing w:line="360" w:lineRule="auto"/>
      </w:pPr>
      <w:r w:rsidRPr="00EB09DE">
        <w:t>This study is funded by the National Institute for Health Research (NIHR) [Programme Grants for Applied Research (Grant Reference Number  (RP‐PG‐0610‐10100)]. The views expressed are those of the authors and not necessarily those of the NIHR or the Department of Health and Social Care.</w:t>
      </w:r>
    </w:p>
    <w:p w14:paraId="73A30702" w14:textId="77777777" w:rsidR="00EB09DE" w:rsidRPr="00EB09DE" w:rsidRDefault="00EB09DE" w:rsidP="00EB09DE">
      <w:pPr>
        <w:spacing w:line="360" w:lineRule="auto"/>
      </w:pPr>
      <w:r w:rsidRPr="00EB09DE">
        <w:t xml:space="preserve">We thank the NIHR Newcastle, Cambridge, UCLH and SLAM Biomedical Research Centres; JOB and RAB are supported by an NIHR Senior Investigator award and the Cambridge Centre for Parkinson’s Plus disorders. </w:t>
      </w:r>
    </w:p>
    <w:p w14:paraId="480B5C1F" w14:textId="77777777" w:rsidR="00EB09DE" w:rsidRPr="00EB09DE" w:rsidRDefault="00EB09DE" w:rsidP="00EB09DE">
      <w:pPr>
        <w:spacing w:line="360" w:lineRule="auto"/>
      </w:pPr>
      <w:r w:rsidRPr="00EB09DE">
        <w:t>CO is supported by a National Health and Medical Research Council Neil Hamilton Fairley Fellowship (1091310).</w:t>
      </w:r>
    </w:p>
    <w:p w14:paraId="228FE570" w14:textId="77777777" w:rsidR="00EB09DE" w:rsidRPr="00EB09DE" w:rsidRDefault="00EB09DE" w:rsidP="00EB09DE">
      <w:pPr>
        <w:spacing w:line="360" w:lineRule="auto"/>
      </w:pPr>
      <w:r w:rsidRPr="00EB09DE">
        <w:t>Supported by grants from the National Institute for Health Research Biomedical Research Centre at Moorfields Eye Hospital NHS Foundation Trust and UCL Institute of Ophthalmology (Michaelides, M and Naik, C).</w:t>
      </w:r>
    </w:p>
    <w:p w14:paraId="5E7D329A" w14:textId="77777777" w:rsidR="005841A0" w:rsidRDefault="005841A0" w:rsidP="00AA70D4">
      <w:pPr>
        <w:spacing w:line="360" w:lineRule="auto"/>
      </w:pPr>
    </w:p>
    <w:p w14:paraId="7D9AE55B" w14:textId="12FA559C" w:rsidR="0018775D" w:rsidRDefault="00B94CC4" w:rsidP="0018775D">
      <w:pPr>
        <w:spacing w:line="360" w:lineRule="auto"/>
        <w:rPr>
          <w:b/>
        </w:rPr>
      </w:pPr>
      <w:r>
        <w:rPr>
          <w:b/>
        </w:rPr>
        <w:t>Figure legend</w:t>
      </w:r>
    </w:p>
    <w:p w14:paraId="5976B988" w14:textId="41A577F8" w:rsidR="002007F5" w:rsidRDefault="00B94CC4" w:rsidP="0018775D">
      <w:pPr>
        <w:spacing w:line="360" w:lineRule="auto"/>
        <w:rPr>
          <w:bCs/>
        </w:rPr>
      </w:pPr>
      <w:r>
        <w:rPr>
          <w:b/>
        </w:rPr>
        <w:t xml:space="preserve">Figure 1. </w:t>
      </w:r>
      <w:r>
        <w:rPr>
          <w:bCs/>
        </w:rPr>
        <w:t xml:space="preserve">The </w:t>
      </w:r>
      <w:r w:rsidR="00502088">
        <w:rPr>
          <w:bCs/>
        </w:rPr>
        <w:t xml:space="preserve">consensus </w:t>
      </w:r>
      <w:r>
        <w:rPr>
          <w:bCs/>
        </w:rPr>
        <w:t>framework for the management of visual hallucinations in different conditions. Recommendations</w:t>
      </w:r>
      <w:r w:rsidR="003D72ED">
        <w:rPr>
          <w:bCs/>
        </w:rPr>
        <w:t xml:space="preserve"> not supported by met</w:t>
      </w:r>
      <w:r w:rsidR="00AA6DF7">
        <w:rPr>
          <w:bCs/>
        </w:rPr>
        <w:t>a-</w:t>
      </w:r>
      <w:r w:rsidR="003D72ED">
        <w:rPr>
          <w:bCs/>
        </w:rPr>
        <w:t>analysis are indicated in white. Orange boxes indicate hallucination characteristics and therapeutic targets.</w:t>
      </w:r>
      <w:r w:rsidR="002007F5">
        <w:rPr>
          <w:bCs/>
        </w:rPr>
        <w:t xml:space="preserve"> </w:t>
      </w:r>
    </w:p>
    <w:p w14:paraId="714F6680" w14:textId="012A93DA" w:rsidR="00B94CC4" w:rsidRDefault="003D72ED" w:rsidP="0018775D">
      <w:pPr>
        <w:spacing w:line="360" w:lineRule="auto"/>
        <w:rPr>
          <w:b/>
        </w:rPr>
      </w:pPr>
      <w:r>
        <w:rPr>
          <w:bCs/>
        </w:rPr>
        <w:t xml:space="preserve">  </w:t>
      </w:r>
      <w:r w:rsidR="00B94CC4">
        <w:rPr>
          <w:bCs/>
        </w:rPr>
        <w:t xml:space="preserve">   </w:t>
      </w:r>
      <w:r w:rsidR="00B94CC4">
        <w:rPr>
          <w:b/>
        </w:rPr>
        <w:t xml:space="preserve"> </w:t>
      </w:r>
    </w:p>
    <w:p w14:paraId="686F03E2" w14:textId="77777777" w:rsidR="00B94CC4" w:rsidRDefault="00B94CC4" w:rsidP="0018775D">
      <w:pPr>
        <w:spacing w:line="360" w:lineRule="auto"/>
        <w:rPr>
          <w:b/>
        </w:rPr>
      </w:pPr>
    </w:p>
    <w:p w14:paraId="5A957C27" w14:textId="77777777" w:rsidR="00285862" w:rsidRDefault="00285862">
      <w:pPr>
        <w:rPr>
          <w:b/>
        </w:rPr>
      </w:pPr>
      <w:r>
        <w:rPr>
          <w:b/>
        </w:rPr>
        <w:br w:type="page"/>
      </w:r>
    </w:p>
    <w:p w14:paraId="7DAAF26F" w14:textId="067E4FDC" w:rsidR="003E143F" w:rsidRDefault="00DA523C">
      <w:pPr>
        <w:rPr>
          <w:b/>
        </w:rPr>
      </w:pPr>
      <w:r>
        <w:rPr>
          <w:b/>
        </w:rPr>
        <w:t xml:space="preserve">References </w:t>
      </w:r>
    </w:p>
    <w:p w14:paraId="5869703E" w14:textId="77777777" w:rsidR="008416A2" w:rsidRPr="008416A2" w:rsidRDefault="00634A74" w:rsidP="008416A2">
      <w:pPr>
        <w:pStyle w:val="EndNoteBibliography"/>
        <w:spacing w:after="0"/>
        <w:ind w:left="720" w:hanging="720"/>
      </w:pPr>
      <w:r>
        <w:fldChar w:fldCharType="begin"/>
      </w:r>
      <w:r>
        <w:instrText xml:space="preserve"> ADDIN EN.REFLIST </w:instrText>
      </w:r>
      <w:r>
        <w:fldChar w:fldCharType="separate"/>
      </w:r>
      <w:r w:rsidR="008416A2" w:rsidRPr="008416A2">
        <w:t>1.</w:t>
      </w:r>
      <w:r w:rsidR="008416A2" w:rsidRPr="008416A2">
        <w:tab/>
        <w:t xml:space="preserve">Cummings, J., et al., </w:t>
      </w:r>
      <w:r w:rsidR="008416A2" w:rsidRPr="008416A2">
        <w:rPr>
          <w:i/>
        </w:rPr>
        <w:t>Pimavanserin: Potential Treatment For Dementia-Related Psychosis.</w:t>
      </w:r>
      <w:r w:rsidR="008416A2" w:rsidRPr="008416A2">
        <w:t xml:space="preserve"> J Prev Alzheimers Dis, 2018. </w:t>
      </w:r>
      <w:r w:rsidR="008416A2" w:rsidRPr="008416A2">
        <w:rPr>
          <w:b/>
        </w:rPr>
        <w:t>5</w:t>
      </w:r>
      <w:r w:rsidR="008416A2" w:rsidRPr="008416A2">
        <w:t>(4): p. 253-258.</w:t>
      </w:r>
    </w:p>
    <w:p w14:paraId="603F1493" w14:textId="77777777" w:rsidR="008416A2" w:rsidRPr="008416A2" w:rsidRDefault="008416A2" w:rsidP="008416A2">
      <w:pPr>
        <w:pStyle w:val="EndNoteBibliography"/>
        <w:spacing w:after="0"/>
        <w:ind w:left="720" w:hanging="720"/>
      </w:pPr>
      <w:r w:rsidRPr="008416A2">
        <w:t>2.</w:t>
      </w:r>
      <w:r w:rsidRPr="008416A2">
        <w:tab/>
        <w:t xml:space="preserve">McKeith, I.G., et al., </w:t>
      </w:r>
      <w:r w:rsidRPr="008416A2">
        <w:rPr>
          <w:i/>
        </w:rPr>
        <w:t>Diagnosis and management of dementia with Lewy bodies: Fourth consensus report of the DLB Consortium.</w:t>
      </w:r>
      <w:r w:rsidRPr="008416A2">
        <w:t xml:space="preserve"> Neurology, 2017. </w:t>
      </w:r>
      <w:r w:rsidRPr="008416A2">
        <w:rPr>
          <w:b/>
        </w:rPr>
        <w:t>89</w:t>
      </w:r>
      <w:r w:rsidRPr="008416A2">
        <w:t>(1): p. 88-100.</w:t>
      </w:r>
    </w:p>
    <w:p w14:paraId="34BFFE32" w14:textId="77777777" w:rsidR="008416A2" w:rsidRPr="008416A2" w:rsidRDefault="008416A2" w:rsidP="008416A2">
      <w:pPr>
        <w:pStyle w:val="EndNoteBibliography"/>
        <w:spacing w:after="0"/>
        <w:ind w:left="720" w:hanging="720"/>
      </w:pPr>
      <w:r w:rsidRPr="008416A2">
        <w:t>3.</w:t>
      </w:r>
      <w:r w:rsidRPr="008416A2">
        <w:tab/>
        <w:t xml:space="preserve">ffytche, D.H., </w:t>
      </w:r>
      <w:r w:rsidRPr="008416A2">
        <w:rPr>
          <w:i/>
        </w:rPr>
        <w:t>Visual hallucinations in eye disease.</w:t>
      </w:r>
      <w:r w:rsidRPr="008416A2">
        <w:t xml:space="preserve"> Curr Opin Neurol, 2009. </w:t>
      </w:r>
      <w:r w:rsidRPr="008416A2">
        <w:rPr>
          <w:b/>
        </w:rPr>
        <w:t>22</w:t>
      </w:r>
      <w:r w:rsidRPr="008416A2">
        <w:t>(1): p. 28-35.</w:t>
      </w:r>
    </w:p>
    <w:p w14:paraId="49B212E6" w14:textId="77777777" w:rsidR="008416A2" w:rsidRPr="008416A2" w:rsidRDefault="008416A2" w:rsidP="008416A2">
      <w:pPr>
        <w:pStyle w:val="EndNoteBibliography"/>
        <w:spacing w:after="0"/>
        <w:ind w:left="720" w:hanging="720"/>
      </w:pPr>
      <w:r w:rsidRPr="008416A2">
        <w:t>4.</w:t>
      </w:r>
      <w:r w:rsidRPr="008416A2">
        <w:tab/>
        <w:t xml:space="preserve">Gibson, G., et al., </w:t>
      </w:r>
      <w:r w:rsidRPr="008416A2">
        <w:rPr>
          <w:i/>
        </w:rPr>
        <w:t>Frequency, prevalence, incidence and risk factors associated with visual hallucinations in a sample of patients with Parkinson's disease: a longitudinal 4-year study.</w:t>
      </w:r>
      <w:r w:rsidRPr="008416A2">
        <w:t xml:space="preserve"> Int J Geriatr Psychiatry, 2013. </w:t>
      </w:r>
      <w:r w:rsidRPr="008416A2">
        <w:rPr>
          <w:b/>
        </w:rPr>
        <w:t>28</w:t>
      </w:r>
      <w:r w:rsidRPr="008416A2">
        <w:t>(6): p. 626-31.</w:t>
      </w:r>
    </w:p>
    <w:p w14:paraId="2CC13E63" w14:textId="77777777" w:rsidR="008416A2" w:rsidRPr="008416A2" w:rsidRDefault="008416A2" w:rsidP="008416A2">
      <w:pPr>
        <w:pStyle w:val="EndNoteBibliography"/>
        <w:spacing w:after="0"/>
        <w:ind w:left="720" w:hanging="720"/>
      </w:pPr>
      <w:r w:rsidRPr="008416A2">
        <w:t>5.</w:t>
      </w:r>
      <w:r w:rsidRPr="008416A2">
        <w:tab/>
        <w:t xml:space="preserve">ffytche, D.H., et al., </w:t>
      </w:r>
      <w:r w:rsidRPr="008416A2">
        <w:rPr>
          <w:i/>
        </w:rPr>
        <w:t>The anatomy of conscious vision: an fMRI study of visual hallucinations.</w:t>
      </w:r>
      <w:r w:rsidRPr="008416A2">
        <w:t xml:space="preserve"> Nature Neuroscience, 1998. </w:t>
      </w:r>
      <w:r w:rsidRPr="008416A2">
        <w:rPr>
          <w:b/>
        </w:rPr>
        <w:t>1</w:t>
      </w:r>
      <w:r w:rsidRPr="008416A2">
        <w:t>(8): p. 738-742.</w:t>
      </w:r>
    </w:p>
    <w:p w14:paraId="1DA054F2" w14:textId="77777777" w:rsidR="008416A2" w:rsidRPr="008416A2" w:rsidRDefault="008416A2" w:rsidP="008416A2">
      <w:pPr>
        <w:pStyle w:val="EndNoteBibliography"/>
        <w:spacing w:after="0"/>
        <w:ind w:left="720" w:hanging="720"/>
      </w:pPr>
      <w:r w:rsidRPr="008416A2">
        <w:t>6.</w:t>
      </w:r>
      <w:r w:rsidRPr="008416A2">
        <w:tab/>
        <w:t xml:space="preserve">Stebbins, G.T., et al., </w:t>
      </w:r>
      <w:r w:rsidRPr="008416A2">
        <w:rPr>
          <w:i/>
        </w:rPr>
        <w:t>Altered cortical visual processing in PD with hallucinations: an fMRI study.</w:t>
      </w:r>
      <w:r w:rsidRPr="008416A2">
        <w:t xml:space="preserve"> Neurology, 2004. </w:t>
      </w:r>
      <w:r w:rsidRPr="008416A2">
        <w:rPr>
          <w:b/>
        </w:rPr>
        <w:t>63</w:t>
      </w:r>
      <w:r w:rsidRPr="008416A2">
        <w:t>(8): p. 1409-16.</w:t>
      </w:r>
    </w:p>
    <w:p w14:paraId="7AB29AC5" w14:textId="77777777" w:rsidR="008416A2" w:rsidRPr="008416A2" w:rsidRDefault="008416A2" w:rsidP="008416A2">
      <w:pPr>
        <w:pStyle w:val="EndNoteBibliography"/>
        <w:spacing w:after="0"/>
        <w:ind w:left="720" w:hanging="720"/>
      </w:pPr>
      <w:r w:rsidRPr="008416A2">
        <w:t>7.</w:t>
      </w:r>
      <w:r w:rsidRPr="008416A2">
        <w:tab/>
        <w:t xml:space="preserve">Collerton, D., E. Perry, and I. McKeith, </w:t>
      </w:r>
      <w:r w:rsidRPr="008416A2">
        <w:rPr>
          <w:i/>
        </w:rPr>
        <w:t>Why people see things that are not there: a novel Perception and Attention Deficit model for recurrent complex visual hallucinations.</w:t>
      </w:r>
      <w:r w:rsidRPr="008416A2">
        <w:t xml:space="preserve"> Behav Brain Sci, 2005. </w:t>
      </w:r>
      <w:r w:rsidRPr="008416A2">
        <w:rPr>
          <w:b/>
        </w:rPr>
        <w:t>28</w:t>
      </w:r>
      <w:r w:rsidRPr="008416A2">
        <w:t>(6): p. 737-57; discussion 757-94.</w:t>
      </w:r>
    </w:p>
    <w:p w14:paraId="6C87145F" w14:textId="77777777" w:rsidR="008416A2" w:rsidRPr="008416A2" w:rsidRDefault="008416A2" w:rsidP="008416A2">
      <w:pPr>
        <w:pStyle w:val="EndNoteBibliography"/>
        <w:spacing w:after="0"/>
        <w:ind w:left="720" w:hanging="720"/>
      </w:pPr>
      <w:r w:rsidRPr="008416A2">
        <w:t>8.</w:t>
      </w:r>
      <w:r w:rsidRPr="008416A2">
        <w:tab/>
        <w:t xml:space="preserve">Shine, J.M., et al., </w:t>
      </w:r>
      <w:r w:rsidRPr="008416A2">
        <w:rPr>
          <w:i/>
        </w:rPr>
        <w:t>Tricks of the mind: Visual hallucinations as disorders of attention.</w:t>
      </w:r>
      <w:r w:rsidRPr="008416A2">
        <w:t xml:space="preserve"> Prog Neurobiol, 2014. </w:t>
      </w:r>
      <w:r w:rsidRPr="008416A2">
        <w:rPr>
          <w:b/>
        </w:rPr>
        <w:t>116</w:t>
      </w:r>
      <w:r w:rsidRPr="008416A2">
        <w:t>: p. 58-65.</w:t>
      </w:r>
    </w:p>
    <w:p w14:paraId="593B1013" w14:textId="77777777" w:rsidR="008416A2" w:rsidRPr="008416A2" w:rsidRDefault="008416A2" w:rsidP="008416A2">
      <w:pPr>
        <w:pStyle w:val="EndNoteBibliography"/>
        <w:spacing w:after="0"/>
        <w:ind w:left="720" w:hanging="720"/>
      </w:pPr>
      <w:r w:rsidRPr="008416A2">
        <w:t>9.</w:t>
      </w:r>
      <w:r w:rsidRPr="008416A2">
        <w:tab/>
        <w:t xml:space="preserve">Zarkali, A., et al., </w:t>
      </w:r>
      <w:r w:rsidRPr="008416A2">
        <w:rPr>
          <w:i/>
        </w:rPr>
        <w:t>Increased weighting on prior knowledge in Lewy Body-associated visual hallucinations.</w:t>
      </w:r>
      <w:r w:rsidRPr="008416A2">
        <w:t xml:space="preserve"> Brain Communications, 2019.</w:t>
      </w:r>
    </w:p>
    <w:p w14:paraId="05B43C63" w14:textId="77777777" w:rsidR="008416A2" w:rsidRPr="008416A2" w:rsidRDefault="008416A2" w:rsidP="008416A2">
      <w:pPr>
        <w:pStyle w:val="EndNoteBibliography"/>
        <w:spacing w:after="0"/>
        <w:ind w:left="720" w:hanging="720"/>
      </w:pPr>
      <w:r w:rsidRPr="008416A2">
        <w:t>10.</w:t>
      </w:r>
      <w:r w:rsidRPr="008416A2">
        <w:tab/>
        <w:t xml:space="preserve">Burke, W., </w:t>
      </w:r>
      <w:r w:rsidRPr="008416A2">
        <w:rPr>
          <w:i/>
        </w:rPr>
        <w:t>The neural basis of Charles Bonnet hallucinations: a hypothesis.</w:t>
      </w:r>
      <w:r w:rsidRPr="008416A2">
        <w:t xml:space="preserve"> Journal of Neurology, Neurosurgery and Psychiatry (London), 2002. </w:t>
      </w:r>
      <w:r w:rsidRPr="008416A2">
        <w:rPr>
          <w:b/>
        </w:rPr>
        <w:t>73</w:t>
      </w:r>
      <w:r w:rsidRPr="008416A2">
        <w:t>: p. 535-541.</w:t>
      </w:r>
    </w:p>
    <w:p w14:paraId="575AF7B5" w14:textId="77777777" w:rsidR="008416A2" w:rsidRPr="008416A2" w:rsidRDefault="008416A2" w:rsidP="008416A2">
      <w:pPr>
        <w:pStyle w:val="EndNoteBibliography"/>
        <w:spacing w:after="0"/>
        <w:ind w:left="720" w:hanging="720"/>
      </w:pPr>
      <w:r w:rsidRPr="008416A2">
        <w:t>11.</w:t>
      </w:r>
      <w:r w:rsidRPr="008416A2">
        <w:tab/>
        <w:t xml:space="preserve">Allen, P., et al., </w:t>
      </w:r>
      <w:r w:rsidRPr="008416A2">
        <w:rPr>
          <w:i/>
        </w:rPr>
        <w:t>The hallucinating brain: a review of structural and functional neuroimaging studies of hallucinations.</w:t>
      </w:r>
      <w:r w:rsidRPr="008416A2">
        <w:t xml:space="preserve"> Neurosci Biobehav Rev, 2008. </w:t>
      </w:r>
      <w:r w:rsidRPr="008416A2">
        <w:rPr>
          <w:b/>
        </w:rPr>
        <w:t>32</w:t>
      </w:r>
      <w:r w:rsidRPr="008416A2">
        <w:t>(1): p. 175-91.</w:t>
      </w:r>
    </w:p>
    <w:p w14:paraId="59D88239" w14:textId="77777777" w:rsidR="008416A2" w:rsidRPr="008416A2" w:rsidRDefault="008416A2" w:rsidP="008416A2">
      <w:pPr>
        <w:pStyle w:val="EndNoteBibliography"/>
        <w:spacing w:after="0"/>
        <w:ind w:left="720" w:hanging="720"/>
      </w:pPr>
      <w:r w:rsidRPr="008416A2">
        <w:t>12.</w:t>
      </w:r>
      <w:r w:rsidRPr="008416A2">
        <w:tab/>
        <w:t xml:space="preserve">Carter, R. and D.H. ffytche, </w:t>
      </w:r>
      <w:r w:rsidRPr="008416A2">
        <w:rPr>
          <w:i/>
        </w:rPr>
        <w:t>On visual hallucinations and cortical networks: a trans-diagnostic review.</w:t>
      </w:r>
      <w:r w:rsidRPr="008416A2">
        <w:t xml:space="preserve"> J Neurol, 2015. </w:t>
      </w:r>
      <w:r w:rsidRPr="008416A2">
        <w:rPr>
          <w:b/>
        </w:rPr>
        <w:t>262</w:t>
      </w:r>
      <w:r w:rsidRPr="008416A2">
        <w:t>(7): p. 1780-90.</w:t>
      </w:r>
    </w:p>
    <w:p w14:paraId="7F6C75E4" w14:textId="77777777" w:rsidR="008416A2" w:rsidRPr="008416A2" w:rsidRDefault="008416A2" w:rsidP="008416A2">
      <w:pPr>
        <w:pStyle w:val="EndNoteBibliography"/>
        <w:spacing w:after="0"/>
        <w:ind w:left="720" w:hanging="720"/>
      </w:pPr>
      <w:r w:rsidRPr="008416A2">
        <w:t>13.</w:t>
      </w:r>
      <w:r w:rsidRPr="008416A2">
        <w:tab/>
        <w:t xml:space="preserve">Boes, A.D., et al., </w:t>
      </w:r>
      <w:r w:rsidRPr="008416A2">
        <w:rPr>
          <w:i/>
        </w:rPr>
        <w:t>Network localization of neurological symptoms from focal brain lesions.</w:t>
      </w:r>
      <w:r w:rsidRPr="008416A2">
        <w:t xml:space="preserve"> Brain, 2015. </w:t>
      </w:r>
      <w:r w:rsidRPr="008416A2">
        <w:rPr>
          <w:b/>
        </w:rPr>
        <w:t>138</w:t>
      </w:r>
      <w:r w:rsidRPr="008416A2">
        <w:t>(Pt 10): p. 3061-75.</w:t>
      </w:r>
    </w:p>
    <w:p w14:paraId="63D98F23" w14:textId="77777777" w:rsidR="008416A2" w:rsidRPr="008416A2" w:rsidRDefault="008416A2" w:rsidP="008416A2">
      <w:pPr>
        <w:pStyle w:val="EndNoteBibliography"/>
        <w:spacing w:after="0"/>
        <w:ind w:left="720" w:hanging="720"/>
      </w:pPr>
      <w:r w:rsidRPr="008416A2">
        <w:t>14.</w:t>
      </w:r>
      <w:r w:rsidRPr="008416A2">
        <w:tab/>
        <w:t xml:space="preserve">Weil, R.S., et al., </w:t>
      </w:r>
      <w:r w:rsidRPr="008416A2">
        <w:rPr>
          <w:i/>
        </w:rPr>
        <w:t>Neuroimaging in Parkinson's disease dementia: connecting the dots.</w:t>
      </w:r>
      <w:r w:rsidRPr="008416A2">
        <w:t xml:space="preserve"> Brain Commun, 2019. </w:t>
      </w:r>
      <w:r w:rsidRPr="008416A2">
        <w:rPr>
          <w:b/>
        </w:rPr>
        <w:t>1</w:t>
      </w:r>
      <w:r w:rsidRPr="008416A2">
        <w:t>(1): p. fcz006.</w:t>
      </w:r>
    </w:p>
    <w:p w14:paraId="1FAF79FF" w14:textId="77777777" w:rsidR="008416A2" w:rsidRPr="008416A2" w:rsidRDefault="008416A2" w:rsidP="008416A2">
      <w:pPr>
        <w:pStyle w:val="EndNoteBibliography"/>
        <w:spacing w:after="0"/>
        <w:ind w:left="720" w:hanging="720"/>
      </w:pPr>
      <w:r w:rsidRPr="008416A2">
        <w:t>15.</w:t>
      </w:r>
      <w:r w:rsidRPr="008416A2">
        <w:tab/>
        <w:t xml:space="preserve">Tiraboschi, P., et al., </w:t>
      </w:r>
      <w:r w:rsidRPr="008416A2">
        <w:rPr>
          <w:i/>
        </w:rPr>
        <w:t>What best differentiates Lewy body from Alzheimer's disease in early-stage dementia?</w:t>
      </w:r>
      <w:r w:rsidRPr="008416A2">
        <w:t xml:space="preserve"> Brain, 2006. </w:t>
      </w:r>
      <w:r w:rsidRPr="008416A2">
        <w:rPr>
          <w:b/>
        </w:rPr>
        <w:t>129</w:t>
      </w:r>
      <w:r w:rsidRPr="008416A2">
        <w:t>(Pt 3): p. 729-35.</w:t>
      </w:r>
    </w:p>
    <w:p w14:paraId="43805E01" w14:textId="77777777" w:rsidR="008416A2" w:rsidRPr="008416A2" w:rsidRDefault="008416A2" w:rsidP="008416A2">
      <w:pPr>
        <w:pStyle w:val="EndNoteBibliography"/>
        <w:spacing w:after="0"/>
        <w:ind w:left="720" w:hanging="720"/>
      </w:pPr>
      <w:r w:rsidRPr="008416A2">
        <w:t>16.</w:t>
      </w:r>
      <w:r w:rsidRPr="008416A2">
        <w:tab/>
        <w:t xml:space="preserve">Toledo, J.B., et al., </w:t>
      </w:r>
      <w:r w:rsidRPr="008416A2">
        <w:rPr>
          <w:i/>
        </w:rPr>
        <w:t>Clinical and multimodal biomarker correlates of ADNI neuropathological findings.</w:t>
      </w:r>
      <w:r w:rsidRPr="008416A2">
        <w:t xml:space="preserve"> Acta Neuropathol Commun, 2013. </w:t>
      </w:r>
      <w:r w:rsidRPr="008416A2">
        <w:rPr>
          <w:b/>
        </w:rPr>
        <w:t>1</w:t>
      </w:r>
      <w:r w:rsidRPr="008416A2">
        <w:t>: p. 65.</w:t>
      </w:r>
    </w:p>
    <w:p w14:paraId="3ED9320F" w14:textId="77777777" w:rsidR="008416A2" w:rsidRPr="008416A2" w:rsidRDefault="008416A2" w:rsidP="008416A2">
      <w:pPr>
        <w:pStyle w:val="EndNoteBibliography"/>
        <w:spacing w:after="0"/>
        <w:ind w:left="720" w:hanging="720"/>
      </w:pPr>
      <w:r w:rsidRPr="008416A2">
        <w:t>17.</w:t>
      </w:r>
      <w:r w:rsidRPr="008416A2">
        <w:tab/>
        <w:t xml:space="preserve">Harding, A.J., G.A. Broe, and G.M. Halliday, </w:t>
      </w:r>
      <w:r w:rsidRPr="008416A2">
        <w:rPr>
          <w:i/>
        </w:rPr>
        <w:t>Visual hallucinations in Lewy Body disease relate to Lewy bodies in the temporal lobe.</w:t>
      </w:r>
      <w:r w:rsidRPr="008416A2">
        <w:t xml:space="preserve"> Brain, 2002. </w:t>
      </w:r>
      <w:r w:rsidRPr="008416A2">
        <w:rPr>
          <w:b/>
        </w:rPr>
        <w:t>125</w:t>
      </w:r>
      <w:r w:rsidRPr="008416A2">
        <w:t>: p. 391-403.</w:t>
      </w:r>
    </w:p>
    <w:p w14:paraId="2B665A75" w14:textId="77777777" w:rsidR="008416A2" w:rsidRPr="008416A2" w:rsidRDefault="008416A2" w:rsidP="008416A2">
      <w:pPr>
        <w:pStyle w:val="EndNoteBibliography"/>
        <w:spacing w:after="0"/>
        <w:ind w:left="720" w:hanging="720"/>
      </w:pPr>
      <w:r w:rsidRPr="008416A2">
        <w:t>18.</w:t>
      </w:r>
      <w:r w:rsidRPr="008416A2">
        <w:tab/>
        <w:t xml:space="preserve">Gallagher, D.A., et al., </w:t>
      </w:r>
      <w:r w:rsidRPr="008416A2">
        <w:rPr>
          <w:i/>
        </w:rPr>
        <w:t>Testing an aetiological model of visual hallucinations in Parkinson's disease.</w:t>
      </w:r>
      <w:r w:rsidRPr="008416A2">
        <w:t xml:space="preserve"> Brain, 2011. </w:t>
      </w:r>
      <w:r w:rsidRPr="008416A2">
        <w:rPr>
          <w:b/>
        </w:rPr>
        <w:t>134</w:t>
      </w:r>
      <w:r w:rsidRPr="008416A2">
        <w:t>(Pt 11): p. 3299-309.</w:t>
      </w:r>
    </w:p>
    <w:p w14:paraId="5231075C" w14:textId="77777777" w:rsidR="008416A2" w:rsidRPr="008416A2" w:rsidRDefault="008416A2" w:rsidP="008416A2">
      <w:pPr>
        <w:pStyle w:val="EndNoteBibliography"/>
        <w:spacing w:after="0"/>
        <w:ind w:left="720" w:hanging="720"/>
      </w:pPr>
      <w:r w:rsidRPr="008416A2">
        <w:t>19.</w:t>
      </w:r>
      <w:r w:rsidRPr="008416A2">
        <w:tab/>
        <w:t xml:space="preserve">Papapetropoulos, S., et al., </w:t>
      </w:r>
      <w:r w:rsidRPr="008416A2">
        <w:rPr>
          <w:i/>
        </w:rPr>
        <w:t>Cortical and amygdalar Lewy body burden in Parkinson's disease patients with visual hallucinations.</w:t>
      </w:r>
      <w:r w:rsidRPr="008416A2">
        <w:t xml:space="preserve"> Parkinsonism Relat Disord, 2006. </w:t>
      </w:r>
      <w:r w:rsidRPr="008416A2">
        <w:rPr>
          <w:b/>
        </w:rPr>
        <w:t>12</w:t>
      </w:r>
      <w:r w:rsidRPr="008416A2">
        <w:t>(4): p. 253-6.</w:t>
      </w:r>
    </w:p>
    <w:p w14:paraId="68070878" w14:textId="77777777" w:rsidR="008416A2" w:rsidRPr="008416A2" w:rsidRDefault="008416A2" w:rsidP="008416A2">
      <w:pPr>
        <w:pStyle w:val="EndNoteBibliography"/>
        <w:spacing w:after="0"/>
        <w:ind w:left="720" w:hanging="720"/>
      </w:pPr>
      <w:r w:rsidRPr="008416A2">
        <w:t>20.</w:t>
      </w:r>
      <w:r w:rsidRPr="008416A2">
        <w:tab/>
        <w:t xml:space="preserve">Harding, A.J., et al., </w:t>
      </w:r>
      <w:r w:rsidRPr="008416A2">
        <w:rPr>
          <w:i/>
        </w:rPr>
        <w:t>Clinical correlates of selective pathology in the amygdala of patients with Parkinson's disease.</w:t>
      </w:r>
      <w:r w:rsidRPr="008416A2">
        <w:t xml:space="preserve"> Brain, 2002. </w:t>
      </w:r>
      <w:r w:rsidRPr="008416A2">
        <w:rPr>
          <w:b/>
        </w:rPr>
        <w:t>125</w:t>
      </w:r>
      <w:r w:rsidRPr="008416A2">
        <w:t>(Pt 11): p. 2431-45.</w:t>
      </w:r>
    </w:p>
    <w:p w14:paraId="6224FCEC" w14:textId="77777777" w:rsidR="008416A2" w:rsidRPr="008416A2" w:rsidRDefault="008416A2" w:rsidP="008416A2">
      <w:pPr>
        <w:pStyle w:val="EndNoteBibliography"/>
        <w:spacing w:after="0"/>
        <w:ind w:left="720" w:hanging="720"/>
      </w:pPr>
      <w:r w:rsidRPr="008416A2">
        <w:t>21.</w:t>
      </w:r>
      <w:r w:rsidRPr="008416A2">
        <w:tab/>
        <w:t xml:space="preserve">Jacobson, S.A., et al., </w:t>
      </w:r>
      <w:r w:rsidRPr="008416A2">
        <w:rPr>
          <w:i/>
        </w:rPr>
        <w:t>Plaques and tangles as well as Lewy-type alpha synucleinopathy are associated with formed visual hallucinations.</w:t>
      </w:r>
      <w:r w:rsidRPr="008416A2">
        <w:t xml:space="preserve"> Parkinsonism Relat Disord, 2014. </w:t>
      </w:r>
      <w:r w:rsidRPr="008416A2">
        <w:rPr>
          <w:b/>
        </w:rPr>
        <w:t>20</w:t>
      </w:r>
      <w:r w:rsidRPr="008416A2">
        <w:t>(9): p. 1009-14.</w:t>
      </w:r>
    </w:p>
    <w:p w14:paraId="2A80169D" w14:textId="77777777" w:rsidR="008416A2" w:rsidRPr="008416A2" w:rsidRDefault="008416A2" w:rsidP="008416A2">
      <w:pPr>
        <w:pStyle w:val="EndNoteBibliography"/>
        <w:spacing w:after="0"/>
        <w:ind w:left="720" w:hanging="720"/>
      </w:pPr>
      <w:r w:rsidRPr="008416A2">
        <w:t>22.</w:t>
      </w:r>
      <w:r w:rsidRPr="008416A2">
        <w:tab/>
        <w:t xml:space="preserve">ffytche, D.H., et al., </w:t>
      </w:r>
      <w:r w:rsidRPr="008416A2">
        <w:rPr>
          <w:i/>
        </w:rPr>
        <w:t>Risk factors for early psychosis in PD: insights from the Parkinson's Progression Markers Initiative.</w:t>
      </w:r>
      <w:r w:rsidRPr="008416A2">
        <w:t xml:space="preserve"> J Neurol Neurosurg Psychiatry, 2017. </w:t>
      </w:r>
      <w:r w:rsidRPr="008416A2">
        <w:rPr>
          <w:b/>
        </w:rPr>
        <w:t>88</w:t>
      </w:r>
      <w:r w:rsidRPr="008416A2">
        <w:t>(4): p. 325-331.</w:t>
      </w:r>
    </w:p>
    <w:p w14:paraId="00FD0342" w14:textId="77777777" w:rsidR="008416A2" w:rsidRPr="008416A2" w:rsidRDefault="008416A2" w:rsidP="008416A2">
      <w:pPr>
        <w:pStyle w:val="EndNoteBibliography"/>
        <w:spacing w:after="0"/>
        <w:ind w:left="720" w:hanging="720"/>
      </w:pPr>
      <w:r w:rsidRPr="008416A2">
        <w:t>23.</w:t>
      </w:r>
      <w:r w:rsidRPr="008416A2">
        <w:tab/>
        <w:t xml:space="preserve">Kalaitzakis, M.E., et al., </w:t>
      </w:r>
      <w:r w:rsidRPr="008416A2">
        <w:rPr>
          <w:i/>
        </w:rPr>
        <w:t>Dementia and visual hallucinations associated with limbic pathology in Parkinson's disease.</w:t>
      </w:r>
      <w:r w:rsidRPr="008416A2">
        <w:t xml:space="preserve"> Parkinsonism Relat Disord, 2009. </w:t>
      </w:r>
      <w:r w:rsidRPr="008416A2">
        <w:rPr>
          <w:b/>
        </w:rPr>
        <w:t>15</w:t>
      </w:r>
      <w:r w:rsidRPr="008416A2">
        <w:t>(3): p. 196-204.</w:t>
      </w:r>
    </w:p>
    <w:p w14:paraId="2C5D6AFB" w14:textId="77777777" w:rsidR="008416A2" w:rsidRPr="008416A2" w:rsidRDefault="008416A2" w:rsidP="008416A2">
      <w:pPr>
        <w:pStyle w:val="EndNoteBibliography"/>
        <w:spacing w:after="0"/>
        <w:ind w:left="720" w:hanging="720"/>
      </w:pPr>
      <w:r w:rsidRPr="008416A2">
        <w:t>24.</w:t>
      </w:r>
      <w:r w:rsidRPr="008416A2">
        <w:tab/>
        <w:t xml:space="preserve">Court, J.A., et al., </w:t>
      </w:r>
      <w:r w:rsidRPr="008416A2">
        <w:rPr>
          <w:i/>
        </w:rPr>
        <w:t>Visual hallucinations are associated with lower alpha bungarotoxin binding in dementia with Lewy bodies.</w:t>
      </w:r>
      <w:r w:rsidRPr="008416A2">
        <w:t xml:space="preserve"> Pharmacol Biochem Behav, 2001. </w:t>
      </w:r>
      <w:r w:rsidRPr="008416A2">
        <w:rPr>
          <w:b/>
        </w:rPr>
        <w:t>70</w:t>
      </w:r>
      <w:r w:rsidRPr="008416A2">
        <w:t>(4): p. 571-9.</w:t>
      </w:r>
    </w:p>
    <w:p w14:paraId="5B2D2DDB" w14:textId="77777777" w:rsidR="008416A2" w:rsidRPr="008416A2" w:rsidRDefault="008416A2" w:rsidP="008416A2">
      <w:pPr>
        <w:pStyle w:val="EndNoteBibliography"/>
        <w:spacing w:after="0"/>
        <w:ind w:left="720" w:hanging="720"/>
      </w:pPr>
      <w:r w:rsidRPr="008416A2">
        <w:t>25.</w:t>
      </w:r>
      <w:r w:rsidRPr="008416A2">
        <w:tab/>
        <w:t xml:space="preserve">Hepp, D.H., et al., </w:t>
      </w:r>
      <w:r w:rsidRPr="008416A2">
        <w:rPr>
          <w:i/>
        </w:rPr>
        <w:t>Pedunculopontine cholinergic cell loss in hallucinating Parkinson disease patients but not in dementia with Lewy bodies patients.</w:t>
      </w:r>
      <w:r w:rsidRPr="008416A2">
        <w:t xml:space="preserve"> J Neuropathol Exp Neurol, 2013. </w:t>
      </w:r>
      <w:r w:rsidRPr="008416A2">
        <w:rPr>
          <w:b/>
        </w:rPr>
        <w:t>72</w:t>
      </w:r>
      <w:r w:rsidRPr="008416A2">
        <w:t>(12): p. 1162-70.</w:t>
      </w:r>
    </w:p>
    <w:p w14:paraId="66DDF5C9" w14:textId="77777777" w:rsidR="008416A2" w:rsidRPr="008416A2" w:rsidRDefault="008416A2" w:rsidP="008416A2">
      <w:pPr>
        <w:pStyle w:val="EndNoteBibliography"/>
        <w:spacing w:after="0"/>
        <w:ind w:left="720" w:hanging="720"/>
      </w:pPr>
      <w:r w:rsidRPr="008416A2">
        <w:t>26.</w:t>
      </w:r>
      <w:r w:rsidRPr="008416A2">
        <w:tab/>
        <w:t xml:space="preserve">Satoh, M., et al., </w:t>
      </w:r>
      <w:r w:rsidRPr="008416A2">
        <w:rPr>
          <w:i/>
        </w:rPr>
        <w:t>Improved Visual Hallucination by Donepezil and Occipital Glucose Metabolism in Dementia with Lewy Bodies: The Osaki-Tajiri Project.</w:t>
      </w:r>
      <w:r w:rsidRPr="008416A2">
        <w:t xml:space="preserve"> European Neurology, 2010. </w:t>
      </w:r>
      <w:r w:rsidRPr="008416A2">
        <w:rPr>
          <w:b/>
        </w:rPr>
        <w:t>64</w:t>
      </w:r>
      <w:r w:rsidRPr="008416A2">
        <w:t>(6): p. 337-344.</w:t>
      </w:r>
    </w:p>
    <w:p w14:paraId="67B9564E" w14:textId="77777777" w:rsidR="008416A2" w:rsidRPr="008416A2" w:rsidRDefault="008416A2" w:rsidP="008416A2">
      <w:pPr>
        <w:pStyle w:val="EndNoteBibliography"/>
        <w:spacing w:after="0"/>
        <w:ind w:left="720" w:hanging="720"/>
      </w:pPr>
      <w:r w:rsidRPr="008416A2">
        <w:t>27.</w:t>
      </w:r>
      <w:r w:rsidRPr="008416A2">
        <w:tab/>
        <w:t xml:space="preserve">Teaktong, T., et al., </w:t>
      </w:r>
      <w:r w:rsidRPr="008416A2">
        <w:rPr>
          <w:i/>
        </w:rPr>
        <w:t>Muscarinic M2 and M4 receptors in anterior cingulate cortex: relation to neuropsychiatric symptoms in dementia with Lewy bodies.</w:t>
      </w:r>
      <w:r w:rsidRPr="008416A2">
        <w:t xml:space="preserve"> Behav Brain Res, 2005. </w:t>
      </w:r>
      <w:r w:rsidRPr="008416A2">
        <w:rPr>
          <w:b/>
        </w:rPr>
        <w:t>161</w:t>
      </w:r>
      <w:r w:rsidRPr="008416A2">
        <w:t>(2): p. 299-305.</w:t>
      </w:r>
    </w:p>
    <w:p w14:paraId="07ACE20B" w14:textId="77777777" w:rsidR="008416A2" w:rsidRPr="008416A2" w:rsidRDefault="008416A2" w:rsidP="008416A2">
      <w:pPr>
        <w:pStyle w:val="EndNoteBibliography"/>
        <w:spacing w:after="0"/>
        <w:ind w:left="720" w:hanging="720"/>
      </w:pPr>
      <w:r w:rsidRPr="008416A2">
        <w:t>28.</w:t>
      </w:r>
      <w:r w:rsidRPr="008416A2">
        <w:tab/>
        <w:t xml:space="preserve">Bullock, R. and A. Cameron, </w:t>
      </w:r>
      <w:r w:rsidRPr="008416A2">
        <w:rPr>
          <w:i/>
        </w:rPr>
        <w:t>Rivastigmine for the treatment of dementia and visual hallucinations associated with Parkinson's disease: a case series.</w:t>
      </w:r>
      <w:r w:rsidRPr="008416A2">
        <w:t xml:space="preserve"> Curr Med Res Opin, 2002. </w:t>
      </w:r>
      <w:r w:rsidRPr="008416A2">
        <w:rPr>
          <w:b/>
        </w:rPr>
        <w:t>18</w:t>
      </w:r>
      <w:r w:rsidRPr="008416A2">
        <w:t>(5): p. 258-64.</w:t>
      </w:r>
    </w:p>
    <w:p w14:paraId="1BD35AFB" w14:textId="77777777" w:rsidR="008416A2" w:rsidRPr="008416A2" w:rsidRDefault="008416A2" w:rsidP="008416A2">
      <w:pPr>
        <w:pStyle w:val="EndNoteBibliography"/>
        <w:spacing w:after="0"/>
        <w:ind w:left="720" w:hanging="720"/>
      </w:pPr>
      <w:r w:rsidRPr="008416A2">
        <w:t>29.</w:t>
      </w:r>
      <w:r w:rsidRPr="008416A2">
        <w:tab/>
        <w:t xml:space="preserve">Sobow, T., </w:t>
      </w:r>
      <w:r w:rsidRPr="008416A2">
        <w:rPr>
          <w:i/>
        </w:rPr>
        <w:t>Parkinson's disease-related visual hallucinations unresponsive to atypical antipsychotics treated with cholinesterase inhibitors: a case series.</w:t>
      </w:r>
      <w:r w:rsidRPr="008416A2">
        <w:t xml:space="preserve"> Neurol Neurochir Pol, 2007. </w:t>
      </w:r>
      <w:r w:rsidRPr="008416A2">
        <w:rPr>
          <w:b/>
        </w:rPr>
        <w:t>41</w:t>
      </w:r>
      <w:r w:rsidRPr="008416A2">
        <w:t>(3): p. 276-9.</w:t>
      </w:r>
    </w:p>
    <w:p w14:paraId="7BD38905" w14:textId="77777777" w:rsidR="008416A2" w:rsidRPr="008416A2" w:rsidRDefault="008416A2" w:rsidP="008416A2">
      <w:pPr>
        <w:pStyle w:val="EndNoteBibliography"/>
        <w:spacing w:after="0"/>
        <w:ind w:left="720" w:hanging="720"/>
      </w:pPr>
      <w:r w:rsidRPr="008416A2">
        <w:t>30.</w:t>
      </w:r>
      <w:r w:rsidRPr="008416A2">
        <w:tab/>
        <w:t xml:space="preserve">Kurita, A., et al., </w:t>
      </w:r>
      <w:r w:rsidRPr="008416A2">
        <w:rPr>
          <w:i/>
        </w:rPr>
        <w:t>The beneficial effect of donepezil on visual hallucinations in three patients with Parkinson's disease.</w:t>
      </w:r>
      <w:r w:rsidRPr="008416A2">
        <w:t xml:space="preserve"> J Geriatr Psychiatry Neurol, 2003. </w:t>
      </w:r>
      <w:r w:rsidRPr="008416A2">
        <w:rPr>
          <w:b/>
        </w:rPr>
        <w:t>16</w:t>
      </w:r>
      <w:r w:rsidRPr="008416A2">
        <w:t>(3): p. 184-8.</w:t>
      </w:r>
    </w:p>
    <w:p w14:paraId="7ADDB254" w14:textId="77777777" w:rsidR="008416A2" w:rsidRPr="008416A2" w:rsidRDefault="008416A2" w:rsidP="008416A2">
      <w:pPr>
        <w:pStyle w:val="EndNoteBibliography"/>
        <w:spacing w:after="0"/>
        <w:ind w:left="720" w:hanging="720"/>
      </w:pPr>
      <w:r w:rsidRPr="008416A2">
        <w:t>31.</w:t>
      </w:r>
      <w:r w:rsidRPr="008416A2">
        <w:tab/>
        <w:t xml:space="preserve">Burn, D., et al., </w:t>
      </w:r>
      <w:r w:rsidRPr="008416A2">
        <w:rPr>
          <w:i/>
        </w:rPr>
        <w:t>Effects of rivastigmine in patients with and without visual hallucinations in dementia associated with Parkinson's disease.</w:t>
      </w:r>
      <w:r w:rsidRPr="008416A2">
        <w:t xml:space="preserve"> Mov Disord, 2006. </w:t>
      </w:r>
      <w:r w:rsidRPr="008416A2">
        <w:rPr>
          <w:b/>
        </w:rPr>
        <w:t>21</w:t>
      </w:r>
      <w:r w:rsidRPr="008416A2">
        <w:t>(11): p. 1899-907.</w:t>
      </w:r>
    </w:p>
    <w:p w14:paraId="0EEB9923" w14:textId="77777777" w:rsidR="008416A2" w:rsidRPr="008416A2" w:rsidRDefault="008416A2" w:rsidP="008416A2">
      <w:pPr>
        <w:pStyle w:val="EndNoteBibliography"/>
        <w:spacing w:after="0"/>
        <w:ind w:left="720" w:hanging="720"/>
      </w:pPr>
      <w:r w:rsidRPr="008416A2">
        <w:t>32.</w:t>
      </w:r>
      <w:r w:rsidRPr="008416A2">
        <w:tab/>
        <w:t xml:space="preserve">Vermeiren, Y., et al., </w:t>
      </w:r>
      <w:r w:rsidRPr="008416A2">
        <w:rPr>
          <w:i/>
        </w:rPr>
        <w:t>Behavioral correlates of cerebrospinal fluid amino acid and biogenic amine neurotransmitter alterations in dementia.</w:t>
      </w:r>
      <w:r w:rsidRPr="008416A2">
        <w:t xml:space="preserve"> Alzheimers Dement, 2013. </w:t>
      </w:r>
      <w:r w:rsidRPr="008416A2">
        <w:rPr>
          <w:b/>
        </w:rPr>
        <w:t>9</w:t>
      </w:r>
      <w:r w:rsidRPr="008416A2">
        <w:t>(5): p. 488-98.</w:t>
      </w:r>
    </w:p>
    <w:p w14:paraId="6A975BE6" w14:textId="77777777" w:rsidR="008416A2" w:rsidRPr="008416A2" w:rsidRDefault="008416A2" w:rsidP="008416A2">
      <w:pPr>
        <w:pStyle w:val="EndNoteBibliography"/>
        <w:spacing w:after="0"/>
        <w:ind w:left="720" w:hanging="720"/>
      </w:pPr>
      <w:r w:rsidRPr="008416A2">
        <w:t>33.</w:t>
      </w:r>
      <w:r w:rsidRPr="008416A2">
        <w:tab/>
        <w:t xml:space="preserve">Ravina, B., et al., </w:t>
      </w:r>
      <w:r w:rsidRPr="008416A2">
        <w:rPr>
          <w:i/>
        </w:rPr>
        <w:t>Dopamine transporter imaging is associated with long-term outcomes in Parkinson's disease.</w:t>
      </w:r>
      <w:r w:rsidRPr="008416A2">
        <w:t xml:space="preserve"> Mov Disord, 2012. </w:t>
      </w:r>
      <w:r w:rsidRPr="008416A2">
        <w:rPr>
          <w:b/>
        </w:rPr>
        <w:t>27</w:t>
      </w:r>
      <w:r w:rsidRPr="008416A2">
        <w:t>(11): p. 1392-7.</w:t>
      </w:r>
    </w:p>
    <w:p w14:paraId="26E53CD0" w14:textId="77777777" w:rsidR="008416A2" w:rsidRPr="008416A2" w:rsidRDefault="008416A2" w:rsidP="008416A2">
      <w:pPr>
        <w:pStyle w:val="EndNoteBibliography"/>
        <w:spacing w:after="0"/>
        <w:ind w:left="720" w:hanging="720"/>
      </w:pPr>
      <w:r w:rsidRPr="008416A2">
        <w:t>34.</w:t>
      </w:r>
      <w:r w:rsidRPr="008416A2">
        <w:tab/>
        <w:t xml:space="preserve">Jaakkola, E., et al., </w:t>
      </w:r>
      <w:r w:rsidRPr="008416A2">
        <w:rPr>
          <w:i/>
        </w:rPr>
        <w:t>Ventral striatal dopaminergic defect is associated with hallucinations in Parkinson's disease.</w:t>
      </w:r>
      <w:r w:rsidRPr="008416A2">
        <w:t xml:space="preserve"> Eur J Neurol, 2017. </w:t>
      </w:r>
      <w:r w:rsidRPr="008416A2">
        <w:rPr>
          <w:b/>
        </w:rPr>
        <w:t>24</w:t>
      </w:r>
      <w:r w:rsidRPr="008416A2">
        <w:t>(11): p. 1341-1347.</w:t>
      </w:r>
    </w:p>
    <w:p w14:paraId="1F8BBAD1" w14:textId="77777777" w:rsidR="008416A2" w:rsidRPr="008416A2" w:rsidRDefault="008416A2" w:rsidP="008416A2">
      <w:pPr>
        <w:pStyle w:val="EndNoteBibliography"/>
        <w:spacing w:after="0"/>
        <w:ind w:left="720" w:hanging="720"/>
      </w:pPr>
      <w:r w:rsidRPr="008416A2">
        <w:t>35.</w:t>
      </w:r>
      <w:r w:rsidRPr="008416A2">
        <w:tab/>
        <w:t xml:space="preserve">Kiferle, L., et al., </w:t>
      </w:r>
      <w:r w:rsidRPr="008416A2">
        <w:rPr>
          <w:i/>
        </w:rPr>
        <w:t>Caudate dopaminergic denervation and visual hallucinations: evidence from a (1)(2)(3)I-FP-CIT SPECT study.</w:t>
      </w:r>
      <w:r w:rsidRPr="008416A2">
        <w:t xml:space="preserve"> Parkinsonism Relat Disord, 2014. </w:t>
      </w:r>
      <w:r w:rsidRPr="008416A2">
        <w:rPr>
          <w:b/>
        </w:rPr>
        <w:t>20</w:t>
      </w:r>
      <w:r w:rsidRPr="008416A2">
        <w:t>(7): p. 761-5.</w:t>
      </w:r>
    </w:p>
    <w:p w14:paraId="398831EE" w14:textId="77777777" w:rsidR="008416A2" w:rsidRPr="008416A2" w:rsidRDefault="008416A2" w:rsidP="008416A2">
      <w:pPr>
        <w:pStyle w:val="EndNoteBibliography"/>
        <w:spacing w:after="0"/>
        <w:ind w:left="720" w:hanging="720"/>
      </w:pPr>
      <w:r w:rsidRPr="008416A2">
        <w:t>36.</w:t>
      </w:r>
      <w:r w:rsidRPr="008416A2">
        <w:tab/>
        <w:t xml:space="preserve">Dave, S., et al., </w:t>
      </w:r>
      <w:r w:rsidRPr="008416A2">
        <w:rPr>
          <w:i/>
        </w:rPr>
        <w:t>Drug and Disease Effects in Parkinson's Psychosis: Revisiting the Role of Dopamine.</w:t>
      </w:r>
      <w:r w:rsidRPr="008416A2">
        <w:t xml:space="preserve"> Mov Disord Clin Pract, 2020. </w:t>
      </w:r>
      <w:r w:rsidRPr="008416A2">
        <w:rPr>
          <w:b/>
        </w:rPr>
        <w:t>7</w:t>
      </w:r>
      <w:r w:rsidRPr="008416A2">
        <w:t>(1): p. 32-36.</w:t>
      </w:r>
    </w:p>
    <w:p w14:paraId="3B969D15" w14:textId="77777777" w:rsidR="008416A2" w:rsidRPr="008416A2" w:rsidRDefault="008416A2" w:rsidP="008416A2">
      <w:pPr>
        <w:pStyle w:val="EndNoteBibliography"/>
        <w:spacing w:after="0"/>
        <w:ind w:left="720" w:hanging="720"/>
      </w:pPr>
      <w:r w:rsidRPr="008416A2">
        <w:t>37.</w:t>
      </w:r>
      <w:r w:rsidRPr="008416A2">
        <w:tab/>
        <w:t xml:space="preserve">Khundakar, A.A., et al., </w:t>
      </w:r>
      <w:r w:rsidRPr="008416A2">
        <w:rPr>
          <w:i/>
        </w:rPr>
        <w:t>Analysis of primary visual cortex in dementia with Lewy bodies indicates GABAergic involvement associated with recurrent complex visual hallucinations.</w:t>
      </w:r>
      <w:r w:rsidRPr="008416A2">
        <w:t xml:space="preserve"> Acta Neuropathologica Communications, 2016. </w:t>
      </w:r>
      <w:r w:rsidRPr="008416A2">
        <w:rPr>
          <w:b/>
        </w:rPr>
        <w:t>4</w:t>
      </w:r>
      <w:r w:rsidRPr="008416A2">
        <w:t>(1): p. 66.</w:t>
      </w:r>
    </w:p>
    <w:p w14:paraId="46C400AD" w14:textId="77777777" w:rsidR="008416A2" w:rsidRPr="008416A2" w:rsidRDefault="008416A2" w:rsidP="008416A2">
      <w:pPr>
        <w:pStyle w:val="EndNoteBibliography"/>
        <w:spacing w:after="0"/>
        <w:ind w:left="720" w:hanging="720"/>
      </w:pPr>
      <w:r w:rsidRPr="008416A2">
        <w:t>38.</w:t>
      </w:r>
      <w:r w:rsidRPr="008416A2">
        <w:tab/>
        <w:t xml:space="preserve">Huot, P., et al., </w:t>
      </w:r>
      <w:r w:rsidRPr="008416A2">
        <w:rPr>
          <w:i/>
        </w:rPr>
        <w:t>Increased 5-HT2A receptors in the temporal cortex of parkinsonian patients with visual hallucinations.</w:t>
      </w:r>
      <w:r w:rsidRPr="008416A2">
        <w:t xml:space="preserve"> Mov Disord, 2010. </w:t>
      </w:r>
      <w:r w:rsidRPr="008416A2">
        <w:rPr>
          <w:b/>
        </w:rPr>
        <w:t>25</w:t>
      </w:r>
      <w:r w:rsidRPr="008416A2">
        <w:t>(10): p. 1399-408.</w:t>
      </w:r>
    </w:p>
    <w:p w14:paraId="7FE68430" w14:textId="77777777" w:rsidR="008416A2" w:rsidRPr="008416A2" w:rsidRDefault="008416A2" w:rsidP="008416A2">
      <w:pPr>
        <w:pStyle w:val="EndNoteBibliography"/>
        <w:spacing w:after="0"/>
        <w:ind w:left="720" w:hanging="720"/>
      </w:pPr>
      <w:r w:rsidRPr="008416A2">
        <w:t>39.</w:t>
      </w:r>
      <w:r w:rsidRPr="008416A2">
        <w:tab/>
        <w:t xml:space="preserve">Ballanger, B., et al., </w:t>
      </w:r>
      <w:r w:rsidRPr="008416A2">
        <w:rPr>
          <w:i/>
        </w:rPr>
        <w:t>Serotonin 2A receptors and visual hallucinations in Parkinson disease.</w:t>
      </w:r>
      <w:r w:rsidRPr="008416A2">
        <w:t xml:space="preserve"> Arch Neurol, 2010. </w:t>
      </w:r>
      <w:r w:rsidRPr="008416A2">
        <w:rPr>
          <w:b/>
        </w:rPr>
        <w:t>67</w:t>
      </w:r>
      <w:r w:rsidRPr="008416A2">
        <w:t>(4): p. 416-21.</w:t>
      </w:r>
    </w:p>
    <w:p w14:paraId="03968E7D" w14:textId="77777777" w:rsidR="008416A2" w:rsidRPr="008416A2" w:rsidRDefault="008416A2" w:rsidP="008416A2">
      <w:pPr>
        <w:pStyle w:val="EndNoteBibliography"/>
        <w:spacing w:after="0"/>
        <w:ind w:left="720" w:hanging="720"/>
      </w:pPr>
      <w:r w:rsidRPr="008416A2">
        <w:t>40.</w:t>
      </w:r>
      <w:r w:rsidRPr="008416A2">
        <w:tab/>
        <w:t xml:space="preserve">Abbott, E.J., et al., </w:t>
      </w:r>
      <w:r w:rsidRPr="008416A2">
        <w:rPr>
          <w:i/>
        </w:rPr>
        <w:t>Visual loss and visual hallucinations in patients with age-related macular degeneration (Charles Bonnet syndrome).</w:t>
      </w:r>
      <w:r w:rsidRPr="008416A2">
        <w:t xml:space="preserve"> Invest Ophthalmol Vis Sci, 2007. </w:t>
      </w:r>
      <w:r w:rsidRPr="008416A2">
        <w:rPr>
          <w:b/>
        </w:rPr>
        <w:t>48</w:t>
      </w:r>
      <w:r w:rsidRPr="008416A2">
        <w:t>(3): p. 1416-23.</w:t>
      </w:r>
    </w:p>
    <w:p w14:paraId="244ED4EA" w14:textId="77777777" w:rsidR="008416A2" w:rsidRPr="008416A2" w:rsidRDefault="008416A2" w:rsidP="008416A2">
      <w:pPr>
        <w:pStyle w:val="EndNoteBibliography"/>
        <w:spacing w:after="0"/>
        <w:ind w:left="720" w:hanging="720"/>
      </w:pPr>
      <w:r w:rsidRPr="008416A2">
        <w:t>41.</w:t>
      </w:r>
      <w:r w:rsidRPr="008416A2">
        <w:tab/>
        <w:t xml:space="preserve">Santhouse, A.M., R.J. Howard, and D.H. ffytche, </w:t>
      </w:r>
      <w:r w:rsidRPr="008416A2">
        <w:rPr>
          <w:i/>
        </w:rPr>
        <w:t>Visual hallucinatory syndromes and the anatomy of the visual brain.</w:t>
      </w:r>
      <w:r w:rsidRPr="008416A2">
        <w:t xml:space="preserve"> Brain, 2000. </w:t>
      </w:r>
      <w:r w:rsidRPr="008416A2">
        <w:rPr>
          <w:b/>
        </w:rPr>
        <w:t>123</w:t>
      </w:r>
      <w:r w:rsidRPr="008416A2">
        <w:t>: p. 2055-2064.</w:t>
      </w:r>
    </w:p>
    <w:p w14:paraId="7313ED8D" w14:textId="77777777" w:rsidR="008416A2" w:rsidRPr="008416A2" w:rsidRDefault="008416A2" w:rsidP="008416A2">
      <w:pPr>
        <w:pStyle w:val="EndNoteBibliography"/>
        <w:spacing w:after="0"/>
        <w:ind w:left="720" w:hanging="720"/>
      </w:pPr>
      <w:r w:rsidRPr="008416A2">
        <w:t>42.</w:t>
      </w:r>
      <w:r w:rsidRPr="008416A2">
        <w:tab/>
        <w:t xml:space="preserve">Cox, T.M. and D.H. ffytche, </w:t>
      </w:r>
      <w:r w:rsidRPr="008416A2">
        <w:rPr>
          <w:i/>
        </w:rPr>
        <w:t>Negative outcome Charles Bonnet syndrome.</w:t>
      </w:r>
      <w:r w:rsidRPr="008416A2">
        <w:t xml:space="preserve"> Br J Ophthalmol, 2014. </w:t>
      </w:r>
      <w:r w:rsidRPr="008416A2">
        <w:rPr>
          <w:b/>
        </w:rPr>
        <w:t>98</w:t>
      </w:r>
      <w:r w:rsidRPr="008416A2">
        <w:t>(9): p. 1236-9.</w:t>
      </w:r>
    </w:p>
    <w:p w14:paraId="3A7CBC04" w14:textId="77777777" w:rsidR="008416A2" w:rsidRPr="008416A2" w:rsidRDefault="008416A2" w:rsidP="008416A2">
      <w:pPr>
        <w:pStyle w:val="EndNoteBibliography"/>
        <w:spacing w:after="0"/>
        <w:ind w:left="720" w:hanging="720"/>
      </w:pPr>
      <w:r w:rsidRPr="008416A2">
        <w:t>43.</w:t>
      </w:r>
      <w:r w:rsidRPr="008416A2">
        <w:tab/>
        <w:t xml:space="preserve">Menon, G.J., </w:t>
      </w:r>
      <w:r w:rsidRPr="008416A2">
        <w:rPr>
          <w:i/>
        </w:rPr>
        <w:t>Complex visual hallucinations in the visually impaired: a structured history-taking approach.</w:t>
      </w:r>
      <w:r w:rsidRPr="008416A2">
        <w:t xml:space="preserve"> Arch Ophthalmol, 2005. </w:t>
      </w:r>
      <w:r w:rsidRPr="008416A2">
        <w:rPr>
          <w:b/>
        </w:rPr>
        <w:t>123</w:t>
      </w:r>
      <w:r w:rsidRPr="008416A2">
        <w:t>(3): p. 349-55.</w:t>
      </w:r>
    </w:p>
    <w:p w14:paraId="331F050F" w14:textId="77777777" w:rsidR="008416A2" w:rsidRPr="008416A2" w:rsidRDefault="008416A2" w:rsidP="008416A2">
      <w:pPr>
        <w:pStyle w:val="EndNoteBibliography"/>
        <w:spacing w:after="0"/>
        <w:ind w:left="720" w:hanging="720"/>
      </w:pPr>
      <w:r w:rsidRPr="008416A2">
        <w:t>44.</w:t>
      </w:r>
      <w:r w:rsidRPr="008416A2">
        <w:tab/>
        <w:t xml:space="preserve">Scott, I.U., et al., </w:t>
      </w:r>
      <w:r w:rsidRPr="008416A2">
        <w:rPr>
          <w:i/>
        </w:rPr>
        <w:t>Visual hallucinations in patients with retinal disease.</w:t>
      </w:r>
      <w:r w:rsidRPr="008416A2">
        <w:t xml:space="preserve"> American Journal of Ophthalmology, 2001. </w:t>
      </w:r>
      <w:r w:rsidRPr="008416A2">
        <w:rPr>
          <w:b/>
        </w:rPr>
        <w:t>131</w:t>
      </w:r>
      <w:r w:rsidRPr="008416A2">
        <w:t>: p. 590-598.</w:t>
      </w:r>
    </w:p>
    <w:p w14:paraId="69202551" w14:textId="77777777" w:rsidR="008416A2" w:rsidRPr="008416A2" w:rsidRDefault="008416A2" w:rsidP="008416A2">
      <w:pPr>
        <w:pStyle w:val="EndNoteBibliography"/>
        <w:spacing w:after="0"/>
        <w:ind w:left="720" w:hanging="720"/>
      </w:pPr>
      <w:r w:rsidRPr="008416A2">
        <w:t>45.</w:t>
      </w:r>
      <w:r w:rsidRPr="008416A2">
        <w:tab/>
        <w:t xml:space="preserve">Crumbliss, K.E., M.J. Taussig, and W.M. Jay, </w:t>
      </w:r>
      <w:r w:rsidRPr="008416A2">
        <w:rPr>
          <w:i/>
        </w:rPr>
        <w:t>Vision rehabilitation and Charles Bonnet Syndrome.</w:t>
      </w:r>
      <w:r w:rsidRPr="008416A2">
        <w:t xml:space="preserve"> Semin Ophthalmol, 2008. </w:t>
      </w:r>
      <w:r w:rsidRPr="008416A2">
        <w:rPr>
          <w:b/>
        </w:rPr>
        <w:t>23</w:t>
      </w:r>
      <w:r w:rsidRPr="008416A2">
        <w:t>(2): p. 121-6.</w:t>
      </w:r>
    </w:p>
    <w:p w14:paraId="4D6774D4" w14:textId="77777777" w:rsidR="008416A2" w:rsidRPr="008416A2" w:rsidRDefault="008416A2" w:rsidP="008416A2">
      <w:pPr>
        <w:pStyle w:val="EndNoteBibliography"/>
        <w:spacing w:after="0"/>
        <w:ind w:left="720" w:hanging="720"/>
      </w:pPr>
      <w:r w:rsidRPr="008416A2">
        <w:t>46.</w:t>
      </w:r>
      <w:r w:rsidRPr="008416A2">
        <w:tab/>
        <w:t xml:space="preserve">Jefferis, J.M., M.P. Clarke, and J.P. Taylor, </w:t>
      </w:r>
      <w:r w:rsidRPr="008416A2">
        <w:rPr>
          <w:i/>
        </w:rPr>
        <w:t>Effect of cataract surgery on cognition, mood, and visual hallucinations in older adults.</w:t>
      </w:r>
      <w:r w:rsidRPr="008416A2">
        <w:t xml:space="preserve"> J Cataract Refract Surg, 2015. </w:t>
      </w:r>
      <w:r w:rsidRPr="008416A2">
        <w:rPr>
          <w:b/>
        </w:rPr>
        <w:t>41</w:t>
      </w:r>
      <w:r w:rsidRPr="008416A2">
        <w:t>(6): p. 1241-7.</w:t>
      </w:r>
    </w:p>
    <w:p w14:paraId="4EC8E54E" w14:textId="77777777" w:rsidR="008416A2" w:rsidRPr="008416A2" w:rsidRDefault="008416A2" w:rsidP="008416A2">
      <w:pPr>
        <w:pStyle w:val="EndNoteBibliography"/>
        <w:spacing w:after="0"/>
        <w:ind w:left="720" w:hanging="720"/>
      </w:pPr>
      <w:r w:rsidRPr="008416A2">
        <w:t>47.</w:t>
      </w:r>
      <w:r w:rsidRPr="008416A2">
        <w:tab/>
        <w:t xml:space="preserve">Singh, A. and T.L. Sørensen, </w:t>
      </w:r>
      <w:r w:rsidRPr="008416A2">
        <w:rPr>
          <w:i/>
        </w:rPr>
        <w:t>Charles Bonnet syndrome improves when treatment is effective in age-related macular degeneration.</w:t>
      </w:r>
      <w:r w:rsidRPr="008416A2">
        <w:t xml:space="preserve"> British Journal of Ophthalmology, 2011. </w:t>
      </w:r>
      <w:r w:rsidRPr="008416A2">
        <w:rPr>
          <w:b/>
        </w:rPr>
        <w:t>95</w:t>
      </w:r>
      <w:r w:rsidRPr="008416A2">
        <w:t>(2): p. 291-292.</w:t>
      </w:r>
    </w:p>
    <w:p w14:paraId="58BE23C1" w14:textId="77777777" w:rsidR="008416A2" w:rsidRPr="008416A2" w:rsidRDefault="008416A2" w:rsidP="008416A2">
      <w:pPr>
        <w:pStyle w:val="EndNoteBibliography"/>
        <w:spacing w:after="0"/>
        <w:ind w:left="720" w:hanging="720"/>
      </w:pPr>
      <w:r w:rsidRPr="008416A2">
        <w:t>48.</w:t>
      </w:r>
      <w:r w:rsidRPr="008416A2">
        <w:tab/>
        <w:t xml:space="preserve">Holroyd, S. and S. Sabeen, </w:t>
      </w:r>
      <w:r w:rsidRPr="008416A2">
        <w:rPr>
          <w:i/>
        </w:rPr>
        <w:t>Successful treatment of hallucinations associated with sensory impairment using gabapentin.</w:t>
      </w:r>
      <w:r w:rsidRPr="008416A2">
        <w:t xml:space="preserve"> J Neuropsychiatry Clin Neurosci, 2008. </w:t>
      </w:r>
      <w:r w:rsidRPr="008416A2">
        <w:rPr>
          <w:b/>
        </w:rPr>
        <w:t>20</w:t>
      </w:r>
      <w:r w:rsidRPr="008416A2">
        <w:t>(3): p. 364-6.</w:t>
      </w:r>
    </w:p>
    <w:p w14:paraId="584EDC35" w14:textId="77777777" w:rsidR="008416A2" w:rsidRPr="008416A2" w:rsidRDefault="008416A2" w:rsidP="008416A2">
      <w:pPr>
        <w:pStyle w:val="EndNoteBibliography"/>
        <w:spacing w:after="0"/>
        <w:ind w:left="720" w:hanging="720"/>
      </w:pPr>
      <w:r w:rsidRPr="008416A2">
        <w:t>49.</w:t>
      </w:r>
      <w:r w:rsidRPr="008416A2">
        <w:tab/>
        <w:t xml:space="preserve">Hosty, G., </w:t>
      </w:r>
      <w:r w:rsidRPr="008416A2">
        <w:rPr>
          <w:i/>
        </w:rPr>
        <w:t>Charles Bonnet syndrome: a description of two cases.</w:t>
      </w:r>
      <w:r w:rsidRPr="008416A2">
        <w:t xml:space="preserve"> Acta Psychiatr Scand, 1990. </w:t>
      </w:r>
      <w:r w:rsidRPr="008416A2">
        <w:rPr>
          <w:b/>
        </w:rPr>
        <w:t>82</w:t>
      </w:r>
      <w:r w:rsidRPr="008416A2">
        <w:t>(4): p. 316-7.</w:t>
      </w:r>
    </w:p>
    <w:p w14:paraId="6844458F" w14:textId="77777777" w:rsidR="008416A2" w:rsidRPr="008416A2" w:rsidRDefault="008416A2" w:rsidP="008416A2">
      <w:pPr>
        <w:pStyle w:val="EndNoteBibliography"/>
        <w:spacing w:after="0"/>
        <w:ind w:left="720" w:hanging="720"/>
      </w:pPr>
      <w:r w:rsidRPr="008416A2">
        <w:t>50.</w:t>
      </w:r>
      <w:r w:rsidRPr="008416A2">
        <w:tab/>
        <w:t xml:space="preserve">Burke, W.J., W.H. Roccaforte, and S.P. Wengel, </w:t>
      </w:r>
      <w:r w:rsidRPr="008416A2">
        <w:rPr>
          <w:i/>
        </w:rPr>
        <w:t>Treating visual hallucinations with donepezil.</w:t>
      </w:r>
      <w:r w:rsidRPr="008416A2">
        <w:t xml:space="preserve"> American Journal of Psychiatry, 1999. </w:t>
      </w:r>
      <w:r w:rsidRPr="008416A2">
        <w:rPr>
          <w:b/>
        </w:rPr>
        <w:t>156</w:t>
      </w:r>
      <w:r w:rsidRPr="008416A2">
        <w:t>: p. 1117-1118.</w:t>
      </w:r>
    </w:p>
    <w:p w14:paraId="4F4091B2" w14:textId="77777777" w:rsidR="008416A2" w:rsidRPr="008416A2" w:rsidRDefault="008416A2" w:rsidP="008416A2">
      <w:pPr>
        <w:pStyle w:val="EndNoteBibliography"/>
        <w:spacing w:after="0"/>
        <w:ind w:left="720" w:hanging="720"/>
      </w:pPr>
      <w:r w:rsidRPr="008416A2">
        <w:t>51.</w:t>
      </w:r>
      <w:r w:rsidRPr="008416A2">
        <w:tab/>
        <w:t xml:space="preserve">Nevins, M., </w:t>
      </w:r>
      <w:r w:rsidRPr="008416A2">
        <w:rPr>
          <w:i/>
        </w:rPr>
        <w:t>Charles Bonnet syndrome.</w:t>
      </w:r>
      <w:r w:rsidRPr="008416A2">
        <w:t xml:space="preserve"> J Am Geriatr Soc, 1997. </w:t>
      </w:r>
      <w:r w:rsidRPr="008416A2">
        <w:rPr>
          <w:b/>
        </w:rPr>
        <w:t>45</w:t>
      </w:r>
      <w:r w:rsidRPr="008416A2">
        <w:t>(7): p. 894-5.</w:t>
      </w:r>
    </w:p>
    <w:p w14:paraId="50F20A73" w14:textId="77777777" w:rsidR="008416A2" w:rsidRPr="008416A2" w:rsidRDefault="008416A2" w:rsidP="008416A2">
      <w:pPr>
        <w:pStyle w:val="EndNoteBibliography"/>
        <w:spacing w:after="0"/>
        <w:ind w:left="720" w:hanging="720"/>
      </w:pPr>
      <w:r w:rsidRPr="008416A2">
        <w:t>52.</w:t>
      </w:r>
      <w:r w:rsidRPr="008416A2">
        <w:tab/>
        <w:t xml:space="preserve">Bergman, Y. and Y. Barak, </w:t>
      </w:r>
      <w:r w:rsidRPr="008416A2">
        <w:rPr>
          <w:i/>
        </w:rPr>
        <w:t>Escitalopram for antipsychotic nonresponsive visual hallucinosis: eight patients suffering from Charles Bonnet syndrome.</w:t>
      </w:r>
      <w:r w:rsidRPr="008416A2">
        <w:t xml:space="preserve"> Int Psychogeriatr, 2013. </w:t>
      </w:r>
      <w:r w:rsidRPr="008416A2">
        <w:rPr>
          <w:b/>
        </w:rPr>
        <w:t>25</w:t>
      </w:r>
      <w:r w:rsidRPr="008416A2">
        <w:t>(9): p. 1433-6.</w:t>
      </w:r>
    </w:p>
    <w:p w14:paraId="1187DBC4" w14:textId="77777777" w:rsidR="008416A2" w:rsidRPr="008416A2" w:rsidRDefault="008416A2" w:rsidP="008416A2">
      <w:pPr>
        <w:pStyle w:val="EndNoteBibliography"/>
        <w:spacing w:after="0"/>
        <w:ind w:left="720" w:hanging="720"/>
      </w:pPr>
      <w:r w:rsidRPr="008416A2">
        <w:t>53.</w:t>
      </w:r>
      <w:r w:rsidRPr="008416A2">
        <w:tab/>
        <w:t xml:space="preserve">Maeda, K., et al., </w:t>
      </w:r>
      <w:r w:rsidRPr="008416A2">
        <w:rPr>
          <w:i/>
        </w:rPr>
        <w:t>Charles Bonnet syndrome with visual hallucinations of childhood experience: successful treatment of 1 patient with risperidone.</w:t>
      </w:r>
      <w:r w:rsidRPr="008416A2">
        <w:t xml:space="preserve"> J Clin Psychiatry, 2003. </w:t>
      </w:r>
      <w:r w:rsidRPr="008416A2">
        <w:rPr>
          <w:b/>
        </w:rPr>
        <w:t>64</w:t>
      </w:r>
      <w:r w:rsidRPr="008416A2">
        <w:t>(9): p. 1131-2.</w:t>
      </w:r>
    </w:p>
    <w:p w14:paraId="7310038C" w14:textId="77777777" w:rsidR="008416A2" w:rsidRPr="008416A2" w:rsidRDefault="008416A2" w:rsidP="008416A2">
      <w:pPr>
        <w:pStyle w:val="EndNoteBibliography"/>
        <w:spacing w:after="0"/>
        <w:ind w:left="720" w:hanging="720"/>
      </w:pPr>
      <w:r w:rsidRPr="008416A2">
        <w:t>54.</w:t>
      </w:r>
      <w:r w:rsidRPr="008416A2">
        <w:tab/>
        <w:t xml:space="preserve">Miyaoka, T., et al., </w:t>
      </w:r>
      <w:r w:rsidRPr="008416A2">
        <w:rPr>
          <w:i/>
        </w:rPr>
        <w:t>Yi-gan san for treatment of charles bonnet syndrome (visual hallucination due to vision loss): an open-label study.</w:t>
      </w:r>
      <w:r w:rsidRPr="008416A2">
        <w:t xml:space="preserve"> Clin Neuropharmacol, 2011. </w:t>
      </w:r>
      <w:r w:rsidRPr="008416A2">
        <w:rPr>
          <w:b/>
        </w:rPr>
        <w:t>34</w:t>
      </w:r>
      <w:r w:rsidRPr="008416A2">
        <w:t>(1): p. 24-7.</w:t>
      </w:r>
    </w:p>
    <w:p w14:paraId="65596540" w14:textId="77777777" w:rsidR="008416A2" w:rsidRPr="008416A2" w:rsidRDefault="008416A2" w:rsidP="008416A2">
      <w:pPr>
        <w:pStyle w:val="EndNoteBibliography"/>
        <w:spacing w:after="0"/>
        <w:ind w:left="720" w:hanging="720"/>
      </w:pPr>
      <w:r w:rsidRPr="008416A2">
        <w:t>55.</w:t>
      </w:r>
      <w:r w:rsidRPr="008416A2">
        <w:tab/>
        <w:t xml:space="preserve">Merabet, L.B., et al., </w:t>
      </w:r>
      <w:r w:rsidRPr="008416A2">
        <w:rPr>
          <w:i/>
        </w:rPr>
        <w:t>Suppression of complex visual hallucinatory experiences by occipital transcranial magnetic stimulation: a case report.</w:t>
      </w:r>
      <w:r w:rsidRPr="008416A2">
        <w:t xml:space="preserve"> Neurocase, 2003. </w:t>
      </w:r>
      <w:r w:rsidRPr="008416A2">
        <w:rPr>
          <w:b/>
        </w:rPr>
        <w:t>9</w:t>
      </w:r>
      <w:r w:rsidRPr="008416A2">
        <w:t>(5): p. 436-40.</w:t>
      </w:r>
    </w:p>
    <w:p w14:paraId="0D009C20" w14:textId="77777777" w:rsidR="008416A2" w:rsidRPr="008416A2" w:rsidRDefault="008416A2" w:rsidP="008416A2">
      <w:pPr>
        <w:pStyle w:val="EndNoteBibliography"/>
        <w:spacing w:after="0"/>
        <w:ind w:left="720" w:hanging="720"/>
      </w:pPr>
      <w:r w:rsidRPr="008416A2">
        <w:t>56.</w:t>
      </w:r>
      <w:r w:rsidRPr="008416A2">
        <w:tab/>
        <w:t xml:space="preserve">ffytche, D.H., et al., </w:t>
      </w:r>
      <w:r w:rsidRPr="008416A2">
        <w:rPr>
          <w:i/>
        </w:rPr>
        <w:t>The psychosis spectrum in Parkinson disease.</w:t>
      </w:r>
      <w:r w:rsidRPr="008416A2">
        <w:t xml:space="preserve"> Nat Rev Neurol, 2017. </w:t>
      </w:r>
      <w:r w:rsidRPr="008416A2">
        <w:rPr>
          <w:b/>
        </w:rPr>
        <w:t>13</w:t>
      </w:r>
      <w:r w:rsidRPr="008416A2">
        <w:t>(2): p. 81-95.</w:t>
      </w:r>
    </w:p>
    <w:p w14:paraId="14B5E416" w14:textId="77777777" w:rsidR="008416A2" w:rsidRPr="008416A2" w:rsidRDefault="008416A2" w:rsidP="008416A2">
      <w:pPr>
        <w:pStyle w:val="EndNoteBibliography"/>
        <w:spacing w:after="0"/>
        <w:ind w:left="720" w:hanging="720"/>
      </w:pPr>
      <w:r w:rsidRPr="008416A2">
        <w:t>57.</w:t>
      </w:r>
      <w:r w:rsidRPr="008416A2">
        <w:tab/>
        <w:t xml:space="preserve">Goetz, C.G. and G.T. Stebbins, </w:t>
      </w:r>
      <w:r w:rsidRPr="008416A2">
        <w:rPr>
          <w:i/>
        </w:rPr>
        <w:t>Mortality and hallucinations in nursing home patients with advanced Parkinson's disease.</w:t>
      </w:r>
      <w:r w:rsidRPr="008416A2">
        <w:t xml:space="preserve"> Neurology, 1995. </w:t>
      </w:r>
      <w:r w:rsidRPr="008416A2">
        <w:rPr>
          <w:b/>
        </w:rPr>
        <w:t>45</w:t>
      </w:r>
      <w:r w:rsidRPr="008416A2">
        <w:t>: p. 669-671.</w:t>
      </w:r>
    </w:p>
    <w:p w14:paraId="38D2ECDB" w14:textId="77777777" w:rsidR="008416A2" w:rsidRPr="008416A2" w:rsidRDefault="008416A2" w:rsidP="008416A2">
      <w:pPr>
        <w:pStyle w:val="EndNoteBibliography"/>
        <w:spacing w:after="0"/>
        <w:ind w:left="720" w:hanging="720"/>
      </w:pPr>
      <w:r w:rsidRPr="008416A2">
        <w:t>58.</w:t>
      </w:r>
      <w:r w:rsidRPr="008416A2">
        <w:tab/>
        <w:t xml:space="preserve">Weintraub, D., et al., </w:t>
      </w:r>
      <w:r w:rsidRPr="008416A2">
        <w:rPr>
          <w:i/>
        </w:rPr>
        <w:t>Association of Antipsychotic Use With Mortality Risk in Patients With Parkinson Disease.</w:t>
      </w:r>
      <w:r w:rsidRPr="008416A2">
        <w:t xml:space="preserve"> JAMA Neurol, 2016. </w:t>
      </w:r>
      <w:r w:rsidRPr="008416A2">
        <w:rPr>
          <w:b/>
        </w:rPr>
        <w:t>73</w:t>
      </w:r>
      <w:r w:rsidRPr="008416A2">
        <w:t>: p. 535-541.</w:t>
      </w:r>
    </w:p>
    <w:p w14:paraId="7110B88B" w14:textId="77777777" w:rsidR="008416A2" w:rsidRPr="008416A2" w:rsidRDefault="008416A2" w:rsidP="008416A2">
      <w:pPr>
        <w:pStyle w:val="EndNoteBibliography"/>
        <w:spacing w:after="0"/>
        <w:ind w:left="720" w:hanging="720"/>
      </w:pPr>
      <w:r w:rsidRPr="008416A2">
        <w:t>59.</w:t>
      </w:r>
      <w:r w:rsidRPr="008416A2">
        <w:tab/>
        <w:t xml:space="preserve">Goetz, C.G. and G.T. Stebbins, </w:t>
      </w:r>
      <w:r w:rsidRPr="008416A2">
        <w:rPr>
          <w:i/>
        </w:rPr>
        <w:t>Risk factors for nursing home placement in advanced Parkinson's disease.</w:t>
      </w:r>
      <w:r w:rsidRPr="008416A2">
        <w:t xml:space="preserve"> Neurology, 1993. </w:t>
      </w:r>
      <w:r w:rsidRPr="008416A2">
        <w:rPr>
          <w:b/>
        </w:rPr>
        <w:t>43</w:t>
      </w:r>
      <w:r w:rsidRPr="008416A2">
        <w:t>: p. 2227-2229.</w:t>
      </w:r>
    </w:p>
    <w:p w14:paraId="6218BE64" w14:textId="77777777" w:rsidR="008416A2" w:rsidRPr="008416A2" w:rsidRDefault="008416A2" w:rsidP="008416A2">
      <w:pPr>
        <w:pStyle w:val="EndNoteBibliography"/>
        <w:spacing w:after="0"/>
        <w:ind w:left="720" w:hanging="720"/>
      </w:pPr>
      <w:r w:rsidRPr="008416A2">
        <w:t>60.</w:t>
      </w:r>
      <w:r w:rsidRPr="008416A2">
        <w:tab/>
        <w:t xml:space="preserve">Renouf, S., et al., </w:t>
      </w:r>
      <w:r w:rsidRPr="008416A2">
        <w:rPr>
          <w:i/>
        </w:rPr>
        <w:t>Visual hallucinations in dementia and Parkinson's disease: A qualitative exploration of patient and caregiver experiences.</w:t>
      </w:r>
      <w:r w:rsidRPr="008416A2">
        <w:t xml:space="preserve"> Int J Geriatr Psychiatry, 2018. </w:t>
      </w:r>
      <w:r w:rsidRPr="008416A2">
        <w:rPr>
          <w:b/>
        </w:rPr>
        <w:t>33</w:t>
      </w:r>
      <w:r w:rsidRPr="008416A2">
        <w:t>(10): p. 1327-1334.</w:t>
      </w:r>
    </w:p>
    <w:p w14:paraId="2389EE41" w14:textId="77777777" w:rsidR="008416A2" w:rsidRPr="008416A2" w:rsidRDefault="008416A2" w:rsidP="008416A2">
      <w:pPr>
        <w:pStyle w:val="EndNoteBibliography"/>
        <w:spacing w:after="0"/>
        <w:ind w:left="720" w:hanging="720"/>
      </w:pPr>
      <w:r w:rsidRPr="008416A2">
        <w:t>61.</w:t>
      </w:r>
      <w:r w:rsidRPr="008416A2">
        <w:tab/>
        <w:t xml:space="preserve">McKinlay, A., et al., </w:t>
      </w:r>
      <w:r w:rsidRPr="008416A2">
        <w:rPr>
          <w:i/>
        </w:rPr>
        <w:t>A profile of neuropsychiatric problems and their relationship to quality of life for Parkinson's disease patients without dementia.</w:t>
      </w:r>
      <w:r w:rsidRPr="008416A2">
        <w:t xml:space="preserve"> Parkinsonism Relat Disord, 2008. </w:t>
      </w:r>
      <w:r w:rsidRPr="008416A2">
        <w:rPr>
          <w:b/>
        </w:rPr>
        <w:t>14</w:t>
      </w:r>
      <w:r w:rsidRPr="008416A2">
        <w:t>(1): p. 37-42.</w:t>
      </w:r>
    </w:p>
    <w:p w14:paraId="166F1E7A" w14:textId="77777777" w:rsidR="008416A2" w:rsidRPr="008416A2" w:rsidRDefault="008416A2" w:rsidP="008416A2">
      <w:pPr>
        <w:pStyle w:val="EndNoteBibliography"/>
        <w:spacing w:after="0"/>
        <w:ind w:left="720" w:hanging="720"/>
      </w:pPr>
      <w:r w:rsidRPr="008416A2">
        <w:t>62.</w:t>
      </w:r>
      <w:r w:rsidRPr="008416A2">
        <w:tab/>
        <w:t xml:space="preserve">NICE, </w:t>
      </w:r>
      <w:r w:rsidRPr="008416A2">
        <w:rPr>
          <w:i/>
        </w:rPr>
        <w:t>Parkinson's disease in adults</w:t>
      </w:r>
      <w:r w:rsidRPr="008416A2">
        <w:t>. 2017.</w:t>
      </w:r>
    </w:p>
    <w:p w14:paraId="3DF8BC7D" w14:textId="77777777" w:rsidR="008416A2" w:rsidRPr="008416A2" w:rsidRDefault="008416A2" w:rsidP="008416A2">
      <w:pPr>
        <w:pStyle w:val="EndNoteBibliography"/>
        <w:spacing w:after="0"/>
        <w:ind w:left="720" w:hanging="720"/>
      </w:pPr>
      <w:r w:rsidRPr="008416A2">
        <w:t>63.</w:t>
      </w:r>
      <w:r w:rsidRPr="008416A2">
        <w:tab/>
        <w:t xml:space="preserve">Diederich, N.J., V. Pieri, and C.G. Goetz, </w:t>
      </w:r>
      <w:r w:rsidRPr="008416A2">
        <w:rPr>
          <w:i/>
        </w:rPr>
        <w:t>Coping strategies for visual hallucinations in Parkinson's disease.</w:t>
      </w:r>
      <w:r w:rsidRPr="008416A2">
        <w:t xml:space="preserve"> Mov Disord, 2003. </w:t>
      </w:r>
      <w:r w:rsidRPr="008416A2">
        <w:rPr>
          <w:b/>
        </w:rPr>
        <w:t>18</w:t>
      </w:r>
      <w:r w:rsidRPr="008416A2">
        <w:t>(7): p. 831-2.</w:t>
      </w:r>
    </w:p>
    <w:p w14:paraId="343E0C00" w14:textId="77777777" w:rsidR="008416A2" w:rsidRPr="008416A2" w:rsidRDefault="008416A2" w:rsidP="008416A2">
      <w:pPr>
        <w:pStyle w:val="EndNoteBibliography"/>
        <w:spacing w:after="0"/>
        <w:ind w:left="720" w:hanging="720"/>
      </w:pPr>
      <w:r w:rsidRPr="008416A2">
        <w:t>64.</w:t>
      </w:r>
      <w:r w:rsidRPr="008416A2">
        <w:tab/>
        <w:t xml:space="preserve">Mueller, C., et al., </w:t>
      </w:r>
      <w:r w:rsidRPr="008416A2">
        <w:rPr>
          <w:i/>
        </w:rPr>
        <w:t>Assessment and Management of Neuropsychiatric Symptoms in Parkinson's Disease.</w:t>
      </w:r>
      <w:r w:rsidRPr="008416A2">
        <w:t xml:space="preserve"> CNS Drugs, 2018. </w:t>
      </w:r>
      <w:r w:rsidRPr="008416A2">
        <w:rPr>
          <w:b/>
        </w:rPr>
        <w:t>32</w:t>
      </w:r>
      <w:r w:rsidRPr="008416A2">
        <w:t>(7): p. 621-635.</w:t>
      </w:r>
    </w:p>
    <w:p w14:paraId="5BF8699B" w14:textId="77777777" w:rsidR="008416A2" w:rsidRPr="008416A2" w:rsidRDefault="008416A2" w:rsidP="008416A2">
      <w:pPr>
        <w:pStyle w:val="EndNoteBibliography"/>
        <w:spacing w:after="0"/>
        <w:ind w:left="720" w:hanging="720"/>
      </w:pPr>
      <w:r w:rsidRPr="008416A2">
        <w:t>65.</w:t>
      </w:r>
      <w:r w:rsidRPr="008416A2">
        <w:tab/>
        <w:t xml:space="preserve">Connolly, B.S. and A.E. Lang, </w:t>
      </w:r>
      <w:r w:rsidRPr="008416A2">
        <w:rPr>
          <w:i/>
        </w:rPr>
        <w:t>Pharmacological treatment of Parkinson disease: a review.</w:t>
      </w:r>
      <w:r w:rsidRPr="008416A2">
        <w:t xml:space="preserve"> JAMA, 2014. </w:t>
      </w:r>
      <w:r w:rsidRPr="008416A2">
        <w:rPr>
          <w:b/>
        </w:rPr>
        <w:t>311</w:t>
      </w:r>
      <w:r w:rsidRPr="008416A2">
        <w:t>(16): p. 1670-83.</w:t>
      </w:r>
    </w:p>
    <w:p w14:paraId="4408C03C" w14:textId="77777777" w:rsidR="008416A2" w:rsidRPr="008416A2" w:rsidRDefault="008416A2" w:rsidP="008416A2">
      <w:pPr>
        <w:pStyle w:val="EndNoteBibliography"/>
        <w:spacing w:after="0"/>
        <w:ind w:left="720" w:hanging="720"/>
      </w:pPr>
      <w:r w:rsidRPr="008416A2">
        <w:t>66.</w:t>
      </w:r>
      <w:r w:rsidRPr="008416A2">
        <w:tab/>
        <w:t xml:space="preserve">Diederich, N.J., et al., </w:t>
      </w:r>
      <w:r w:rsidRPr="008416A2">
        <w:rPr>
          <w:i/>
        </w:rPr>
        <w:t>Hallucinations in Parkinson disease.</w:t>
      </w:r>
      <w:r w:rsidRPr="008416A2">
        <w:t xml:space="preserve"> Nat Rev Neurol, 2009. </w:t>
      </w:r>
      <w:r w:rsidRPr="008416A2">
        <w:rPr>
          <w:b/>
        </w:rPr>
        <w:t>5</w:t>
      </w:r>
      <w:r w:rsidRPr="008416A2">
        <w:t>(6): p. 331-42.</w:t>
      </w:r>
    </w:p>
    <w:p w14:paraId="5706C695" w14:textId="77777777" w:rsidR="008416A2" w:rsidRPr="008416A2" w:rsidRDefault="008416A2" w:rsidP="008416A2">
      <w:pPr>
        <w:pStyle w:val="EndNoteBibliography"/>
        <w:spacing w:after="0"/>
        <w:ind w:left="720" w:hanging="720"/>
      </w:pPr>
      <w:r w:rsidRPr="008416A2">
        <w:t>67.</w:t>
      </w:r>
      <w:r w:rsidRPr="008416A2">
        <w:tab/>
        <w:t xml:space="preserve">Wilby, K.J., et al., </w:t>
      </w:r>
      <w:r w:rsidRPr="008416A2">
        <w:rPr>
          <w:i/>
        </w:rPr>
        <w:t>Evidence-Based Review of Pharmacotherapy Used for Parkinson's Disease Psychosis.</w:t>
      </w:r>
      <w:r w:rsidRPr="008416A2">
        <w:t xml:space="preserve"> Ann Pharmacother, 2017. </w:t>
      </w:r>
      <w:r w:rsidRPr="008416A2">
        <w:rPr>
          <w:b/>
        </w:rPr>
        <w:t>51</w:t>
      </w:r>
      <w:r w:rsidRPr="008416A2">
        <w:t>(8): p. 682-695.</w:t>
      </w:r>
    </w:p>
    <w:p w14:paraId="38431023" w14:textId="77777777" w:rsidR="008416A2" w:rsidRPr="008416A2" w:rsidRDefault="008416A2" w:rsidP="008416A2">
      <w:pPr>
        <w:pStyle w:val="EndNoteBibliography"/>
        <w:spacing w:after="0"/>
        <w:ind w:left="720" w:hanging="720"/>
      </w:pPr>
      <w:r w:rsidRPr="008416A2">
        <w:t>68.</w:t>
      </w:r>
      <w:r w:rsidRPr="008416A2">
        <w:tab/>
        <w:t xml:space="preserve">Pollak, P., et al., </w:t>
      </w:r>
      <w:r w:rsidRPr="008416A2">
        <w:rPr>
          <w:i/>
        </w:rPr>
        <w:t>Clozapine in drug induced psychosis in Parkinson's disease: a randomised, placebo controlled study with open follow up.</w:t>
      </w:r>
      <w:r w:rsidRPr="008416A2">
        <w:t xml:space="preserve"> J Neurol Neurosurg Psychiatry, 2004. </w:t>
      </w:r>
      <w:r w:rsidRPr="008416A2">
        <w:rPr>
          <w:b/>
        </w:rPr>
        <w:t>75</w:t>
      </w:r>
      <w:r w:rsidRPr="008416A2">
        <w:t>(5): p. 689-95.</w:t>
      </w:r>
    </w:p>
    <w:p w14:paraId="3FDEDFB5" w14:textId="77777777" w:rsidR="008416A2" w:rsidRPr="008416A2" w:rsidRDefault="008416A2" w:rsidP="008416A2">
      <w:pPr>
        <w:pStyle w:val="EndNoteBibliography"/>
        <w:spacing w:after="0"/>
        <w:ind w:left="720" w:hanging="720"/>
      </w:pPr>
      <w:r w:rsidRPr="008416A2">
        <w:t>69.</w:t>
      </w:r>
      <w:r w:rsidRPr="008416A2">
        <w:tab/>
        <w:t xml:space="preserve">Parkinson study group, </w:t>
      </w:r>
      <w:r w:rsidRPr="008416A2">
        <w:rPr>
          <w:i/>
        </w:rPr>
        <w:t>Low-dose clozapine for the treatment of drug-induced psychosis in Parkinson's disease. The Parkinson Study Group.</w:t>
      </w:r>
      <w:r w:rsidRPr="008416A2">
        <w:t xml:space="preserve"> N Engl J Med, 1999. </w:t>
      </w:r>
      <w:r w:rsidRPr="008416A2">
        <w:rPr>
          <w:b/>
        </w:rPr>
        <w:t>340</w:t>
      </w:r>
      <w:r w:rsidRPr="008416A2">
        <w:t>(10): p. 757-63.</w:t>
      </w:r>
    </w:p>
    <w:p w14:paraId="0CA838D7" w14:textId="77777777" w:rsidR="008416A2" w:rsidRPr="008416A2" w:rsidRDefault="008416A2" w:rsidP="008416A2">
      <w:pPr>
        <w:pStyle w:val="EndNoteBibliography"/>
        <w:spacing w:after="0"/>
        <w:ind w:left="720" w:hanging="720"/>
      </w:pPr>
      <w:r w:rsidRPr="008416A2">
        <w:t>70.</w:t>
      </w:r>
      <w:r w:rsidRPr="008416A2">
        <w:tab/>
        <w:t xml:space="preserve">Ondo, W.G., et al., </w:t>
      </w:r>
      <w:r w:rsidRPr="008416A2">
        <w:rPr>
          <w:i/>
        </w:rPr>
        <w:t>Double-blind, placebo-controlled, unforced titration parallel trial of quetiapine for dopaminergic-induced hallucinations in Parkinson's disease.</w:t>
      </w:r>
      <w:r w:rsidRPr="008416A2">
        <w:t xml:space="preserve"> Mov Disord, 2005. </w:t>
      </w:r>
      <w:r w:rsidRPr="008416A2">
        <w:rPr>
          <w:b/>
        </w:rPr>
        <w:t>20</w:t>
      </w:r>
      <w:r w:rsidRPr="008416A2">
        <w:t>(8): p. 958-63.</w:t>
      </w:r>
    </w:p>
    <w:p w14:paraId="387C1DD6" w14:textId="77777777" w:rsidR="008416A2" w:rsidRPr="008416A2" w:rsidRDefault="008416A2" w:rsidP="008416A2">
      <w:pPr>
        <w:pStyle w:val="EndNoteBibliography"/>
        <w:spacing w:after="0"/>
        <w:ind w:left="720" w:hanging="720"/>
      </w:pPr>
      <w:r w:rsidRPr="008416A2">
        <w:t>71.</w:t>
      </w:r>
      <w:r w:rsidRPr="008416A2">
        <w:tab/>
        <w:t xml:space="preserve">Shotbolt, P., et al., </w:t>
      </w:r>
      <w:r w:rsidRPr="008416A2">
        <w:rPr>
          <w:i/>
        </w:rPr>
        <w:t>A randomized controlled trial of quetiapine for psychosis in Parkinson's disease.</w:t>
      </w:r>
      <w:r w:rsidRPr="008416A2">
        <w:t xml:space="preserve"> Neuropsychiatr Dis Treat, 2009. </w:t>
      </w:r>
      <w:r w:rsidRPr="008416A2">
        <w:rPr>
          <w:b/>
        </w:rPr>
        <w:t>5</w:t>
      </w:r>
      <w:r w:rsidRPr="008416A2">
        <w:t>: p. 327-32.</w:t>
      </w:r>
    </w:p>
    <w:p w14:paraId="1517B1A8" w14:textId="77777777" w:rsidR="008416A2" w:rsidRPr="008416A2" w:rsidRDefault="008416A2" w:rsidP="008416A2">
      <w:pPr>
        <w:pStyle w:val="EndNoteBibliography"/>
        <w:spacing w:after="0"/>
        <w:ind w:left="720" w:hanging="720"/>
      </w:pPr>
      <w:r w:rsidRPr="008416A2">
        <w:t>72.</w:t>
      </w:r>
      <w:r w:rsidRPr="008416A2">
        <w:tab/>
        <w:t xml:space="preserve">Rabey, J.M., et al., </w:t>
      </w:r>
      <w:r w:rsidRPr="008416A2">
        <w:rPr>
          <w:i/>
        </w:rPr>
        <w:t>Effect of quetiapine in psychotic Parkinson's disease patients: a double-blind labeled study of 3 months' duration.</w:t>
      </w:r>
      <w:r w:rsidRPr="008416A2">
        <w:t xml:space="preserve"> Mov Disord, 2007. </w:t>
      </w:r>
      <w:r w:rsidRPr="008416A2">
        <w:rPr>
          <w:b/>
        </w:rPr>
        <w:t>22</w:t>
      </w:r>
      <w:r w:rsidRPr="008416A2">
        <w:t>(3): p. 313-8.</w:t>
      </w:r>
    </w:p>
    <w:p w14:paraId="4D2BBAE4" w14:textId="77777777" w:rsidR="008416A2" w:rsidRPr="008416A2" w:rsidRDefault="008416A2" w:rsidP="008416A2">
      <w:pPr>
        <w:pStyle w:val="EndNoteBibliography"/>
        <w:spacing w:after="0"/>
        <w:ind w:left="720" w:hanging="720"/>
      </w:pPr>
      <w:r w:rsidRPr="008416A2">
        <w:t>73.</w:t>
      </w:r>
      <w:r w:rsidRPr="008416A2">
        <w:tab/>
        <w:t xml:space="preserve">Fernandez, H.H., et al., </w:t>
      </w:r>
      <w:r w:rsidRPr="008416A2">
        <w:rPr>
          <w:i/>
        </w:rPr>
        <w:t>Quetiapine improves visual hallucinations in Parkinson disease but not through normalization of sleep architecture: results from a double-blind clinical-polysomnography study.</w:t>
      </w:r>
      <w:r w:rsidRPr="008416A2">
        <w:t xml:space="preserve"> Int J Neurosci, 2009. </w:t>
      </w:r>
      <w:r w:rsidRPr="008416A2">
        <w:rPr>
          <w:b/>
        </w:rPr>
        <w:t>119</w:t>
      </w:r>
      <w:r w:rsidRPr="008416A2">
        <w:t>(12): p. 2196-205.</w:t>
      </w:r>
    </w:p>
    <w:p w14:paraId="1E2EB0A1" w14:textId="77777777" w:rsidR="008416A2" w:rsidRPr="008416A2" w:rsidRDefault="008416A2" w:rsidP="008416A2">
      <w:pPr>
        <w:pStyle w:val="EndNoteBibliography"/>
        <w:spacing w:after="0"/>
        <w:ind w:left="720" w:hanging="720"/>
      </w:pPr>
      <w:r w:rsidRPr="008416A2">
        <w:t>74.</w:t>
      </w:r>
      <w:r w:rsidRPr="008416A2">
        <w:tab/>
        <w:t xml:space="preserve">Meltzer, H.Y., et al., </w:t>
      </w:r>
      <w:r w:rsidRPr="008416A2">
        <w:rPr>
          <w:i/>
        </w:rPr>
        <w:t>Pimavanserin, a serotonin(2A) receptor inverse agonist, for the treatment of parkinson's disease psychosis.</w:t>
      </w:r>
      <w:r w:rsidRPr="008416A2">
        <w:t xml:space="preserve"> Neuropsychopharmacology, 2010. </w:t>
      </w:r>
      <w:r w:rsidRPr="008416A2">
        <w:rPr>
          <w:b/>
        </w:rPr>
        <w:t>35</w:t>
      </w:r>
      <w:r w:rsidRPr="008416A2">
        <w:t>(4): p. 881-92.</w:t>
      </w:r>
    </w:p>
    <w:p w14:paraId="66F5DD3B" w14:textId="77777777" w:rsidR="008416A2" w:rsidRPr="008416A2" w:rsidRDefault="008416A2" w:rsidP="008416A2">
      <w:pPr>
        <w:pStyle w:val="EndNoteBibliography"/>
        <w:spacing w:after="0"/>
        <w:ind w:left="720" w:hanging="720"/>
      </w:pPr>
      <w:r w:rsidRPr="008416A2">
        <w:t>75.</w:t>
      </w:r>
      <w:r w:rsidRPr="008416A2">
        <w:tab/>
        <w:t xml:space="preserve">Cummings, J., et al., </w:t>
      </w:r>
      <w:r w:rsidRPr="008416A2">
        <w:rPr>
          <w:i/>
        </w:rPr>
        <w:t>Pimavanserin for patients with Parkinson's disease psychosis: a randomised, placebo-controlled phase 3 trial.</w:t>
      </w:r>
      <w:r w:rsidRPr="008416A2">
        <w:t xml:space="preserve"> Lancet, 2014. </w:t>
      </w:r>
      <w:r w:rsidRPr="008416A2">
        <w:rPr>
          <w:b/>
        </w:rPr>
        <w:t>383</w:t>
      </w:r>
      <w:r w:rsidRPr="008416A2">
        <w:t>(9916): p. 533-40.</w:t>
      </w:r>
    </w:p>
    <w:p w14:paraId="6BB97B56" w14:textId="77777777" w:rsidR="008416A2" w:rsidRPr="008416A2" w:rsidRDefault="008416A2" w:rsidP="008416A2">
      <w:pPr>
        <w:pStyle w:val="EndNoteBibliography"/>
        <w:spacing w:after="0"/>
        <w:ind w:left="720" w:hanging="720"/>
      </w:pPr>
      <w:r w:rsidRPr="008416A2">
        <w:t>76.</w:t>
      </w:r>
      <w:r w:rsidRPr="008416A2">
        <w:tab/>
        <w:t xml:space="preserve">Urwyler, P., et al., </w:t>
      </w:r>
      <w:r w:rsidRPr="008416A2">
        <w:rPr>
          <w:i/>
        </w:rPr>
        <w:t>Visual Hallucinations in Eye Disease and Lewy Body Disease.</w:t>
      </w:r>
      <w:r w:rsidRPr="008416A2">
        <w:t xml:space="preserve"> Am J Geriatr Psychiatry, 2016. </w:t>
      </w:r>
      <w:r w:rsidRPr="008416A2">
        <w:rPr>
          <w:b/>
        </w:rPr>
        <w:t>24</w:t>
      </w:r>
      <w:r w:rsidRPr="008416A2">
        <w:t>(5): p. 350-8.</w:t>
      </w:r>
    </w:p>
    <w:p w14:paraId="7A39FF8B" w14:textId="77777777" w:rsidR="008416A2" w:rsidRPr="008416A2" w:rsidRDefault="008416A2" w:rsidP="008416A2">
      <w:pPr>
        <w:pStyle w:val="EndNoteBibliography"/>
        <w:spacing w:after="0"/>
        <w:ind w:left="720" w:hanging="720"/>
      </w:pPr>
      <w:r w:rsidRPr="008416A2">
        <w:t>77.</w:t>
      </w:r>
      <w:r w:rsidRPr="008416A2">
        <w:tab/>
        <w:t xml:space="preserve">Collerton, D. and J.P. Taylor, </w:t>
      </w:r>
      <w:r w:rsidRPr="008416A2">
        <w:rPr>
          <w:i/>
        </w:rPr>
        <w:t>Advances in the treatment of visual hallucinations in neurodegenerative diseases.</w:t>
      </w:r>
      <w:r w:rsidRPr="008416A2">
        <w:t xml:space="preserve"> Future Neurol, 2013. </w:t>
      </w:r>
      <w:r w:rsidRPr="008416A2">
        <w:rPr>
          <w:b/>
        </w:rPr>
        <w:t>8</w:t>
      </w:r>
      <w:r w:rsidRPr="008416A2">
        <w:t>(4): p. 433-444.</w:t>
      </w:r>
    </w:p>
    <w:p w14:paraId="46CAD2C2" w14:textId="77777777" w:rsidR="008416A2" w:rsidRPr="008416A2" w:rsidRDefault="008416A2" w:rsidP="008416A2">
      <w:pPr>
        <w:pStyle w:val="EndNoteBibliography"/>
        <w:spacing w:after="0"/>
        <w:ind w:left="720" w:hanging="720"/>
      </w:pPr>
      <w:r w:rsidRPr="008416A2">
        <w:t>78.</w:t>
      </w:r>
      <w:r w:rsidRPr="008416A2">
        <w:tab/>
        <w:t xml:space="preserve">Hope, T., et al., </w:t>
      </w:r>
      <w:r w:rsidRPr="008416A2">
        <w:rPr>
          <w:i/>
        </w:rPr>
        <w:t>Natural history of behavioural changes and psychiatric symptoms in Alzheimer's disease. A longitudinal study.</w:t>
      </w:r>
      <w:r w:rsidRPr="008416A2">
        <w:t xml:space="preserve"> Br J Psychiatry, 1999. </w:t>
      </w:r>
      <w:r w:rsidRPr="008416A2">
        <w:rPr>
          <w:b/>
        </w:rPr>
        <w:t>174</w:t>
      </w:r>
      <w:r w:rsidRPr="008416A2">
        <w:t>: p. 39-44.</w:t>
      </w:r>
    </w:p>
    <w:p w14:paraId="34A9FBD2" w14:textId="77777777" w:rsidR="008416A2" w:rsidRPr="008416A2" w:rsidRDefault="008416A2" w:rsidP="008416A2">
      <w:pPr>
        <w:pStyle w:val="EndNoteBibliography"/>
        <w:spacing w:after="0"/>
        <w:ind w:left="720" w:hanging="720"/>
      </w:pPr>
      <w:r w:rsidRPr="008416A2">
        <w:t>79.</w:t>
      </w:r>
      <w:r w:rsidRPr="008416A2">
        <w:tab/>
        <w:t xml:space="preserve">Stern, Y., et al., </w:t>
      </w:r>
      <w:r w:rsidRPr="008416A2">
        <w:rPr>
          <w:i/>
        </w:rPr>
        <w:t>Predicting time to nursing home care and death in individuals with Alzheimer disease.</w:t>
      </w:r>
      <w:r w:rsidRPr="008416A2">
        <w:t xml:space="preserve"> JAMA, 1997. </w:t>
      </w:r>
      <w:r w:rsidRPr="008416A2">
        <w:rPr>
          <w:b/>
        </w:rPr>
        <w:t>277</w:t>
      </w:r>
      <w:r w:rsidRPr="008416A2">
        <w:t>(10): p. 806-12.</w:t>
      </w:r>
    </w:p>
    <w:p w14:paraId="33E3802E" w14:textId="77777777" w:rsidR="008416A2" w:rsidRPr="008416A2" w:rsidRDefault="008416A2" w:rsidP="008416A2">
      <w:pPr>
        <w:pStyle w:val="EndNoteBibliography"/>
        <w:spacing w:after="0"/>
        <w:ind w:left="720" w:hanging="720"/>
      </w:pPr>
      <w:r w:rsidRPr="008416A2">
        <w:t>80.</w:t>
      </w:r>
      <w:r w:rsidRPr="008416A2">
        <w:tab/>
        <w:t xml:space="preserve">Tampi, R.R., et al., </w:t>
      </w:r>
      <w:r w:rsidRPr="008416A2">
        <w:rPr>
          <w:i/>
        </w:rPr>
        <w:t>Antipsychotic use in dementia: a systematic review of benefits and risks from meta-analyses.</w:t>
      </w:r>
      <w:r w:rsidRPr="008416A2">
        <w:t xml:space="preserve"> Therapeutic Advances in Chronic Disease, 2016. </w:t>
      </w:r>
      <w:r w:rsidRPr="008416A2">
        <w:rPr>
          <w:b/>
        </w:rPr>
        <w:t>7</w:t>
      </w:r>
      <w:r w:rsidRPr="008416A2">
        <w:t>(5): p. 229-245.</w:t>
      </w:r>
    </w:p>
    <w:p w14:paraId="2CF65D6E" w14:textId="77777777" w:rsidR="008416A2" w:rsidRPr="008416A2" w:rsidRDefault="008416A2" w:rsidP="008416A2">
      <w:pPr>
        <w:pStyle w:val="EndNoteBibliography"/>
        <w:spacing w:after="0"/>
        <w:ind w:left="720" w:hanging="720"/>
      </w:pPr>
      <w:r w:rsidRPr="008416A2">
        <w:t>81.</w:t>
      </w:r>
      <w:r w:rsidRPr="008416A2">
        <w:tab/>
        <w:t xml:space="preserve">Mori, T., et al., </w:t>
      </w:r>
      <w:r w:rsidRPr="008416A2">
        <w:rPr>
          <w:i/>
        </w:rPr>
        <w:t>Correlation of visual hallucinations with occipital rCBF changes by donepezil in DLB.</w:t>
      </w:r>
      <w:r w:rsidRPr="008416A2">
        <w:t xml:space="preserve"> Neurology, 2006. </w:t>
      </w:r>
      <w:r w:rsidRPr="008416A2">
        <w:rPr>
          <w:b/>
        </w:rPr>
        <w:t>66</w:t>
      </w:r>
      <w:r w:rsidRPr="008416A2">
        <w:t>(6): p. 935-7.</w:t>
      </w:r>
    </w:p>
    <w:p w14:paraId="5F1F9775" w14:textId="77777777" w:rsidR="008416A2" w:rsidRPr="008416A2" w:rsidRDefault="008416A2" w:rsidP="008416A2">
      <w:pPr>
        <w:pStyle w:val="EndNoteBibliography"/>
        <w:spacing w:after="0"/>
        <w:ind w:left="720" w:hanging="720"/>
      </w:pPr>
      <w:r w:rsidRPr="008416A2">
        <w:t>82.</w:t>
      </w:r>
      <w:r w:rsidRPr="008416A2">
        <w:tab/>
        <w:t xml:space="preserve">Pakrasi, S., et al., </w:t>
      </w:r>
      <w:r w:rsidRPr="008416A2">
        <w:rPr>
          <w:i/>
        </w:rPr>
        <w:t>Cholinesterase inhibitors in advanced Dementia with Lewy bodies: increase or stop?</w:t>
      </w:r>
      <w:r w:rsidRPr="008416A2">
        <w:t xml:space="preserve"> International Journal of Geriatric Psychiatry, 2006. </w:t>
      </w:r>
      <w:r w:rsidRPr="008416A2">
        <w:rPr>
          <w:b/>
        </w:rPr>
        <w:t>21</w:t>
      </w:r>
      <w:r w:rsidRPr="008416A2">
        <w:t>(8): p. 719-721.</w:t>
      </w:r>
    </w:p>
    <w:p w14:paraId="4FBFA72F" w14:textId="77777777" w:rsidR="008416A2" w:rsidRPr="008416A2" w:rsidRDefault="008416A2" w:rsidP="008416A2">
      <w:pPr>
        <w:pStyle w:val="EndNoteBibliography"/>
        <w:spacing w:after="0"/>
        <w:ind w:left="720" w:hanging="720"/>
      </w:pPr>
      <w:r w:rsidRPr="008416A2">
        <w:t>83.</w:t>
      </w:r>
      <w:r w:rsidRPr="008416A2">
        <w:tab/>
        <w:t xml:space="preserve">Emre, M., et al., </w:t>
      </w:r>
      <w:r w:rsidRPr="008416A2">
        <w:rPr>
          <w:i/>
        </w:rPr>
        <w:t>Memantine for patients with Parkinson's disease dementia or dementia with Lewy bodies: a randomised, double-blind, placebo-controlled trial.</w:t>
      </w:r>
      <w:r w:rsidRPr="008416A2">
        <w:t xml:space="preserve"> Lancet Neurol, 2010. </w:t>
      </w:r>
      <w:r w:rsidRPr="008416A2">
        <w:rPr>
          <w:b/>
        </w:rPr>
        <w:t>9</w:t>
      </w:r>
      <w:r w:rsidRPr="008416A2">
        <w:t>(10): p. 969-77.</w:t>
      </w:r>
    </w:p>
    <w:p w14:paraId="26FFE4E2" w14:textId="77777777" w:rsidR="008416A2" w:rsidRPr="008416A2" w:rsidRDefault="008416A2" w:rsidP="008416A2">
      <w:pPr>
        <w:pStyle w:val="EndNoteBibliography"/>
        <w:spacing w:after="0"/>
        <w:ind w:left="720" w:hanging="720"/>
      </w:pPr>
      <w:r w:rsidRPr="008416A2">
        <w:t>84.</w:t>
      </w:r>
      <w:r w:rsidRPr="008416A2">
        <w:tab/>
        <w:t xml:space="preserve">Elder, G.J., et al., </w:t>
      </w:r>
      <w:r w:rsidRPr="008416A2">
        <w:rPr>
          <w:i/>
        </w:rPr>
        <w:t>Consecutive sessions of transcranial direct current stimulation do not remediate visual hallucinations in Lewy body dementia: a randomised controlled trial.</w:t>
      </w:r>
      <w:r w:rsidRPr="008416A2">
        <w:t xml:space="preserve"> Alzheimers Res Ther, 2019. </w:t>
      </w:r>
      <w:r w:rsidRPr="008416A2">
        <w:rPr>
          <w:b/>
        </w:rPr>
        <w:t>11</w:t>
      </w:r>
      <w:r w:rsidRPr="008416A2">
        <w:t>(1): p. 9.</w:t>
      </w:r>
    </w:p>
    <w:p w14:paraId="545A3171" w14:textId="77777777" w:rsidR="008416A2" w:rsidRPr="008416A2" w:rsidRDefault="008416A2" w:rsidP="008416A2">
      <w:pPr>
        <w:pStyle w:val="EndNoteBibliography"/>
        <w:spacing w:after="0"/>
        <w:ind w:left="720" w:hanging="720"/>
      </w:pPr>
      <w:r w:rsidRPr="008416A2">
        <w:t>85.</w:t>
      </w:r>
      <w:r w:rsidRPr="008416A2">
        <w:tab/>
        <w:t xml:space="preserve">Skogseth, R., et al., </w:t>
      </w:r>
      <w:r w:rsidRPr="008416A2">
        <w:rPr>
          <w:i/>
        </w:rPr>
        <w:t>Accuracy of Clinical Diagnosis of Dementia with Lewy Bodies versus Neuropathology.</w:t>
      </w:r>
      <w:r w:rsidRPr="008416A2">
        <w:t xml:space="preserve"> J Alzheimers Dis, 2017. </w:t>
      </w:r>
      <w:r w:rsidRPr="008416A2">
        <w:rPr>
          <w:b/>
        </w:rPr>
        <w:t>59</w:t>
      </w:r>
      <w:r w:rsidRPr="008416A2">
        <w:t>(4): p. 1139-1152.</w:t>
      </w:r>
    </w:p>
    <w:p w14:paraId="44CFEDE8" w14:textId="77777777" w:rsidR="008416A2" w:rsidRPr="008416A2" w:rsidRDefault="008416A2" w:rsidP="008416A2">
      <w:pPr>
        <w:pStyle w:val="EndNoteBibliography"/>
        <w:spacing w:after="0"/>
        <w:ind w:left="720" w:hanging="720"/>
      </w:pPr>
      <w:r w:rsidRPr="008416A2">
        <w:t>86.</w:t>
      </w:r>
      <w:r w:rsidRPr="008416A2">
        <w:tab/>
        <w:t xml:space="preserve">Lee, J.Y., et al., </w:t>
      </w:r>
      <w:r w:rsidRPr="008416A2">
        <w:rPr>
          <w:i/>
        </w:rPr>
        <w:t>Retinal nerve fiber layer thickness and visual hallucinations in Parkinson's Disease.</w:t>
      </w:r>
      <w:r w:rsidRPr="008416A2">
        <w:t xml:space="preserve"> Mov Disord, 2014. </w:t>
      </w:r>
      <w:r w:rsidRPr="008416A2">
        <w:rPr>
          <w:b/>
        </w:rPr>
        <w:t>29</w:t>
      </w:r>
      <w:r w:rsidRPr="008416A2">
        <w:t>(1): p. 61-7.</w:t>
      </w:r>
    </w:p>
    <w:p w14:paraId="56AA01A1" w14:textId="77777777" w:rsidR="008416A2" w:rsidRPr="008416A2" w:rsidRDefault="008416A2" w:rsidP="008416A2">
      <w:pPr>
        <w:pStyle w:val="EndNoteBibliography"/>
        <w:spacing w:after="0"/>
        <w:ind w:left="720" w:hanging="720"/>
      </w:pPr>
      <w:r w:rsidRPr="008416A2">
        <w:t>87.</w:t>
      </w:r>
      <w:r w:rsidRPr="008416A2">
        <w:tab/>
        <w:t xml:space="preserve">Russell, G. and A. Burns, </w:t>
      </w:r>
      <w:r w:rsidRPr="008416A2">
        <w:rPr>
          <w:i/>
        </w:rPr>
        <w:t>Charles Bonnet syndrome and cognitive impairment: a systematic review.</w:t>
      </w:r>
      <w:r w:rsidRPr="008416A2">
        <w:t xml:space="preserve"> Int Psychogeriatr, 2014. </w:t>
      </w:r>
      <w:r w:rsidRPr="008416A2">
        <w:rPr>
          <w:b/>
        </w:rPr>
        <w:t>26</w:t>
      </w:r>
      <w:r w:rsidRPr="008416A2">
        <w:t>(9): p. 1431-1443.</w:t>
      </w:r>
    </w:p>
    <w:p w14:paraId="41C50439" w14:textId="77777777" w:rsidR="008416A2" w:rsidRPr="008416A2" w:rsidRDefault="008416A2" w:rsidP="008416A2">
      <w:pPr>
        <w:pStyle w:val="EndNoteBibliography"/>
        <w:spacing w:after="0"/>
        <w:ind w:left="720" w:hanging="720"/>
      </w:pPr>
      <w:r w:rsidRPr="008416A2">
        <w:t>88.</w:t>
      </w:r>
      <w:r w:rsidRPr="008416A2">
        <w:tab/>
        <w:t xml:space="preserve">Chapman, F.M., et al., </w:t>
      </w:r>
      <w:r w:rsidRPr="008416A2">
        <w:rPr>
          <w:i/>
        </w:rPr>
        <w:t>Associations among visual hallucinations, visual acuity and specific eye pathologies in Alzheimer's disease.</w:t>
      </w:r>
      <w:r w:rsidRPr="008416A2">
        <w:t xml:space="preserve"> American Journal of Psychiatry, 1999. </w:t>
      </w:r>
      <w:r w:rsidRPr="008416A2">
        <w:rPr>
          <w:b/>
        </w:rPr>
        <w:t>156</w:t>
      </w:r>
      <w:r w:rsidRPr="008416A2">
        <w:t>: p. 1983-1985.</w:t>
      </w:r>
    </w:p>
    <w:p w14:paraId="0BD4AB54" w14:textId="77777777" w:rsidR="008416A2" w:rsidRPr="008416A2" w:rsidRDefault="008416A2" w:rsidP="008416A2">
      <w:pPr>
        <w:pStyle w:val="EndNoteBibliography"/>
        <w:spacing w:after="0"/>
        <w:ind w:left="720" w:hanging="720"/>
      </w:pPr>
      <w:r w:rsidRPr="008416A2">
        <w:t>89.</w:t>
      </w:r>
      <w:r w:rsidRPr="008416A2">
        <w:tab/>
        <w:t xml:space="preserve">Yokoi, K., et al., </w:t>
      </w:r>
      <w:r w:rsidRPr="008416A2">
        <w:rPr>
          <w:i/>
        </w:rPr>
        <w:t>Hallucinators find meaning in noises: pareidolic illusions in dementia with Lewy bodies.</w:t>
      </w:r>
      <w:r w:rsidRPr="008416A2">
        <w:t xml:space="preserve"> Neuropsychologia, 2014. </w:t>
      </w:r>
      <w:r w:rsidRPr="008416A2">
        <w:rPr>
          <w:b/>
        </w:rPr>
        <w:t>56</w:t>
      </w:r>
      <w:r w:rsidRPr="008416A2">
        <w:t>: p. 245-54.</w:t>
      </w:r>
    </w:p>
    <w:p w14:paraId="0D7DDBFD" w14:textId="77777777" w:rsidR="008416A2" w:rsidRPr="008416A2" w:rsidRDefault="008416A2" w:rsidP="008416A2">
      <w:pPr>
        <w:pStyle w:val="EndNoteBibliography"/>
        <w:spacing w:after="0"/>
        <w:ind w:left="720" w:hanging="720"/>
      </w:pPr>
      <w:r w:rsidRPr="008416A2">
        <w:t>90.</w:t>
      </w:r>
      <w:r w:rsidRPr="008416A2">
        <w:tab/>
        <w:t xml:space="preserve">Uchiyama, M., et al., </w:t>
      </w:r>
      <w:r w:rsidRPr="008416A2">
        <w:rPr>
          <w:i/>
        </w:rPr>
        <w:t>Pareidolias: complex visual illusions in dementia with Lewy bodies.</w:t>
      </w:r>
      <w:r w:rsidRPr="008416A2">
        <w:t xml:space="preserve"> Brain, 2012. </w:t>
      </w:r>
      <w:r w:rsidRPr="008416A2">
        <w:rPr>
          <w:b/>
        </w:rPr>
        <w:t>135</w:t>
      </w:r>
      <w:r w:rsidRPr="008416A2">
        <w:t>(Pt 8): p. 2458-69.</w:t>
      </w:r>
    </w:p>
    <w:p w14:paraId="6A7FDEC7" w14:textId="77777777" w:rsidR="008416A2" w:rsidRPr="008416A2" w:rsidRDefault="008416A2" w:rsidP="008416A2">
      <w:pPr>
        <w:pStyle w:val="EndNoteBibliography"/>
        <w:ind w:left="720" w:hanging="720"/>
      </w:pPr>
      <w:r w:rsidRPr="008416A2">
        <w:t>91.</w:t>
      </w:r>
      <w:r w:rsidRPr="008416A2">
        <w:tab/>
        <w:t xml:space="preserve">Shad, M.U., et al., </w:t>
      </w:r>
      <w:r w:rsidRPr="008416A2">
        <w:rPr>
          <w:i/>
        </w:rPr>
        <w:t>Neurobiological underpinnings of insight deficits in schizophrenia.</w:t>
      </w:r>
      <w:r w:rsidRPr="008416A2">
        <w:t xml:space="preserve"> Int Rev Psychiatry, 2007. </w:t>
      </w:r>
      <w:r w:rsidRPr="008416A2">
        <w:rPr>
          <w:b/>
        </w:rPr>
        <w:t>19</w:t>
      </w:r>
      <w:r w:rsidRPr="008416A2">
        <w:t>(4): p. 437-46.</w:t>
      </w:r>
    </w:p>
    <w:p w14:paraId="0051BEEB" w14:textId="43F5DB74" w:rsidR="00E544A9" w:rsidRDefault="00634A74" w:rsidP="00853E20">
      <w:pPr>
        <w:pStyle w:val="CommentText"/>
        <w:ind w:left="284" w:hanging="284"/>
      </w:pPr>
      <w:r>
        <w:fldChar w:fldCharType="end"/>
      </w:r>
    </w:p>
    <w:sectPr w:rsidR="00E544A9" w:rsidSect="00943E75">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B3FADA" w14:textId="77777777" w:rsidR="006B74FE" w:rsidRDefault="006B74FE" w:rsidP="00EA5B95">
      <w:pPr>
        <w:spacing w:after="0" w:line="240" w:lineRule="auto"/>
      </w:pPr>
      <w:r>
        <w:separator/>
      </w:r>
    </w:p>
  </w:endnote>
  <w:endnote w:type="continuationSeparator" w:id="0">
    <w:p w14:paraId="6DEE0F9F" w14:textId="77777777" w:rsidR="006B74FE" w:rsidRDefault="006B74FE" w:rsidP="00EA5B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 w:name="Segoe UI">
    <w:altName w:val="Courier New"/>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Source Sans Pro">
    <w:altName w:val="Arial"/>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0313190"/>
      <w:docPartObj>
        <w:docPartGallery w:val="Page Numbers (Bottom of Page)"/>
        <w:docPartUnique/>
      </w:docPartObj>
    </w:sdtPr>
    <w:sdtEndPr>
      <w:rPr>
        <w:noProof/>
      </w:rPr>
    </w:sdtEndPr>
    <w:sdtContent>
      <w:p w14:paraId="0A36AA3F" w14:textId="5549CDB5" w:rsidR="006B74FE" w:rsidRDefault="006B74FE">
        <w:pPr>
          <w:pStyle w:val="Footer"/>
          <w:jc w:val="right"/>
        </w:pPr>
        <w:r>
          <w:fldChar w:fldCharType="begin"/>
        </w:r>
        <w:r>
          <w:instrText xml:space="preserve"> PAGE   \* MERGEFORMAT </w:instrText>
        </w:r>
        <w:r>
          <w:fldChar w:fldCharType="separate"/>
        </w:r>
        <w:r w:rsidR="00DF6350">
          <w:rPr>
            <w:noProof/>
          </w:rPr>
          <w:t>4</w:t>
        </w:r>
        <w:r>
          <w:rPr>
            <w:noProof/>
          </w:rPr>
          <w:fldChar w:fldCharType="end"/>
        </w:r>
      </w:p>
    </w:sdtContent>
  </w:sdt>
  <w:p w14:paraId="471C9539" w14:textId="77777777" w:rsidR="006B74FE" w:rsidRDefault="006B74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EFB5E8" w14:textId="77777777" w:rsidR="006B74FE" w:rsidRDefault="006B74FE" w:rsidP="00EA5B95">
      <w:pPr>
        <w:spacing w:after="0" w:line="240" w:lineRule="auto"/>
      </w:pPr>
      <w:r>
        <w:separator/>
      </w:r>
    </w:p>
  </w:footnote>
  <w:footnote w:type="continuationSeparator" w:id="0">
    <w:p w14:paraId="1FFC2FBC" w14:textId="77777777" w:rsidR="006B74FE" w:rsidRDefault="006B74FE" w:rsidP="00EA5B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5E3943"/>
    <w:multiLevelType w:val="hybridMultilevel"/>
    <w:tmpl w:val="19BED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1F4A31"/>
    <w:multiLevelType w:val="hybridMultilevel"/>
    <w:tmpl w:val="A13AD514"/>
    <w:lvl w:ilvl="0" w:tplc="FC2A75F6">
      <w:start w:val="1"/>
      <w:numFmt w:val="decimal"/>
      <w:lvlText w:val="%1."/>
      <w:lvlJc w:val="left"/>
      <w:pPr>
        <w:ind w:left="644"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9se5xsczv20herpeupp9dhppxp55wpswde&quot;&gt;NewDOMZILLA-Converted&lt;record-ids&gt;&lt;item&gt;1106&lt;/item&gt;&lt;item&gt;1230&lt;/item&gt;&lt;item&gt;1364&lt;/item&gt;&lt;item&gt;1371&lt;/item&gt;&lt;item&gt;1373&lt;/item&gt;&lt;item&gt;1374&lt;/item&gt;&lt;item&gt;1405&lt;/item&gt;&lt;item&gt;1528&lt;/item&gt;&lt;item&gt;1530&lt;/item&gt;&lt;item&gt;1615&lt;/item&gt;&lt;item&gt;1630&lt;/item&gt;&lt;item&gt;1764&lt;/item&gt;&lt;item&gt;1777&lt;/item&gt;&lt;item&gt;1886&lt;/item&gt;&lt;item&gt;1911&lt;/item&gt;&lt;item&gt;1921&lt;/item&gt;&lt;item&gt;1953&lt;/item&gt;&lt;item&gt;1954&lt;/item&gt;&lt;item&gt;1963&lt;/item&gt;&lt;item&gt;2036&lt;/item&gt;&lt;item&gt;2083&lt;/item&gt;&lt;item&gt;2112&lt;/item&gt;&lt;item&gt;2467&lt;/item&gt;&lt;item&gt;2478&lt;/item&gt;&lt;item&gt;2479&lt;/item&gt;&lt;item&gt;2546&lt;/item&gt;&lt;item&gt;2557&lt;/item&gt;&lt;item&gt;2570&lt;/item&gt;&lt;item&gt;2572&lt;/item&gt;&lt;item&gt;2573&lt;/item&gt;&lt;item&gt;2597&lt;/item&gt;&lt;item&gt;2600&lt;/item&gt;&lt;item&gt;2601&lt;/item&gt;&lt;item&gt;2604&lt;/item&gt;&lt;item&gt;2607&lt;/item&gt;&lt;item&gt;2608&lt;/item&gt;&lt;item&gt;2610&lt;/item&gt;&lt;item&gt;2613&lt;/item&gt;&lt;item&gt;2615&lt;/item&gt;&lt;item&gt;2623&lt;/item&gt;&lt;item&gt;2649&lt;/item&gt;&lt;item&gt;2650&lt;/item&gt;&lt;item&gt;2651&lt;/item&gt;&lt;item&gt;2652&lt;/item&gt;&lt;item&gt;2656&lt;/item&gt;&lt;item&gt;2659&lt;/item&gt;&lt;item&gt;2670&lt;/item&gt;&lt;item&gt;2682&lt;/item&gt;&lt;item&gt;2683&lt;/item&gt;&lt;item&gt;2691&lt;/item&gt;&lt;item&gt;2692&lt;/item&gt;&lt;item&gt;2703&lt;/item&gt;&lt;item&gt;2741&lt;/item&gt;&lt;item&gt;2764&lt;/item&gt;&lt;item&gt;2771&lt;/item&gt;&lt;item&gt;2801&lt;/item&gt;&lt;item&gt;2802&lt;/item&gt;&lt;item&gt;2804&lt;/item&gt;&lt;item&gt;2805&lt;/item&gt;&lt;item&gt;2808&lt;/item&gt;&lt;item&gt;2809&lt;/item&gt;&lt;item&gt;2811&lt;/item&gt;&lt;item&gt;2818&lt;/item&gt;&lt;item&gt;2843&lt;/item&gt;&lt;item&gt;2853&lt;/item&gt;&lt;item&gt;2854&lt;/item&gt;&lt;item&gt;2855&lt;/item&gt;&lt;item&gt;2856&lt;/item&gt;&lt;item&gt;2857&lt;/item&gt;&lt;item&gt;2858&lt;/item&gt;&lt;item&gt;2859&lt;/item&gt;&lt;item&gt;2860&lt;/item&gt;&lt;item&gt;2861&lt;/item&gt;&lt;item&gt;2862&lt;/item&gt;&lt;item&gt;2863&lt;/item&gt;&lt;item&gt;2865&lt;/item&gt;&lt;item&gt;2866&lt;/item&gt;&lt;item&gt;2867&lt;/item&gt;&lt;item&gt;2868&lt;/item&gt;&lt;item&gt;2869&lt;/item&gt;&lt;item&gt;2870&lt;/item&gt;&lt;item&gt;2871&lt;/item&gt;&lt;item&gt;2872&lt;/item&gt;&lt;item&gt;2873&lt;/item&gt;&lt;item&gt;2874&lt;/item&gt;&lt;item&gt;2875&lt;/item&gt;&lt;item&gt;2896&lt;/item&gt;&lt;item&gt;2897&lt;/item&gt;&lt;item&gt;2898&lt;/item&gt;&lt;item&gt;2899&lt;/item&gt;&lt;item&gt;2900&lt;/item&gt;&lt;/record-ids&gt;&lt;/item&gt;&lt;/Libraries&gt;"/>
  </w:docVars>
  <w:rsids>
    <w:rsidRoot w:val="009C494A"/>
    <w:rsid w:val="000004C5"/>
    <w:rsid w:val="00003B8C"/>
    <w:rsid w:val="00004A16"/>
    <w:rsid w:val="000052B6"/>
    <w:rsid w:val="00010F93"/>
    <w:rsid w:val="00016274"/>
    <w:rsid w:val="00016785"/>
    <w:rsid w:val="00016CDB"/>
    <w:rsid w:val="000224D7"/>
    <w:rsid w:val="00022DF9"/>
    <w:rsid w:val="0002485B"/>
    <w:rsid w:val="00026B48"/>
    <w:rsid w:val="00041199"/>
    <w:rsid w:val="0004490D"/>
    <w:rsid w:val="00045C36"/>
    <w:rsid w:val="00054A61"/>
    <w:rsid w:val="00062C76"/>
    <w:rsid w:val="00072A09"/>
    <w:rsid w:val="00075A3F"/>
    <w:rsid w:val="00076D20"/>
    <w:rsid w:val="00082A52"/>
    <w:rsid w:val="00083F26"/>
    <w:rsid w:val="000843B3"/>
    <w:rsid w:val="00084BE2"/>
    <w:rsid w:val="00093822"/>
    <w:rsid w:val="000976B2"/>
    <w:rsid w:val="000A1966"/>
    <w:rsid w:val="000A1BBB"/>
    <w:rsid w:val="000A3052"/>
    <w:rsid w:val="000A3A65"/>
    <w:rsid w:val="000A64CA"/>
    <w:rsid w:val="000B0211"/>
    <w:rsid w:val="000B08C6"/>
    <w:rsid w:val="000B13ED"/>
    <w:rsid w:val="000B1820"/>
    <w:rsid w:val="000B18AA"/>
    <w:rsid w:val="000B44BF"/>
    <w:rsid w:val="000C015D"/>
    <w:rsid w:val="000C0782"/>
    <w:rsid w:val="000C5649"/>
    <w:rsid w:val="000D1B90"/>
    <w:rsid w:val="000D2C23"/>
    <w:rsid w:val="000D4D7A"/>
    <w:rsid w:val="000E0EF9"/>
    <w:rsid w:val="000E4910"/>
    <w:rsid w:val="000E4B1A"/>
    <w:rsid w:val="000E750A"/>
    <w:rsid w:val="000F20A5"/>
    <w:rsid w:val="000F43EA"/>
    <w:rsid w:val="00100FD4"/>
    <w:rsid w:val="00103680"/>
    <w:rsid w:val="00105EDB"/>
    <w:rsid w:val="00111313"/>
    <w:rsid w:val="00113B87"/>
    <w:rsid w:val="00116601"/>
    <w:rsid w:val="00123544"/>
    <w:rsid w:val="001242D7"/>
    <w:rsid w:val="001252A9"/>
    <w:rsid w:val="00130727"/>
    <w:rsid w:val="0013232B"/>
    <w:rsid w:val="001325EA"/>
    <w:rsid w:val="0015382B"/>
    <w:rsid w:val="00153D9F"/>
    <w:rsid w:val="0016017F"/>
    <w:rsid w:val="00172BC5"/>
    <w:rsid w:val="00173CEE"/>
    <w:rsid w:val="0017531B"/>
    <w:rsid w:val="00177BF1"/>
    <w:rsid w:val="001840FF"/>
    <w:rsid w:val="0018775D"/>
    <w:rsid w:val="00190414"/>
    <w:rsid w:val="00197EFD"/>
    <w:rsid w:val="001A176E"/>
    <w:rsid w:val="001A6815"/>
    <w:rsid w:val="001A7277"/>
    <w:rsid w:val="001A75E0"/>
    <w:rsid w:val="001B15E6"/>
    <w:rsid w:val="001B244D"/>
    <w:rsid w:val="001B2516"/>
    <w:rsid w:val="001B45C9"/>
    <w:rsid w:val="001B7ECE"/>
    <w:rsid w:val="001C1DE4"/>
    <w:rsid w:val="001C4CC8"/>
    <w:rsid w:val="001D29B6"/>
    <w:rsid w:val="001D4D34"/>
    <w:rsid w:val="001D55A0"/>
    <w:rsid w:val="001D6E9F"/>
    <w:rsid w:val="001E5077"/>
    <w:rsid w:val="001F0E39"/>
    <w:rsid w:val="001F3420"/>
    <w:rsid w:val="001F3F12"/>
    <w:rsid w:val="002007F5"/>
    <w:rsid w:val="00203DC1"/>
    <w:rsid w:val="0020480C"/>
    <w:rsid w:val="00204DFF"/>
    <w:rsid w:val="00205C44"/>
    <w:rsid w:val="00210CEB"/>
    <w:rsid w:val="002171D3"/>
    <w:rsid w:val="00223B6C"/>
    <w:rsid w:val="00226430"/>
    <w:rsid w:val="00230683"/>
    <w:rsid w:val="00236C4E"/>
    <w:rsid w:val="0023793C"/>
    <w:rsid w:val="0024130C"/>
    <w:rsid w:val="00246C17"/>
    <w:rsid w:val="00246F68"/>
    <w:rsid w:val="002577E7"/>
    <w:rsid w:val="0025792F"/>
    <w:rsid w:val="002612F1"/>
    <w:rsid w:val="00272035"/>
    <w:rsid w:val="00281740"/>
    <w:rsid w:val="00283F6F"/>
    <w:rsid w:val="00285862"/>
    <w:rsid w:val="002859D9"/>
    <w:rsid w:val="00286C9C"/>
    <w:rsid w:val="002900F6"/>
    <w:rsid w:val="002A30D5"/>
    <w:rsid w:val="002A49BD"/>
    <w:rsid w:val="002B25D7"/>
    <w:rsid w:val="002C03EF"/>
    <w:rsid w:val="002C1A10"/>
    <w:rsid w:val="002C232C"/>
    <w:rsid w:val="002C3440"/>
    <w:rsid w:val="002C778E"/>
    <w:rsid w:val="002C7EF0"/>
    <w:rsid w:val="002D4DB4"/>
    <w:rsid w:val="002D73D9"/>
    <w:rsid w:val="002E5928"/>
    <w:rsid w:val="002F5B7A"/>
    <w:rsid w:val="00301C2E"/>
    <w:rsid w:val="00303303"/>
    <w:rsid w:val="00303708"/>
    <w:rsid w:val="003054FF"/>
    <w:rsid w:val="003056DB"/>
    <w:rsid w:val="00313743"/>
    <w:rsid w:val="00314671"/>
    <w:rsid w:val="00315849"/>
    <w:rsid w:val="00323F8F"/>
    <w:rsid w:val="00333D43"/>
    <w:rsid w:val="003372FA"/>
    <w:rsid w:val="00340806"/>
    <w:rsid w:val="0034398C"/>
    <w:rsid w:val="00346224"/>
    <w:rsid w:val="00346D17"/>
    <w:rsid w:val="003512B5"/>
    <w:rsid w:val="00352AF8"/>
    <w:rsid w:val="00361B57"/>
    <w:rsid w:val="00362CE1"/>
    <w:rsid w:val="00363FF2"/>
    <w:rsid w:val="0037093C"/>
    <w:rsid w:val="00372739"/>
    <w:rsid w:val="00374137"/>
    <w:rsid w:val="0038714B"/>
    <w:rsid w:val="00387306"/>
    <w:rsid w:val="00390175"/>
    <w:rsid w:val="00390443"/>
    <w:rsid w:val="00396130"/>
    <w:rsid w:val="003A0A8D"/>
    <w:rsid w:val="003A55CD"/>
    <w:rsid w:val="003A66BE"/>
    <w:rsid w:val="003A6E53"/>
    <w:rsid w:val="003B0AF3"/>
    <w:rsid w:val="003B27E9"/>
    <w:rsid w:val="003B646D"/>
    <w:rsid w:val="003B72F0"/>
    <w:rsid w:val="003C2C73"/>
    <w:rsid w:val="003C30C9"/>
    <w:rsid w:val="003C611B"/>
    <w:rsid w:val="003C6D23"/>
    <w:rsid w:val="003D72ED"/>
    <w:rsid w:val="003E143F"/>
    <w:rsid w:val="003E1A75"/>
    <w:rsid w:val="003F43C1"/>
    <w:rsid w:val="003F5C6C"/>
    <w:rsid w:val="0040057C"/>
    <w:rsid w:val="004040FC"/>
    <w:rsid w:val="00410828"/>
    <w:rsid w:val="004112F2"/>
    <w:rsid w:val="00413685"/>
    <w:rsid w:val="0042061C"/>
    <w:rsid w:val="004218EA"/>
    <w:rsid w:val="00424D67"/>
    <w:rsid w:val="00425CD1"/>
    <w:rsid w:val="00425E2F"/>
    <w:rsid w:val="00426D7D"/>
    <w:rsid w:val="004270A5"/>
    <w:rsid w:val="00437F89"/>
    <w:rsid w:val="004533DE"/>
    <w:rsid w:val="00453F17"/>
    <w:rsid w:val="004557E6"/>
    <w:rsid w:val="00457A76"/>
    <w:rsid w:val="00457AC3"/>
    <w:rsid w:val="004617EC"/>
    <w:rsid w:val="00463086"/>
    <w:rsid w:val="00465DEC"/>
    <w:rsid w:val="00466C9F"/>
    <w:rsid w:val="00477983"/>
    <w:rsid w:val="00480C67"/>
    <w:rsid w:val="00483CF6"/>
    <w:rsid w:val="00483F61"/>
    <w:rsid w:val="00485B99"/>
    <w:rsid w:val="00492992"/>
    <w:rsid w:val="00495039"/>
    <w:rsid w:val="0049610A"/>
    <w:rsid w:val="00497F81"/>
    <w:rsid w:val="004A1154"/>
    <w:rsid w:val="004B00E9"/>
    <w:rsid w:val="004B0A9D"/>
    <w:rsid w:val="004B2C70"/>
    <w:rsid w:val="004B3176"/>
    <w:rsid w:val="004C2766"/>
    <w:rsid w:val="004C2E1F"/>
    <w:rsid w:val="004D0D25"/>
    <w:rsid w:val="004D3F56"/>
    <w:rsid w:val="004E0940"/>
    <w:rsid w:val="004E0E82"/>
    <w:rsid w:val="004E0FA9"/>
    <w:rsid w:val="004E6291"/>
    <w:rsid w:val="004F1CFB"/>
    <w:rsid w:val="004F21C0"/>
    <w:rsid w:val="004F314E"/>
    <w:rsid w:val="004F4B65"/>
    <w:rsid w:val="004F73B2"/>
    <w:rsid w:val="004F74D6"/>
    <w:rsid w:val="00500F07"/>
    <w:rsid w:val="00502088"/>
    <w:rsid w:val="00502566"/>
    <w:rsid w:val="00506F5F"/>
    <w:rsid w:val="00507161"/>
    <w:rsid w:val="00513035"/>
    <w:rsid w:val="00514789"/>
    <w:rsid w:val="00522BFB"/>
    <w:rsid w:val="005244CD"/>
    <w:rsid w:val="00530588"/>
    <w:rsid w:val="00530816"/>
    <w:rsid w:val="00530A89"/>
    <w:rsid w:val="00533DAE"/>
    <w:rsid w:val="00535B08"/>
    <w:rsid w:val="0053706D"/>
    <w:rsid w:val="00537315"/>
    <w:rsid w:val="00541109"/>
    <w:rsid w:val="00550106"/>
    <w:rsid w:val="00557315"/>
    <w:rsid w:val="00557CB2"/>
    <w:rsid w:val="005605B2"/>
    <w:rsid w:val="00562B51"/>
    <w:rsid w:val="0056613E"/>
    <w:rsid w:val="00570FD4"/>
    <w:rsid w:val="00573AB0"/>
    <w:rsid w:val="0057648E"/>
    <w:rsid w:val="005833DA"/>
    <w:rsid w:val="005836AC"/>
    <w:rsid w:val="005841A0"/>
    <w:rsid w:val="005874E4"/>
    <w:rsid w:val="005929FE"/>
    <w:rsid w:val="00595061"/>
    <w:rsid w:val="00596B20"/>
    <w:rsid w:val="005A072B"/>
    <w:rsid w:val="005A3A65"/>
    <w:rsid w:val="005B3694"/>
    <w:rsid w:val="005B429D"/>
    <w:rsid w:val="005B4435"/>
    <w:rsid w:val="005B7675"/>
    <w:rsid w:val="005C2A8D"/>
    <w:rsid w:val="005C58C9"/>
    <w:rsid w:val="005C6290"/>
    <w:rsid w:val="005C7137"/>
    <w:rsid w:val="005D5A2A"/>
    <w:rsid w:val="005D62E1"/>
    <w:rsid w:val="005E1C2D"/>
    <w:rsid w:val="005E4E5F"/>
    <w:rsid w:val="005E777C"/>
    <w:rsid w:val="005E7C61"/>
    <w:rsid w:val="005F1518"/>
    <w:rsid w:val="005F570D"/>
    <w:rsid w:val="005F766E"/>
    <w:rsid w:val="006020D0"/>
    <w:rsid w:val="00604561"/>
    <w:rsid w:val="00611FD2"/>
    <w:rsid w:val="006204AA"/>
    <w:rsid w:val="0062157E"/>
    <w:rsid w:val="006229E1"/>
    <w:rsid w:val="00623646"/>
    <w:rsid w:val="0062371B"/>
    <w:rsid w:val="0063140C"/>
    <w:rsid w:val="006316C2"/>
    <w:rsid w:val="00634A74"/>
    <w:rsid w:val="006351B8"/>
    <w:rsid w:val="00635A48"/>
    <w:rsid w:val="00635A9B"/>
    <w:rsid w:val="0064163C"/>
    <w:rsid w:val="006528A6"/>
    <w:rsid w:val="00655730"/>
    <w:rsid w:val="006600A8"/>
    <w:rsid w:val="006605A6"/>
    <w:rsid w:val="006756D9"/>
    <w:rsid w:val="0068073B"/>
    <w:rsid w:val="00682AA2"/>
    <w:rsid w:val="0068589C"/>
    <w:rsid w:val="006902A5"/>
    <w:rsid w:val="006947E3"/>
    <w:rsid w:val="00697614"/>
    <w:rsid w:val="006A501A"/>
    <w:rsid w:val="006A7646"/>
    <w:rsid w:val="006B1E02"/>
    <w:rsid w:val="006B3D63"/>
    <w:rsid w:val="006B6B35"/>
    <w:rsid w:val="006B703E"/>
    <w:rsid w:val="006B74FE"/>
    <w:rsid w:val="006C0FF2"/>
    <w:rsid w:val="006C1918"/>
    <w:rsid w:val="006C4C07"/>
    <w:rsid w:val="006D54EC"/>
    <w:rsid w:val="006D6E76"/>
    <w:rsid w:val="006D7B1F"/>
    <w:rsid w:val="006E0A64"/>
    <w:rsid w:val="006E3BA6"/>
    <w:rsid w:val="006F2F4F"/>
    <w:rsid w:val="006F797C"/>
    <w:rsid w:val="00703B4E"/>
    <w:rsid w:val="007101C6"/>
    <w:rsid w:val="00711BF3"/>
    <w:rsid w:val="00713DDB"/>
    <w:rsid w:val="00717738"/>
    <w:rsid w:val="00722B08"/>
    <w:rsid w:val="00736B1E"/>
    <w:rsid w:val="00737343"/>
    <w:rsid w:val="00740852"/>
    <w:rsid w:val="0074611E"/>
    <w:rsid w:val="00755275"/>
    <w:rsid w:val="00756ED4"/>
    <w:rsid w:val="00757F9B"/>
    <w:rsid w:val="007644FA"/>
    <w:rsid w:val="00765C4E"/>
    <w:rsid w:val="00773FC2"/>
    <w:rsid w:val="00783493"/>
    <w:rsid w:val="007860AE"/>
    <w:rsid w:val="00786C68"/>
    <w:rsid w:val="00793231"/>
    <w:rsid w:val="007A0A15"/>
    <w:rsid w:val="007A1357"/>
    <w:rsid w:val="007A279E"/>
    <w:rsid w:val="007A43D3"/>
    <w:rsid w:val="007A71BD"/>
    <w:rsid w:val="007B0511"/>
    <w:rsid w:val="007B2649"/>
    <w:rsid w:val="007C0822"/>
    <w:rsid w:val="007C4677"/>
    <w:rsid w:val="007D2122"/>
    <w:rsid w:val="007D408C"/>
    <w:rsid w:val="007D5F31"/>
    <w:rsid w:val="007D6C5A"/>
    <w:rsid w:val="007E1A7A"/>
    <w:rsid w:val="007E485B"/>
    <w:rsid w:val="007E757A"/>
    <w:rsid w:val="007F46C4"/>
    <w:rsid w:val="007F645E"/>
    <w:rsid w:val="007F78CE"/>
    <w:rsid w:val="008019A7"/>
    <w:rsid w:val="00807240"/>
    <w:rsid w:val="00820B21"/>
    <w:rsid w:val="00820E63"/>
    <w:rsid w:val="008231BF"/>
    <w:rsid w:val="008236A9"/>
    <w:rsid w:val="008252CA"/>
    <w:rsid w:val="008319D0"/>
    <w:rsid w:val="00832B12"/>
    <w:rsid w:val="00833639"/>
    <w:rsid w:val="00834A24"/>
    <w:rsid w:val="00841126"/>
    <w:rsid w:val="008416A2"/>
    <w:rsid w:val="00843422"/>
    <w:rsid w:val="00844DFB"/>
    <w:rsid w:val="00845241"/>
    <w:rsid w:val="00847A85"/>
    <w:rsid w:val="00847F70"/>
    <w:rsid w:val="00850BAB"/>
    <w:rsid w:val="00850FF2"/>
    <w:rsid w:val="008535D2"/>
    <w:rsid w:val="00853E20"/>
    <w:rsid w:val="00855C8B"/>
    <w:rsid w:val="008577AC"/>
    <w:rsid w:val="00861945"/>
    <w:rsid w:val="00863B8D"/>
    <w:rsid w:val="00864010"/>
    <w:rsid w:val="008668BE"/>
    <w:rsid w:val="00875F34"/>
    <w:rsid w:val="008841F6"/>
    <w:rsid w:val="00890007"/>
    <w:rsid w:val="0089587E"/>
    <w:rsid w:val="00896A69"/>
    <w:rsid w:val="0089767A"/>
    <w:rsid w:val="008B42C9"/>
    <w:rsid w:val="008B49B2"/>
    <w:rsid w:val="008C09A1"/>
    <w:rsid w:val="008C6FF0"/>
    <w:rsid w:val="008D0DC3"/>
    <w:rsid w:val="008D5A3C"/>
    <w:rsid w:val="00902EE5"/>
    <w:rsid w:val="00903E15"/>
    <w:rsid w:val="00907EC8"/>
    <w:rsid w:val="00907F60"/>
    <w:rsid w:val="00920514"/>
    <w:rsid w:val="009231B3"/>
    <w:rsid w:val="009232A7"/>
    <w:rsid w:val="0092762D"/>
    <w:rsid w:val="00930F61"/>
    <w:rsid w:val="00932AA4"/>
    <w:rsid w:val="009334A4"/>
    <w:rsid w:val="00941161"/>
    <w:rsid w:val="00943859"/>
    <w:rsid w:val="00943E75"/>
    <w:rsid w:val="00945828"/>
    <w:rsid w:val="0095192D"/>
    <w:rsid w:val="00956253"/>
    <w:rsid w:val="009631F4"/>
    <w:rsid w:val="00963DD1"/>
    <w:rsid w:val="00967191"/>
    <w:rsid w:val="00976113"/>
    <w:rsid w:val="00976C65"/>
    <w:rsid w:val="0097797B"/>
    <w:rsid w:val="0098174B"/>
    <w:rsid w:val="00984366"/>
    <w:rsid w:val="009856B5"/>
    <w:rsid w:val="00986522"/>
    <w:rsid w:val="00994D40"/>
    <w:rsid w:val="00995AB9"/>
    <w:rsid w:val="00996F7B"/>
    <w:rsid w:val="009A6CF5"/>
    <w:rsid w:val="009B3CF4"/>
    <w:rsid w:val="009B62B7"/>
    <w:rsid w:val="009B72FD"/>
    <w:rsid w:val="009C1BF5"/>
    <w:rsid w:val="009C1DC6"/>
    <w:rsid w:val="009C2E14"/>
    <w:rsid w:val="009C4340"/>
    <w:rsid w:val="009C494A"/>
    <w:rsid w:val="009E0290"/>
    <w:rsid w:val="009E2520"/>
    <w:rsid w:val="009E2890"/>
    <w:rsid w:val="009E6788"/>
    <w:rsid w:val="009F0716"/>
    <w:rsid w:val="009F1661"/>
    <w:rsid w:val="009F401A"/>
    <w:rsid w:val="009F66D8"/>
    <w:rsid w:val="00A00353"/>
    <w:rsid w:val="00A16253"/>
    <w:rsid w:val="00A1664F"/>
    <w:rsid w:val="00A21579"/>
    <w:rsid w:val="00A24F83"/>
    <w:rsid w:val="00A25813"/>
    <w:rsid w:val="00A30812"/>
    <w:rsid w:val="00A37AA2"/>
    <w:rsid w:val="00A44E06"/>
    <w:rsid w:val="00A479F7"/>
    <w:rsid w:val="00A518B7"/>
    <w:rsid w:val="00A5254D"/>
    <w:rsid w:val="00A567C0"/>
    <w:rsid w:val="00A6249A"/>
    <w:rsid w:val="00A71F81"/>
    <w:rsid w:val="00A7355C"/>
    <w:rsid w:val="00A742C8"/>
    <w:rsid w:val="00A74791"/>
    <w:rsid w:val="00A75849"/>
    <w:rsid w:val="00A80013"/>
    <w:rsid w:val="00A84AF7"/>
    <w:rsid w:val="00A86916"/>
    <w:rsid w:val="00A90C14"/>
    <w:rsid w:val="00A97BDC"/>
    <w:rsid w:val="00AA3F64"/>
    <w:rsid w:val="00AA5055"/>
    <w:rsid w:val="00AA6DF7"/>
    <w:rsid w:val="00AA70D4"/>
    <w:rsid w:val="00AB1460"/>
    <w:rsid w:val="00AB4FF1"/>
    <w:rsid w:val="00AB6B6C"/>
    <w:rsid w:val="00AB7377"/>
    <w:rsid w:val="00AC307C"/>
    <w:rsid w:val="00AC36E0"/>
    <w:rsid w:val="00AC5837"/>
    <w:rsid w:val="00AD061E"/>
    <w:rsid w:val="00AD0BBF"/>
    <w:rsid w:val="00AD20E5"/>
    <w:rsid w:val="00AD2853"/>
    <w:rsid w:val="00AD4615"/>
    <w:rsid w:val="00AE082C"/>
    <w:rsid w:val="00AE10E4"/>
    <w:rsid w:val="00AF0F81"/>
    <w:rsid w:val="00AF208F"/>
    <w:rsid w:val="00AF2BA1"/>
    <w:rsid w:val="00AF50A5"/>
    <w:rsid w:val="00B008AC"/>
    <w:rsid w:val="00B0171B"/>
    <w:rsid w:val="00B13A1E"/>
    <w:rsid w:val="00B254BC"/>
    <w:rsid w:val="00B304F7"/>
    <w:rsid w:val="00B30D64"/>
    <w:rsid w:val="00B43081"/>
    <w:rsid w:val="00B44CAF"/>
    <w:rsid w:val="00B47FCC"/>
    <w:rsid w:val="00B51391"/>
    <w:rsid w:val="00B53636"/>
    <w:rsid w:val="00B53811"/>
    <w:rsid w:val="00B665A3"/>
    <w:rsid w:val="00B70411"/>
    <w:rsid w:val="00B70CA5"/>
    <w:rsid w:val="00B7790A"/>
    <w:rsid w:val="00B81373"/>
    <w:rsid w:val="00B94CC4"/>
    <w:rsid w:val="00B94F01"/>
    <w:rsid w:val="00B96830"/>
    <w:rsid w:val="00BA2986"/>
    <w:rsid w:val="00BA4EFE"/>
    <w:rsid w:val="00BB200E"/>
    <w:rsid w:val="00BC0F5E"/>
    <w:rsid w:val="00BC1ED9"/>
    <w:rsid w:val="00BC361A"/>
    <w:rsid w:val="00BC4290"/>
    <w:rsid w:val="00BC71C7"/>
    <w:rsid w:val="00BD2160"/>
    <w:rsid w:val="00BE4A41"/>
    <w:rsid w:val="00BF17D2"/>
    <w:rsid w:val="00BF5324"/>
    <w:rsid w:val="00BF63EF"/>
    <w:rsid w:val="00C02F83"/>
    <w:rsid w:val="00C04D6B"/>
    <w:rsid w:val="00C14DEB"/>
    <w:rsid w:val="00C20CD1"/>
    <w:rsid w:val="00C24D50"/>
    <w:rsid w:val="00C2724F"/>
    <w:rsid w:val="00C303FA"/>
    <w:rsid w:val="00C30DA0"/>
    <w:rsid w:val="00C345A5"/>
    <w:rsid w:val="00C357EE"/>
    <w:rsid w:val="00C37C9D"/>
    <w:rsid w:val="00C418FC"/>
    <w:rsid w:val="00C425B0"/>
    <w:rsid w:val="00C429A9"/>
    <w:rsid w:val="00C45C2C"/>
    <w:rsid w:val="00C4625F"/>
    <w:rsid w:val="00C53BDF"/>
    <w:rsid w:val="00C54097"/>
    <w:rsid w:val="00C55431"/>
    <w:rsid w:val="00C5568F"/>
    <w:rsid w:val="00C5690B"/>
    <w:rsid w:val="00C57E24"/>
    <w:rsid w:val="00C6054F"/>
    <w:rsid w:val="00C6331D"/>
    <w:rsid w:val="00C642B2"/>
    <w:rsid w:val="00C665DC"/>
    <w:rsid w:val="00C70E63"/>
    <w:rsid w:val="00C74F8F"/>
    <w:rsid w:val="00C77A28"/>
    <w:rsid w:val="00C84CCF"/>
    <w:rsid w:val="00C85D7D"/>
    <w:rsid w:val="00C85FB0"/>
    <w:rsid w:val="00C86289"/>
    <w:rsid w:val="00C94570"/>
    <w:rsid w:val="00C96617"/>
    <w:rsid w:val="00CB0665"/>
    <w:rsid w:val="00CB4D65"/>
    <w:rsid w:val="00CB6209"/>
    <w:rsid w:val="00CB7F0F"/>
    <w:rsid w:val="00CC1291"/>
    <w:rsid w:val="00CC1886"/>
    <w:rsid w:val="00CC4FB5"/>
    <w:rsid w:val="00CC5517"/>
    <w:rsid w:val="00CD6A83"/>
    <w:rsid w:val="00CD7A5E"/>
    <w:rsid w:val="00CE071F"/>
    <w:rsid w:val="00CE136F"/>
    <w:rsid w:val="00CE1C92"/>
    <w:rsid w:val="00CE52F3"/>
    <w:rsid w:val="00CE64AB"/>
    <w:rsid w:val="00CF0706"/>
    <w:rsid w:val="00CF2C03"/>
    <w:rsid w:val="00CF2F79"/>
    <w:rsid w:val="00D01395"/>
    <w:rsid w:val="00D0547F"/>
    <w:rsid w:val="00D12AC9"/>
    <w:rsid w:val="00D12FDA"/>
    <w:rsid w:val="00D139BC"/>
    <w:rsid w:val="00D13F53"/>
    <w:rsid w:val="00D2006F"/>
    <w:rsid w:val="00D238EF"/>
    <w:rsid w:val="00D30F6A"/>
    <w:rsid w:val="00D3402E"/>
    <w:rsid w:val="00D36409"/>
    <w:rsid w:val="00D42400"/>
    <w:rsid w:val="00D44C86"/>
    <w:rsid w:val="00D47B4A"/>
    <w:rsid w:val="00D51BA6"/>
    <w:rsid w:val="00D533FF"/>
    <w:rsid w:val="00D55B1D"/>
    <w:rsid w:val="00D55EEE"/>
    <w:rsid w:val="00D630F6"/>
    <w:rsid w:val="00D65C60"/>
    <w:rsid w:val="00D6700A"/>
    <w:rsid w:val="00D70270"/>
    <w:rsid w:val="00D7316E"/>
    <w:rsid w:val="00D76009"/>
    <w:rsid w:val="00D7715A"/>
    <w:rsid w:val="00D833C9"/>
    <w:rsid w:val="00D86D48"/>
    <w:rsid w:val="00D913DD"/>
    <w:rsid w:val="00D93967"/>
    <w:rsid w:val="00D9550F"/>
    <w:rsid w:val="00DA08DD"/>
    <w:rsid w:val="00DA0E5F"/>
    <w:rsid w:val="00DA23E4"/>
    <w:rsid w:val="00DA523C"/>
    <w:rsid w:val="00DA5716"/>
    <w:rsid w:val="00DA5887"/>
    <w:rsid w:val="00DA6A43"/>
    <w:rsid w:val="00DB04CA"/>
    <w:rsid w:val="00DB058E"/>
    <w:rsid w:val="00DB405E"/>
    <w:rsid w:val="00DB500D"/>
    <w:rsid w:val="00DB6E76"/>
    <w:rsid w:val="00DC2E72"/>
    <w:rsid w:val="00DC5A63"/>
    <w:rsid w:val="00DC6BA0"/>
    <w:rsid w:val="00DC6DAD"/>
    <w:rsid w:val="00DD0834"/>
    <w:rsid w:val="00DD567B"/>
    <w:rsid w:val="00DE179C"/>
    <w:rsid w:val="00DE6590"/>
    <w:rsid w:val="00DF5982"/>
    <w:rsid w:val="00DF6350"/>
    <w:rsid w:val="00DF70B7"/>
    <w:rsid w:val="00DF7B4E"/>
    <w:rsid w:val="00E01974"/>
    <w:rsid w:val="00E02A29"/>
    <w:rsid w:val="00E07A63"/>
    <w:rsid w:val="00E129BB"/>
    <w:rsid w:val="00E14D07"/>
    <w:rsid w:val="00E17C17"/>
    <w:rsid w:val="00E210B0"/>
    <w:rsid w:val="00E21245"/>
    <w:rsid w:val="00E21948"/>
    <w:rsid w:val="00E27773"/>
    <w:rsid w:val="00E32B7E"/>
    <w:rsid w:val="00E35B5A"/>
    <w:rsid w:val="00E36924"/>
    <w:rsid w:val="00E37AA2"/>
    <w:rsid w:val="00E40484"/>
    <w:rsid w:val="00E40AB4"/>
    <w:rsid w:val="00E433F2"/>
    <w:rsid w:val="00E46300"/>
    <w:rsid w:val="00E46813"/>
    <w:rsid w:val="00E47961"/>
    <w:rsid w:val="00E544A9"/>
    <w:rsid w:val="00E545B5"/>
    <w:rsid w:val="00E571BE"/>
    <w:rsid w:val="00E705BF"/>
    <w:rsid w:val="00E718DB"/>
    <w:rsid w:val="00E73452"/>
    <w:rsid w:val="00E824DC"/>
    <w:rsid w:val="00E83492"/>
    <w:rsid w:val="00E87597"/>
    <w:rsid w:val="00EA109C"/>
    <w:rsid w:val="00EA4919"/>
    <w:rsid w:val="00EA5B95"/>
    <w:rsid w:val="00EA5F9B"/>
    <w:rsid w:val="00EB09DE"/>
    <w:rsid w:val="00EB237F"/>
    <w:rsid w:val="00EB38C6"/>
    <w:rsid w:val="00EB6179"/>
    <w:rsid w:val="00EC1C56"/>
    <w:rsid w:val="00EC46AC"/>
    <w:rsid w:val="00EC79A0"/>
    <w:rsid w:val="00ED20B3"/>
    <w:rsid w:val="00ED66B4"/>
    <w:rsid w:val="00EE0E30"/>
    <w:rsid w:val="00EF1570"/>
    <w:rsid w:val="00F02102"/>
    <w:rsid w:val="00F04ABE"/>
    <w:rsid w:val="00F10435"/>
    <w:rsid w:val="00F1094B"/>
    <w:rsid w:val="00F11037"/>
    <w:rsid w:val="00F11481"/>
    <w:rsid w:val="00F20935"/>
    <w:rsid w:val="00F21B82"/>
    <w:rsid w:val="00F23C45"/>
    <w:rsid w:val="00F273D2"/>
    <w:rsid w:val="00F31247"/>
    <w:rsid w:val="00F324C5"/>
    <w:rsid w:val="00F36915"/>
    <w:rsid w:val="00F44A7C"/>
    <w:rsid w:val="00F47CDC"/>
    <w:rsid w:val="00F54E39"/>
    <w:rsid w:val="00F55BC7"/>
    <w:rsid w:val="00F56E4D"/>
    <w:rsid w:val="00F6325C"/>
    <w:rsid w:val="00F64149"/>
    <w:rsid w:val="00F658EE"/>
    <w:rsid w:val="00F66B15"/>
    <w:rsid w:val="00F749BF"/>
    <w:rsid w:val="00F769F4"/>
    <w:rsid w:val="00F81DD1"/>
    <w:rsid w:val="00F84775"/>
    <w:rsid w:val="00F84D2B"/>
    <w:rsid w:val="00F855B0"/>
    <w:rsid w:val="00F920E3"/>
    <w:rsid w:val="00F9372E"/>
    <w:rsid w:val="00F93901"/>
    <w:rsid w:val="00F944FA"/>
    <w:rsid w:val="00F95AB2"/>
    <w:rsid w:val="00FA2FDB"/>
    <w:rsid w:val="00FB444D"/>
    <w:rsid w:val="00FB5ED0"/>
    <w:rsid w:val="00FC3553"/>
    <w:rsid w:val="00FC7363"/>
    <w:rsid w:val="00FD24A5"/>
    <w:rsid w:val="00FD58A0"/>
    <w:rsid w:val="00FE032D"/>
    <w:rsid w:val="00FF2FE5"/>
    <w:rsid w:val="00FF5AF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B494C3"/>
  <w15:docId w15:val="{AB0CBF08-2AE1-41C2-B23A-5EB16C847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600A8"/>
    <w:pPr>
      <w:keepNext/>
      <w:keepLines/>
      <w:spacing w:before="480" w:after="0"/>
      <w:outlineLvl w:val="0"/>
    </w:pPr>
    <w:rPr>
      <w:rFonts w:asciiTheme="majorHAnsi" w:eastAsiaTheme="majorEastAsia" w:hAnsiTheme="majorHAnsi" w:cstheme="majorBidi"/>
      <w:b/>
      <w:bCs/>
      <w:color w:val="2D4F8E" w:themeColor="accent1" w:themeShade="B5"/>
      <w:sz w:val="32"/>
      <w:szCs w:val="32"/>
    </w:rPr>
  </w:style>
  <w:style w:type="paragraph" w:styleId="Heading2">
    <w:name w:val="heading 2"/>
    <w:basedOn w:val="Normal"/>
    <w:next w:val="Normal"/>
    <w:link w:val="Heading2Char"/>
    <w:uiPriority w:val="9"/>
    <w:unhideWhenUsed/>
    <w:qFormat/>
    <w:rsid w:val="006600A8"/>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C86289"/>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9C494A"/>
    <w:rPr>
      <w:b/>
      <w:bCs/>
    </w:rPr>
  </w:style>
  <w:style w:type="character" w:styleId="Emphasis">
    <w:name w:val="Emphasis"/>
    <w:basedOn w:val="DefaultParagraphFont"/>
    <w:uiPriority w:val="20"/>
    <w:qFormat/>
    <w:rsid w:val="009C494A"/>
    <w:rPr>
      <w:i/>
      <w:iCs/>
    </w:rPr>
  </w:style>
  <w:style w:type="character" w:styleId="Hyperlink">
    <w:name w:val="Hyperlink"/>
    <w:basedOn w:val="DefaultParagraphFont"/>
    <w:uiPriority w:val="99"/>
    <w:unhideWhenUsed/>
    <w:rsid w:val="009C494A"/>
    <w:rPr>
      <w:color w:val="0000FF"/>
      <w:u w:val="single"/>
    </w:rPr>
  </w:style>
  <w:style w:type="character" w:styleId="CommentReference">
    <w:name w:val="annotation reference"/>
    <w:basedOn w:val="DefaultParagraphFont"/>
    <w:uiPriority w:val="99"/>
    <w:semiHidden/>
    <w:unhideWhenUsed/>
    <w:rsid w:val="00F11481"/>
    <w:rPr>
      <w:sz w:val="16"/>
      <w:szCs w:val="16"/>
    </w:rPr>
  </w:style>
  <w:style w:type="paragraph" w:styleId="CommentText">
    <w:name w:val="annotation text"/>
    <w:basedOn w:val="Normal"/>
    <w:link w:val="CommentTextChar"/>
    <w:uiPriority w:val="99"/>
    <w:unhideWhenUsed/>
    <w:rsid w:val="00F11481"/>
    <w:pPr>
      <w:spacing w:line="240" w:lineRule="auto"/>
    </w:pPr>
    <w:rPr>
      <w:rFonts w:eastAsiaTheme="minorEastAsia"/>
      <w:sz w:val="20"/>
      <w:szCs w:val="20"/>
      <w:lang w:eastAsia="zh-CN"/>
    </w:rPr>
  </w:style>
  <w:style w:type="character" w:customStyle="1" w:styleId="CommentTextChar">
    <w:name w:val="Comment Text Char"/>
    <w:basedOn w:val="DefaultParagraphFont"/>
    <w:link w:val="CommentText"/>
    <w:uiPriority w:val="99"/>
    <w:rsid w:val="00F11481"/>
    <w:rPr>
      <w:rFonts w:eastAsiaTheme="minorEastAsia"/>
      <w:sz w:val="20"/>
      <w:szCs w:val="20"/>
      <w:lang w:eastAsia="zh-CN"/>
    </w:rPr>
  </w:style>
  <w:style w:type="paragraph" w:styleId="BalloonText">
    <w:name w:val="Balloon Text"/>
    <w:basedOn w:val="Normal"/>
    <w:link w:val="BalloonTextChar"/>
    <w:uiPriority w:val="99"/>
    <w:semiHidden/>
    <w:unhideWhenUsed/>
    <w:rsid w:val="00F114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1481"/>
    <w:rPr>
      <w:rFonts w:ascii="Segoe UI" w:hAnsi="Segoe UI" w:cs="Segoe UI"/>
      <w:sz w:val="18"/>
      <w:szCs w:val="18"/>
    </w:rPr>
  </w:style>
  <w:style w:type="character" w:customStyle="1" w:styleId="Heading2Char">
    <w:name w:val="Heading 2 Char"/>
    <w:basedOn w:val="DefaultParagraphFont"/>
    <w:link w:val="Heading2"/>
    <w:uiPriority w:val="9"/>
    <w:rsid w:val="006600A8"/>
    <w:rPr>
      <w:rFonts w:asciiTheme="majorHAnsi" w:eastAsiaTheme="majorEastAsia" w:hAnsiTheme="majorHAnsi" w:cstheme="majorBidi"/>
      <w:b/>
      <w:bCs/>
      <w:color w:val="4472C4" w:themeColor="accent1"/>
      <w:sz w:val="26"/>
      <w:szCs w:val="26"/>
    </w:rPr>
  </w:style>
  <w:style w:type="character" w:customStyle="1" w:styleId="Heading1Char">
    <w:name w:val="Heading 1 Char"/>
    <w:basedOn w:val="DefaultParagraphFont"/>
    <w:link w:val="Heading1"/>
    <w:uiPriority w:val="9"/>
    <w:rsid w:val="006600A8"/>
    <w:rPr>
      <w:rFonts w:asciiTheme="majorHAnsi" w:eastAsiaTheme="majorEastAsia" w:hAnsiTheme="majorHAnsi" w:cstheme="majorBidi"/>
      <w:b/>
      <w:bCs/>
      <w:color w:val="2D4F8E" w:themeColor="accent1" w:themeShade="B5"/>
      <w:sz w:val="32"/>
      <w:szCs w:val="32"/>
    </w:rPr>
  </w:style>
  <w:style w:type="character" w:customStyle="1" w:styleId="Heading3Char">
    <w:name w:val="Heading 3 Char"/>
    <w:basedOn w:val="DefaultParagraphFont"/>
    <w:link w:val="Heading3"/>
    <w:uiPriority w:val="9"/>
    <w:rsid w:val="00C86289"/>
    <w:rPr>
      <w:rFonts w:asciiTheme="majorHAnsi" w:eastAsiaTheme="majorEastAsia" w:hAnsiTheme="majorHAnsi" w:cstheme="majorBidi"/>
      <w:b/>
      <w:bCs/>
      <w:color w:val="4472C4" w:themeColor="accent1"/>
    </w:rPr>
  </w:style>
  <w:style w:type="paragraph" w:styleId="CommentSubject">
    <w:name w:val="annotation subject"/>
    <w:basedOn w:val="CommentText"/>
    <w:next w:val="CommentText"/>
    <w:link w:val="CommentSubjectChar"/>
    <w:uiPriority w:val="99"/>
    <w:semiHidden/>
    <w:unhideWhenUsed/>
    <w:rsid w:val="00994D40"/>
    <w:rPr>
      <w:rFonts w:eastAsiaTheme="minorHAnsi"/>
      <w:b/>
      <w:bCs/>
      <w:lang w:eastAsia="en-US"/>
    </w:rPr>
  </w:style>
  <w:style w:type="character" w:customStyle="1" w:styleId="CommentSubjectChar">
    <w:name w:val="Comment Subject Char"/>
    <w:basedOn w:val="CommentTextChar"/>
    <w:link w:val="CommentSubject"/>
    <w:uiPriority w:val="99"/>
    <w:semiHidden/>
    <w:rsid w:val="00994D40"/>
    <w:rPr>
      <w:rFonts w:eastAsiaTheme="minorEastAsia"/>
      <w:b/>
      <w:bCs/>
      <w:sz w:val="20"/>
      <w:szCs w:val="20"/>
      <w:lang w:eastAsia="zh-CN"/>
    </w:rPr>
  </w:style>
  <w:style w:type="paragraph" w:styleId="ListParagraph">
    <w:name w:val="List Paragraph"/>
    <w:basedOn w:val="Normal"/>
    <w:uiPriority w:val="34"/>
    <w:qFormat/>
    <w:rsid w:val="004D3F56"/>
    <w:pPr>
      <w:ind w:left="720"/>
      <w:contextualSpacing/>
    </w:pPr>
    <w:rPr>
      <w:rFonts w:eastAsiaTheme="minorEastAsia"/>
      <w:lang w:eastAsia="zh-CN"/>
    </w:rPr>
  </w:style>
  <w:style w:type="character" w:styleId="FollowedHyperlink">
    <w:name w:val="FollowedHyperlink"/>
    <w:basedOn w:val="DefaultParagraphFont"/>
    <w:uiPriority w:val="99"/>
    <w:semiHidden/>
    <w:unhideWhenUsed/>
    <w:rsid w:val="007D408C"/>
    <w:rPr>
      <w:color w:val="954F72" w:themeColor="followedHyperlink"/>
      <w:u w:val="single"/>
    </w:rPr>
  </w:style>
  <w:style w:type="paragraph" w:customStyle="1" w:styleId="EndNoteBibliographyTitle">
    <w:name w:val="EndNote Bibliography Title"/>
    <w:basedOn w:val="Normal"/>
    <w:link w:val="EndNoteBibliographyTitleChar"/>
    <w:rsid w:val="00634A74"/>
    <w:pPr>
      <w:spacing w:after="0"/>
      <w:jc w:val="center"/>
    </w:pPr>
    <w:rPr>
      <w:rFonts w:ascii="Calibri" w:hAnsi="Calibri" w:cs="Calibri"/>
      <w:noProof/>
      <w:sz w:val="20"/>
      <w:lang w:val="en-US"/>
    </w:rPr>
  </w:style>
  <w:style w:type="character" w:customStyle="1" w:styleId="EndNoteBibliographyTitleChar">
    <w:name w:val="EndNote Bibliography Title Char"/>
    <w:basedOn w:val="DefaultParagraphFont"/>
    <w:link w:val="EndNoteBibliographyTitle"/>
    <w:rsid w:val="00634A74"/>
    <w:rPr>
      <w:rFonts w:ascii="Calibri" w:hAnsi="Calibri" w:cs="Calibri"/>
      <w:noProof/>
      <w:sz w:val="20"/>
      <w:lang w:val="en-US"/>
    </w:rPr>
  </w:style>
  <w:style w:type="paragraph" w:customStyle="1" w:styleId="EndNoteBibliography">
    <w:name w:val="EndNote Bibliography"/>
    <w:basedOn w:val="Normal"/>
    <w:link w:val="EndNoteBibliographyChar"/>
    <w:rsid w:val="00634A74"/>
    <w:pPr>
      <w:spacing w:line="240" w:lineRule="auto"/>
    </w:pPr>
    <w:rPr>
      <w:rFonts w:ascii="Calibri" w:hAnsi="Calibri" w:cs="Calibri"/>
      <w:noProof/>
      <w:sz w:val="20"/>
      <w:lang w:val="en-US"/>
    </w:rPr>
  </w:style>
  <w:style w:type="character" w:customStyle="1" w:styleId="EndNoteBibliographyChar">
    <w:name w:val="EndNote Bibliography Char"/>
    <w:basedOn w:val="DefaultParagraphFont"/>
    <w:link w:val="EndNoteBibliography"/>
    <w:rsid w:val="00634A74"/>
    <w:rPr>
      <w:rFonts w:ascii="Calibri" w:hAnsi="Calibri" w:cs="Calibri"/>
      <w:noProof/>
      <w:sz w:val="20"/>
      <w:lang w:val="en-US"/>
    </w:rPr>
  </w:style>
  <w:style w:type="paragraph" w:styleId="Header">
    <w:name w:val="header"/>
    <w:basedOn w:val="Normal"/>
    <w:link w:val="HeaderChar"/>
    <w:uiPriority w:val="99"/>
    <w:unhideWhenUsed/>
    <w:rsid w:val="00EA5B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5B95"/>
  </w:style>
  <w:style w:type="paragraph" w:styleId="Footer">
    <w:name w:val="footer"/>
    <w:basedOn w:val="Normal"/>
    <w:link w:val="FooterChar"/>
    <w:uiPriority w:val="99"/>
    <w:unhideWhenUsed/>
    <w:rsid w:val="00EA5B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5B95"/>
  </w:style>
  <w:style w:type="paragraph" w:styleId="Title">
    <w:name w:val="Title"/>
    <w:basedOn w:val="Normal"/>
    <w:next w:val="Normal"/>
    <w:link w:val="TitleChar"/>
    <w:uiPriority w:val="10"/>
    <w:qFormat/>
    <w:rsid w:val="00EB09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09DE"/>
    <w:rPr>
      <w:rFonts w:asciiTheme="majorHAnsi" w:eastAsiaTheme="majorEastAsia" w:hAnsiTheme="majorHAnsi" w:cstheme="majorBidi"/>
      <w:spacing w:val="-10"/>
      <w:kern w:val="28"/>
      <w:sz w:val="56"/>
      <w:szCs w:val="56"/>
    </w:rPr>
  </w:style>
  <w:style w:type="paragraph" w:styleId="NoSpacing">
    <w:name w:val="No Spacing"/>
    <w:uiPriority w:val="1"/>
    <w:qFormat/>
    <w:rsid w:val="00B70CA5"/>
    <w:pPr>
      <w:spacing w:after="0" w:line="240" w:lineRule="auto"/>
    </w:pPr>
  </w:style>
  <w:style w:type="paragraph" w:styleId="DocumentMap">
    <w:name w:val="Document Map"/>
    <w:basedOn w:val="Normal"/>
    <w:link w:val="DocumentMapChar"/>
    <w:uiPriority w:val="99"/>
    <w:semiHidden/>
    <w:unhideWhenUsed/>
    <w:rsid w:val="00920514"/>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920514"/>
    <w:rPr>
      <w:rFonts w:ascii="Lucida Grande" w:hAnsi="Lucida Grande"/>
      <w:sz w:val="24"/>
      <w:szCs w:val="24"/>
    </w:rPr>
  </w:style>
  <w:style w:type="table" w:styleId="TableGrid">
    <w:name w:val="Table Grid"/>
    <w:basedOn w:val="TableNormal"/>
    <w:uiPriority w:val="39"/>
    <w:rsid w:val="00AF0F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1F0E3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1F0E3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026200">
      <w:bodyDiv w:val="1"/>
      <w:marLeft w:val="0"/>
      <w:marRight w:val="0"/>
      <w:marTop w:val="0"/>
      <w:marBottom w:val="0"/>
      <w:divBdr>
        <w:top w:val="none" w:sz="0" w:space="0" w:color="auto"/>
        <w:left w:val="none" w:sz="0" w:space="0" w:color="auto"/>
        <w:bottom w:val="none" w:sz="0" w:space="0" w:color="auto"/>
        <w:right w:val="none" w:sz="0" w:space="0" w:color="auto"/>
      </w:divBdr>
    </w:div>
    <w:div w:id="940259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hn.obrien@medschl.cam.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408637-CF6D-4573-A87C-9D61A56A7D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6566</Words>
  <Characters>94429</Characters>
  <Application>Microsoft Office Word</Application>
  <DocSecurity>4</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110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fytche, Dominic</dc:creator>
  <cp:lastModifiedBy>Maggie McGilly</cp:lastModifiedBy>
  <cp:revision>2</cp:revision>
  <cp:lastPrinted>2020-01-31T15:01:00Z</cp:lastPrinted>
  <dcterms:created xsi:type="dcterms:W3CDTF">2020-02-20T11:53:00Z</dcterms:created>
  <dcterms:modified xsi:type="dcterms:W3CDTF">2020-02-20T11:53:00Z</dcterms:modified>
</cp:coreProperties>
</file>